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323BD" w:rsidRDefault="002323BD" w:rsidP="00C06E90">
      <w:pPr>
        <w:pBdr>
          <w:top w:val="single" w:sz="4" w:space="1" w:color="auto"/>
          <w:left w:val="single" w:sz="4" w:space="4" w:color="auto"/>
          <w:bottom w:val="single" w:sz="4" w:space="1" w:color="auto"/>
          <w:right w:val="single" w:sz="4" w:space="4" w:color="auto"/>
        </w:pBdr>
        <w:spacing w:line="360" w:lineRule="auto"/>
        <w:rPr>
          <w:rFonts w:ascii="Arial" w:hAnsi="Arial" w:cs="Arial"/>
          <w:b/>
          <w:sz w:val="40"/>
        </w:rPr>
      </w:pPr>
    </w:p>
    <w:p w:rsidR="00CE27F5" w:rsidRPr="002169F4" w:rsidRDefault="00CE27F5" w:rsidP="00AD0E32">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40"/>
        </w:rPr>
      </w:pPr>
    </w:p>
    <w:p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40"/>
        </w:rPr>
      </w:pPr>
      <w:r w:rsidRPr="002169F4">
        <w:rPr>
          <w:rFonts w:ascii="Arial" w:hAnsi="Arial" w:cs="Arial"/>
          <w:b/>
          <w:sz w:val="40"/>
        </w:rPr>
        <w:t xml:space="preserve">HOCHSCHULE </w:t>
      </w:r>
      <w:r>
        <w:rPr>
          <w:rFonts w:ascii="Arial" w:hAnsi="Arial" w:cs="Arial"/>
          <w:b/>
          <w:sz w:val="40"/>
        </w:rPr>
        <w:t>DER MEDIEN</w:t>
      </w:r>
    </w:p>
    <w:p w:rsidR="00745A7A"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32"/>
        </w:rPr>
      </w:pPr>
    </w:p>
    <w:p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Pr>
          <w:noProof/>
        </w:rPr>
        <w:drawing>
          <wp:inline distT="0" distB="0" distL="0" distR="0" wp14:anchorId="6E3045DB" wp14:editId="4CF4E2D6">
            <wp:extent cx="2381250" cy="809625"/>
            <wp:effectExtent l="0" t="0" r="0" b="9525"/>
            <wp:docPr id="6" name="Grafik 6" descr="http://www.studycheck.de/images/institute/normal/hdm-stuttgar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studycheck.de/images/institute/normal/hdm-stuttgart.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381250" cy="809625"/>
                    </a:xfrm>
                    <a:prstGeom prst="rect">
                      <a:avLst/>
                    </a:prstGeom>
                    <a:noFill/>
                    <a:ln>
                      <a:noFill/>
                    </a:ln>
                  </pic:spPr>
                </pic:pic>
              </a:graphicData>
            </a:graphic>
          </wp:inline>
        </w:drawing>
      </w:r>
    </w:p>
    <w:p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sz w:val="28"/>
        </w:rPr>
      </w:pPr>
      <w:r>
        <w:rPr>
          <w:rFonts w:ascii="Arial" w:hAnsi="Arial" w:cs="Arial"/>
          <w:b/>
          <w:sz w:val="28"/>
        </w:rPr>
        <w:t>Master-</w:t>
      </w:r>
      <w:r w:rsidRPr="002169F4">
        <w:rPr>
          <w:rFonts w:ascii="Arial" w:hAnsi="Arial" w:cs="Arial"/>
          <w:b/>
          <w:sz w:val="28"/>
        </w:rPr>
        <w:t xml:space="preserve">Studiengang </w:t>
      </w:r>
      <w:r>
        <w:rPr>
          <w:rFonts w:ascii="Arial" w:hAnsi="Arial" w:cs="Arial"/>
          <w:b/>
          <w:sz w:val="28"/>
        </w:rPr>
        <w:t>Wirtschaftsinformatik (WIM3</w:t>
      </w:r>
      <w:r w:rsidRPr="002169F4">
        <w:rPr>
          <w:rFonts w:ascii="Arial" w:hAnsi="Arial" w:cs="Arial"/>
          <w:b/>
          <w:sz w:val="28"/>
        </w:rPr>
        <w:t>)</w:t>
      </w:r>
    </w:p>
    <w:p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rsidR="00745A7A" w:rsidRPr="00C8335D"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rPr>
      </w:pPr>
      <w:r>
        <w:rPr>
          <w:rFonts w:ascii="Arial" w:hAnsi="Arial" w:cs="Arial"/>
          <w:b/>
        </w:rPr>
        <w:t>Masterarbeit</w:t>
      </w:r>
    </w:p>
    <w:p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Pr>
          <w:rFonts w:ascii="Arial" w:hAnsi="Arial" w:cs="Arial"/>
        </w:rPr>
        <w:t>(368301)</w:t>
      </w:r>
    </w:p>
    <w:p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rPr>
      </w:pPr>
    </w:p>
    <w:p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b/>
        </w:rPr>
      </w:pPr>
      <w:r w:rsidRPr="00C46A66">
        <w:rPr>
          <w:rFonts w:ascii="Arial" w:hAnsi="Arial" w:cs="Arial"/>
          <w:b/>
        </w:rPr>
        <w:t xml:space="preserve">Konzeption und Design einer </w:t>
      </w:r>
      <w:r w:rsidR="00E03B72">
        <w:rPr>
          <w:rFonts w:ascii="Arial" w:hAnsi="Arial" w:cs="Arial"/>
          <w:b/>
        </w:rPr>
        <w:t>kontextsensitiven smarten Medikamentendose</w:t>
      </w:r>
    </w:p>
    <w:p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2169F4">
        <w:rPr>
          <w:rFonts w:ascii="Arial" w:hAnsi="Arial" w:cs="Arial"/>
        </w:rPr>
        <w:t>vorgelegt bei</w:t>
      </w:r>
    </w:p>
    <w:p w:rsidR="00745A7A"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Pr>
          <w:rFonts w:ascii="Arial" w:hAnsi="Arial" w:cs="Arial"/>
        </w:rPr>
        <w:t>Prof. Dr. Gottfried Zimmermann</w:t>
      </w:r>
    </w:p>
    <w:p w:rsidR="00D567B9" w:rsidRPr="002169F4" w:rsidRDefault="00FB32BE"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Pr>
          <w:rFonts w:ascii="Arial" w:hAnsi="Arial" w:cs="Arial"/>
        </w:rPr>
        <w:t xml:space="preserve">Dipl. -Ing. </w:t>
      </w:r>
      <w:r w:rsidR="00D567B9">
        <w:rPr>
          <w:rFonts w:ascii="Arial" w:hAnsi="Arial" w:cs="Arial"/>
        </w:rPr>
        <w:t xml:space="preserve">Lukas </w:t>
      </w:r>
      <w:proofErr w:type="spellStart"/>
      <w:r w:rsidR="00D567B9">
        <w:rPr>
          <w:rFonts w:ascii="Arial" w:hAnsi="Arial" w:cs="Arial"/>
        </w:rPr>
        <w:t>Smirek</w:t>
      </w:r>
      <w:proofErr w:type="spellEnd"/>
    </w:p>
    <w:p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2169F4">
        <w:rPr>
          <w:rFonts w:ascii="Arial" w:hAnsi="Arial" w:cs="Arial"/>
        </w:rPr>
        <w:t>von</w:t>
      </w:r>
    </w:p>
    <w:p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Pr>
          <w:rFonts w:ascii="Arial" w:hAnsi="Arial" w:cs="Arial"/>
        </w:rPr>
        <w:t>Waldemar Jaufmann</w:t>
      </w:r>
    </w:p>
    <w:p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roofErr w:type="spellStart"/>
      <w:r w:rsidRPr="002169F4">
        <w:rPr>
          <w:rFonts w:ascii="Arial" w:hAnsi="Arial" w:cs="Arial"/>
        </w:rPr>
        <w:t>Matr</w:t>
      </w:r>
      <w:proofErr w:type="spellEnd"/>
      <w:r w:rsidRPr="002169F4">
        <w:rPr>
          <w:rFonts w:ascii="Arial" w:hAnsi="Arial" w:cs="Arial"/>
        </w:rPr>
        <w:t xml:space="preserve">.-Nr. </w:t>
      </w:r>
      <w:r>
        <w:rPr>
          <w:rFonts w:ascii="Arial" w:hAnsi="Arial" w:cs="Arial"/>
        </w:rPr>
        <w:t>31944</w:t>
      </w:r>
    </w:p>
    <w:p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rsidR="00745A7A" w:rsidRPr="002169F4"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sidRPr="002169F4">
        <w:rPr>
          <w:rFonts w:ascii="Arial" w:hAnsi="Arial" w:cs="Arial"/>
        </w:rPr>
        <w:t>im</w:t>
      </w:r>
    </w:p>
    <w:p w:rsidR="00745A7A" w:rsidRDefault="00745A7A" w:rsidP="00745A7A">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r>
        <w:rPr>
          <w:rFonts w:ascii="Arial" w:hAnsi="Arial" w:cs="Arial"/>
        </w:rPr>
        <w:t>Wintersemester 2016/2017</w:t>
      </w:r>
    </w:p>
    <w:p w:rsidR="00555047" w:rsidRDefault="00555047" w:rsidP="00555047">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rsidR="00555047" w:rsidRDefault="00555047" w:rsidP="00555047">
      <w:pPr>
        <w:pBdr>
          <w:top w:val="single" w:sz="4" w:space="1" w:color="auto"/>
          <w:left w:val="single" w:sz="4" w:space="4" w:color="auto"/>
          <w:bottom w:val="single" w:sz="4" w:space="1" w:color="auto"/>
          <w:right w:val="single" w:sz="4" w:space="4" w:color="auto"/>
        </w:pBdr>
        <w:spacing w:line="360" w:lineRule="auto"/>
        <w:jc w:val="center"/>
        <w:rPr>
          <w:rFonts w:ascii="Arial" w:hAnsi="Arial" w:cs="Arial"/>
        </w:rPr>
      </w:pPr>
    </w:p>
    <w:p w:rsidR="00C820A6" w:rsidRPr="002169F4" w:rsidRDefault="00D85907" w:rsidP="00AD0E32">
      <w:pPr>
        <w:pStyle w:val="berschrift1"/>
        <w:spacing w:line="360" w:lineRule="auto"/>
        <w:rPr>
          <w:rFonts w:ascii="Arial" w:hAnsi="Arial" w:cs="Arial"/>
        </w:rPr>
      </w:pPr>
      <w:bookmarkStart w:id="0" w:name="_Toc462229557"/>
      <w:bookmarkStart w:id="1" w:name="_Toc462230377"/>
      <w:bookmarkStart w:id="2" w:name="_Toc462231006"/>
      <w:bookmarkStart w:id="3" w:name="_Toc467844650"/>
      <w:r w:rsidRPr="002169F4">
        <w:rPr>
          <w:rFonts w:ascii="Arial" w:hAnsi="Arial" w:cs="Arial"/>
        </w:rPr>
        <w:t>Management Summary</w:t>
      </w:r>
      <w:bookmarkEnd w:id="0"/>
      <w:bookmarkEnd w:id="1"/>
      <w:bookmarkEnd w:id="2"/>
      <w:bookmarkEnd w:id="3"/>
    </w:p>
    <w:p w:rsidR="00CA5310" w:rsidRDefault="00CA5310" w:rsidP="00CA5310"/>
    <w:p w:rsidR="00CA5310" w:rsidRDefault="00CA5310" w:rsidP="00CA5310">
      <w:pPr>
        <w:spacing w:line="360" w:lineRule="auto"/>
        <w:jc w:val="both"/>
      </w:pPr>
    </w:p>
    <w:p w:rsidR="00AD0E32" w:rsidRPr="00555047" w:rsidRDefault="00AD0E32" w:rsidP="00CA5310">
      <w:pPr>
        <w:autoSpaceDE w:val="0"/>
        <w:autoSpaceDN w:val="0"/>
        <w:adjustRightInd w:val="0"/>
        <w:rPr>
          <w:rFonts w:ascii="Arial" w:hAnsi="Arial" w:cs="Arial"/>
          <w:b/>
          <w:bCs/>
          <w:color w:val="000000"/>
          <w:sz w:val="28"/>
          <w:szCs w:val="28"/>
        </w:rPr>
      </w:pPr>
      <w:r w:rsidRPr="002169F4">
        <w:rPr>
          <w:rFonts w:ascii="Arial" w:hAnsi="Arial" w:cs="Arial"/>
        </w:rPr>
        <w:br w:type="page"/>
      </w:r>
    </w:p>
    <w:bookmarkStart w:id="4" w:name="_Toc462229558"/>
    <w:bookmarkStart w:id="5" w:name="_Toc462230378"/>
    <w:bookmarkStart w:id="6" w:name="_Toc462231007"/>
    <w:p w:rsidR="007715F2" w:rsidRDefault="00FA1482">
      <w:pPr>
        <w:pStyle w:val="Verzeichnis1"/>
        <w:tabs>
          <w:tab w:val="right" w:leader="underscore" w:pos="9344"/>
        </w:tabs>
        <w:rPr>
          <w:rFonts w:eastAsiaTheme="minorEastAsia" w:cstheme="minorBidi"/>
          <w:b w:val="0"/>
          <w:bCs w:val="0"/>
          <w:i w:val="0"/>
          <w:iCs w:val="0"/>
          <w:noProof/>
          <w:sz w:val="22"/>
          <w:szCs w:val="22"/>
        </w:rPr>
      </w:pPr>
      <w:r>
        <w:rPr>
          <w:rFonts w:ascii="Arial" w:hAnsi="Arial" w:cs="Arial"/>
        </w:rPr>
        <w:fldChar w:fldCharType="begin"/>
      </w:r>
      <w:r>
        <w:rPr>
          <w:rFonts w:ascii="Arial" w:hAnsi="Arial" w:cs="Arial"/>
        </w:rPr>
        <w:instrText xml:space="preserve"> TOC \o "1-3" \h \z \u </w:instrText>
      </w:r>
      <w:r>
        <w:rPr>
          <w:rFonts w:ascii="Arial" w:hAnsi="Arial" w:cs="Arial"/>
        </w:rPr>
        <w:fldChar w:fldCharType="separate"/>
      </w:r>
      <w:hyperlink w:anchor="_Toc467844650" w:history="1">
        <w:r w:rsidR="007715F2" w:rsidRPr="00990570">
          <w:rPr>
            <w:rStyle w:val="Hyperlink"/>
            <w:rFonts w:ascii="Arial" w:hAnsi="Arial" w:cs="Arial"/>
            <w:noProof/>
          </w:rPr>
          <w:t>Management Summary</w:t>
        </w:r>
        <w:r w:rsidR="007715F2">
          <w:rPr>
            <w:noProof/>
            <w:webHidden/>
          </w:rPr>
          <w:tab/>
        </w:r>
        <w:r w:rsidR="007715F2">
          <w:rPr>
            <w:noProof/>
            <w:webHidden/>
          </w:rPr>
          <w:fldChar w:fldCharType="begin"/>
        </w:r>
        <w:r w:rsidR="007715F2">
          <w:rPr>
            <w:noProof/>
            <w:webHidden/>
          </w:rPr>
          <w:instrText xml:space="preserve"> PAGEREF _Toc467844650 \h </w:instrText>
        </w:r>
        <w:r w:rsidR="007715F2">
          <w:rPr>
            <w:noProof/>
            <w:webHidden/>
          </w:rPr>
        </w:r>
        <w:r w:rsidR="007715F2">
          <w:rPr>
            <w:noProof/>
            <w:webHidden/>
          </w:rPr>
          <w:fldChar w:fldCharType="separate"/>
        </w:r>
        <w:r w:rsidR="007715F2">
          <w:rPr>
            <w:noProof/>
            <w:webHidden/>
          </w:rPr>
          <w:t>II</w:t>
        </w:r>
        <w:r w:rsidR="007715F2">
          <w:rPr>
            <w:noProof/>
            <w:webHidden/>
          </w:rPr>
          <w:fldChar w:fldCharType="end"/>
        </w:r>
      </w:hyperlink>
    </w:p>
    <w:p w:rsidR="007715F2" w:rsidRDefault="00665AA3">
      <w:pPr>
        <w:pStyle w:val="Verzeichnis1"/>
        <w:tabs>
          <w:tab w:val="right" w:leader="underscore" w:pos="9344"/>
        </w:tabs>
        <w:rPr>
          <w:rFonts w:eastAsiaTheme="minorEastAsia" w:cstheme="minorBidi"/>
          <w:b w:val="0"/>
          <w:bCs w:val="0"/>
          <w:i w:val="0"/>
          <w:iCs w:val="0"/>
          <w:noProof/>
          <w:sz w:val="22"/>
          <w:szCs w:val="22"/>
        </w:rPr>
      </w:pPr>
      <w:hyperlink w:anchor="_Toc467844651" w:history="1">
        <w:r w:rsidR="007715F2" w:rsidRPr="00990570">
          <w:rPr>
            <w:rStyle w:val="Hyperlink"/>
            <w:rFonts w:ascii="Arial" w:hAnsi="Arial" w:cs="Arial"/>
            <w:noProof/>
          </w:rPr>
          <w:t>Abkürzungsverzeichnis</w:t>
        </w:r>
        <w:r w:rsidR="007715F2">
          <w:rPr>
            <w:noProof/>
            <w:webHidden/>
          </w:rPr>
          <w:tab/>
        </w:r>
        <w:r w:rsidR="007715F2">
          <w:rPr>
            <w:noProof/>
            <w:webHidden/>
          </w:rPr>
          <w:fldChar w:fldCharType="begin"/>
        </w:r>
        <w:r w:rsidR="007715F2">
          <w:rPr>
            <w:noProof/>
            <w:webHidden/>
          </w:rPr>
          <w:instrText xml:space="preserve"> PAGEREF _Toc467844651 \h </w:instrText>
        </w:r>
        <w:r w:rsidR="007715F2">
          <w:rPr>
            <w:noProof/>
            <w:webHidden/>
          </w:rPr>
        </w:r>
        <w:r w:rsidR="007715F2">
          <w:rPr>
            <w:noProof/>
            <w:webHidden/>
          </w:rPr>
          <w:fldChar w:fldCharType="separate"/>
        </w:r>
        <w:r w:rsidR="007715F2">
          <w:rPr>
            <w:noProof/>
            <w:webHidden/>
          </w:rPr>
          <w:t>VI</w:t>
        </w:r>
        <w:r w:rsidR="007715F2">
          <w:rPr>
            <w:noProof/>
            <w:webHidden/>
          </w:rPr>
          <w:fldChar w:fldCharType="end"/>
        </w:r>
      </w:hyperlink>
    </w:p>
    <w:p w:rsidR="007715F2" w:rsidRDefault="00665AA3">
      <w:pPr>
        <w:pStyle w:val="Verzeichnis1"/>
        <w:tabs>
          <w:tab w:val="right" w:leader="underscore" w:pos="9344"/>
        </w:tabs>
        <w:rPr>
          <w:rFonts w:eastAsiaTheme="minorEastAsia" w:cstheme="minorBidi"/>
          <w:b w:val="0"/>
          <w:bCs w:val="0"/>
          <w:i w:val="0"/>
          <w:iCs w:val="0"/>
          <w:noProof/>
          <w:sz w:val="22"/>
          <w:szCs w:val="22"/>
        </w:rPr>
      </w:pPr>
      <w:hyperlink w:anchor="_Toc467844652" w:history="1">
        <w:r w:rsidR="007715F2" w:rsidRPr="00990570">
          <w:rPr>
            <w:rStyle w:val="Hyperlink"/>
            <w:rFonts w:ascii="Arial" w:hAnsi="Arial" w:cs="Arial"/>
            <w:noProof/>
          </w:rPr>
          <w:t>Abbildungsverzeichnis</w:t>
        </w:r>
        <w:r w:rsidR="007715F2">
          <w:rPr>
            <w:noProof/>
            <w:webHidden/>
          </w:rPr>
          <w:tab/>
        </w:r>
        <w:r w:rsidR="007715F2">
          <w:rPr>
            <w:noProof/>
            <w:webHidden/>
          </w:rPr>
          <w:fldChar w:fldCharType="begin"/>
        </w:r>
        <w:r w:rsidR="007715F2">
          <w:rPr>
            <w:noProof/>
            <w:webHidden/>
          </w:rPr>
          <w:instrText xml:space="preserve"> PAGEREF _Toc467844652 \h </w:instrText>
        </w:r>
        <w:r w:rsidR="007715F2">
          <w:rPr>
            <w:noProof/>
            <w:webHidden/>
          </w:rPr>
        </w:r>
        <w:r w:rsidR="007715F2">
          <w:rPr>
            <w:noProof/>
            <w:webHidden/>
          </w:rPr>
          <w:fldChar w:fldCharType="separate"/>
        </w:r>
        <w:r w:rsidR="007715F2">
          <w:rPr>
            <w:noProof/>
            <w:webHidden/>
          </w:rPr>
          <w:t>VII</w:t>
        </w:r>
        <w:r w:rsidR="007715F2">
          <w:rPr>
            <w:noProof/>
            <w:webHidden/>
          </w:rPr>
          <w:fldChar w:fldCharType="end"/>
        </w:r>
      </w:hyperlink>
    </w:p>
    <w:p w:rsidR="007715F2" w:rsidRDefault="00665AA3">
      <w:pPr>
        <w:pStyle w:val="Verzeichnis1"/>
        <w:tabs>
          <w:tab w:val="left" w:pos="480"/>
          <w:tab w:val="right" w:leader="underscore" w:pos="9344"/>
        </w:tabs>
        <w:rPr>
          <w:rFonts w:eastAsiaTheme="minorEastAsia" w:cstheme="minorBidi"/>
          <w:b w:val="0"/>
          <w:bCs w:val="0"/>
          <w:i w:val="0"/>
          <w:iCs w:val="0"/>
          <w:noProof/>
          <w:sz w:val="22"/>
          <w:szCs w:val="22"/>
        </w:rPr>
      </w:pPr>
      <w:hyperlink w:anchor="_Toc467844653" w:history="1">
        <w:r w:rsidR="007715F2" w:rsidRPr="00990570">
          <w:rPr>
            <w:rStyle w:val="Hyperlink"/>
            <w:rFonts w:ascii="Arial" w:hAnsi="Arial" w:cs="Arial"/>
            <w:noProof/>
          </w:rPr>
          <w:t>1.</w:t>
        </w:r>
        <w:r w:rsidR="007715F2">
          <w:rPr>
            <w:rFonts w:eastAsiaTheme="minorEastAsia" w:cstheme="minorBidi"/>
            <w:b w:val="0"/>
            <w:bCs w:val="0"/>
            <w:i w:val="0"/>
            <w:iCs w:val="0"/>
            <w:noProof/>
            <w:sz w:val="22"/>
            <w:szCs w:val="22"/>
          </w:rPr>
          <w:tab/>
        </w:r>
        <w:r w:rsidR="007715F2" w:rsidRPr="00990570">
          <w:rPr>
            <w:rStyle w:val="Hyperlink"/>
            <w:rFonts w:ascii="Arial" w:hAnsi="Arial" w:cs="Arial"/>
            <w:noProof/>
          </w:rPr>
          <w:t>Einleitung</w:t>
        </w:r>
        <w:r w:rsidR="007715F2">
          <w:rPr>
            <w:noProof/>
            <w:webHidden/>
          </w:rPr>
          <w:tab/>
        </w:r>
        <w:r w:rsidR="007715F2">
          <w:rPr>
            <w:noProof/>
            <w:webHidden/>
          </w:rPr>
          <w:fldChar w:fldCharType="begin"/>
        </w:r>
        <w:r w:rsidR="007715F2">
          <w:rPr>
            <w:noProof/>
            <w:webHidden/>
          </w:rPr>
          <w:instrText xml:space="preserve"> PAGEREF _Toc467844653 \h </w:instrText>
        </w:r>
        <w:r w:rsidR="007715F2">
          <w:rPr>
            <w:noProof/>
            <w:webHidden/>
          </w:rPr>
        </w:r>
        <w:r w:rsidR="007715F2">
          <w:rPr>
            <w:noProof/>
            <w:webHidden/>
          </w:rPr>
          <w:fldChar w:fldCharType="separate"/>
        </w:r>
        <w:r w:rsidR="007715F2">
          <w:rPr>
            <w:noProof/>
            <w:webHidden/>
          </w:rPr>
          <w:t>1</w:t>
        </w:r>
        <w:r w:rsidR="007715F2">
          <w:rPr>
            <w:noProof/>
            <w:webHidden/>
          </w:rPr>
          <w:fldChar w:fldCharType="end"/>
        </w:r>
      </w:hyperlink>
    </w:p>
    <w:p w:rsidR="007715F2" w:rsidRDefault="00665AA3">
      <w:pPr>
        <w:pStyle w:val="Verzeichnis2"/>
        <w:tabs>
          <w:tab w:val="left" w:pos="960"/>
          <w:tab w:val="right" w:leader="underscore" w:pos="9344"/>
        </w:tabs>
        <w:rPr>
          <w:rFonts w:eastAsiaTheme="minorEastAsia" w:cstheme="minorBidi"/>
          <w:b w:val="0"/>
          <w:bCs w:val="0"/>
          <w:noProof/>
        </w:rPr>
      </w:pPr>
      <w:hyperlink w:anchor="_Toc467844654" w:history="1">
        <w:r w:rsidR="007715F2" w:rsidRPr="00990570">
          <w:rPr>
            <w:rStyle w:val="Hyperlink"/>
            <w:noProof/>
          </w:rPr>
          <w:t>1.1.</w:t>
        </w:r>
        <w:r w:rsidR="007715F2">
          <w:rPr>
            <w:rFonts w:eastAsiaTheme="minorEastAsia" w:cstheme="minorBidi"/>
            <w:b w:val="0"/>
            <w:bCs w:val="0"/>
            <w:noProof/>
          </w:rPr>
          <w:tab/>
        </w:r>
        <w:r w:rsidR="007715F2" w:rsidRPr="00990570">
          <w:rPr>
            <w:rStyle w:val="Hyperlink"/>
            <w:rFonts w:ascii="Times New Roman" w:hAnsi="Times New Roman"/>
            <w:noProof/>
          </w:rPr>
          <w:t>Motivation</w:t>
        </w:r>
        <w:r w:rsidR="007715F2">
          <w:rPr>
            <w:noProof/>
            <w:webHidden/>
          </w:rPr>
          <w:tab/>
        </w:r>
        <w:r w:rsidR="007715F2">
          <w:rPr>
            <w:noProof/>
            <w:webHidden/>
          </w:rPr>
          <w:fldChar w:fldCharType="begin"/>
        </w:r>
        <w:r w:rsidR="007715F2">
          <w:rPr>
            <w:noProof/>
            <w:webHidden/>
          </w:rPr>
          <w:instrText xml:space="preserve"> PAGEREF _Toc467844654 \h </w:instrText>
        </w:r>
        <w:r w:rsidR="007715F2">
          <w:rPr>
            <w:noProof/>
            <w:webHidden/>
          </w:rPr>
        </w:r>
        <w:r w:rsidR="007715F2">
          <w:rPr>
            <w:noProof/>
            <w:webHidden/>
          </w:rPr>
          <w:fldChar w:fldCharType="separate"/>
        </w:r>
        <w:r w:rsidR="007715F2">
          <w:rPr>
            <w:noProof/>
            <w:webHidden/>
          </w:rPr>
          <w:t>1</w:t>
        </w:r>
        <w:r w:rsidR="007715F2">
          <w:rPr>
            <w:noProof/>
            <w:webHidden/>
          </w:rPr>
          <w:fldChar w:fldCharType="end"/>
        </w:r>
      </w:hyperlink>
    </w:p>
    <w:p w:rsidR="007715F2" w:rsidRDefault="00665AA3">
      <w:pPr>
        <w:pStyle w:val="Verzeichnis2"/>
        <w:tabs>
          <w:tab w:val="left" w:pos="960"/>
          <w:tab w:val="right" w:leader="underscore" w:pos="9344"/>
        </w:tabs>
        <w:rPr>
          <w:rFonts w:eastAsiaTheme="minorEastAsia" w:cstheme="minorBidi"/>
          <w:b w:val="0"/>
          <w:bCs w:val="0"/>
          <w:noProof/>
        </w:rPr>
      </w:pPr>
      <w:hyperlink w:anchor="_Toc467844655" w:history="1">
        <w:r w:rsidR="007715F2" w:rsidRPr="00990570">
          <w:rPr>
            <w:rStyle w:val="Hyperlink"/>
            <w:rFonts w:ascii="Times New Roman" w:hAnsi="Times New Roman"/>
            <w:noProof/>
          </w:rPr>
          <w:t>1.2.</w:t>
        </w:r>
        <w:r w:rsidR="007715F2">
          <w:rPr>
            <w:rFonts w:eastAsiaTheme="minorEastAsia" w:cstheme="minorBidi"/>
            <w:b w:val="0"/>
            <w:bCs w:val="0"/>
            <w:noProof/>
          </w:rPr>
          <w:tab/>
        </w:r>
        <w:r w:rsidR="007715F2" w:rsidRPr="00990570">
          <w:rPr>
            <w:rStyle w:val="Hyperlink"/>
            <w:rFonts w:ascii="Times New Roman" w:hAnsi="Times New Roman"/>
            <w:noProof/>
          </w:rPr>
          <w:t>Ziel der Masterarbeit</w:t>
        </w:r>
        <w:r w:rsidR="007715F2">
          <w:rPr>
            <w:noProof/>
            <w:webHidden/>
          </w:rPr>
          <w:tab/>
        </w:r>
        <w:r w:rsidR="007715F2">
          <w:rPr>
            <w:noProof/>
            <w:webHidden/>
          </w:rPr>
          <w:fldChar w:fldCharType="begin"/>
        </w:r>
        <w:r w:rsidR="007715F2">
          <w:rPr>
            <w:noProof/>
            <w:webHidden/>
          </w:rPr>
          <w:instrText xml:space="preserve"> PAGEREF _Toc467844655 \h </w:instrText>
        </w:r>
        <w:r w:rsidR="007715F2">
          <w:rPr>
            <w:noProof/>
            <w:webHidden/>
          </w:rPr>
        </w:r>
        <w:r w:rsidR="007715F2">
          <w:rPr>
            <w:noProof/>
            <w:webHidden/>
          </w:rPr>
          <w:fldChar w:fldCharType="separate"/>
        </w:r>
        <w:r w:rsidR="007715F2">
          <w:rPr>
            <w:noProof/>
            <w:webHidden/>
          </w:rPr>
          <w:t>2</w:t>
        </w:r>
        <w:r w:rsidR="007715F2">
          <w:rPr>
            <w:noProof/>
            <w:webHidden/>
          </w:rPr>
          <w:fldChar w:fldCharType="end"/>
        </w:r>
      </w:hyperlink>
    </w:p>
    <w:p w:rsidR="007715F2" w:rsidRDefault="00665AA3">
      <w:pPr>
        <w:pStyle w:val="Verzeichnis2"/>
        <w:tabs>
          <w:tab w:val="left" w:pos="960"/>
          <w:tab w:val="right" w:leader="underscore" w:pos="9344"/>
        </w:tabs>
        <w:rPr>
          <w:rFonts w:eastAsiaTheme="minorEastAsia" w:cstheme="minorBidi"/>
          <w:b w:val="0"/>
          <w:bCs w:val="0"/>
          <w:noProof/>
        </w:rPr>
      </w:pPr>
      <w:hyperlink w:anchor="_Toc467844656" w:history="1">
        <w:r w:rsidR="007715F2" w:rsidRPr="00990570">
          <w:rPr>
            <w:rStyle w:val="Hyperlink"/>
            <w:rFonts w:ascii="Times New Roman" w:hAnsi="Times New Roman"/>
            <w:noProof/>
          </w:rPr>
          <w:t>1.3.</w:t>
        </w:r>
        <w:r w:rsidR="007715F2">
          <w:rPr>
            <w:rFonts w:eastAsiaTheme="minorEastAsia" w:cstheme="minorBidi"/>
            <w:b w:val="0"/>
            <w:bCs w:val="0"/>
            <w:noProof/>
          </w:rPr>
          <w:tab/>
        </w:r>
        <w:r w:rsidR="007715F2" w:rsidRPr="00990570">
          <w:rPr>
            <w:rStyle w:val="Hyperlink"/>
            <w:rFonts w:ascii="Times New Roman" w:hAnsi="Times New Roman"/>
            <w:noProof/>
          </w:rPr>
          <w:t>Methodisches Vorgehen</w:t>
        </w:r>
        <w:r w:rsidR="007715F2">
          <w:rPr>
            <w:noProof/>
            <w:webHidden/>
          </w:rPr>
          <w:tab/>
        </w:r>
        <w:r w:rsidR="007715F2">
          <w:rPr>
            <w:noProof/>
            <w:webHidden/>
          </w:rPr>
          <w:fldChar w:fldCharType="begin"/>
        </w:r>
        <w:r w:rsidR="007715F2">
          <w:rPr>
            <w:noProof/>
            <w:webHidden/>
          </w:rPr>
          <w:instrText xml:space="preserve"> PAGEREF _Toc467844656 \h </w:instrText>
        </w:r>
        <w:r w:rsidR="007715F2">
          <w:rPr>
            <w:noProof/>
            <w:webHidden/>
          </w:rPr>
        </w:r>
        <w:r w:rsidR="007715F2">
          <w:rPr>
            <w:noProof/>
            <w:webHidden/>
          </w:rPr>
          <w:fldChar w:fldCharType="separate"/>
        </w:r>
        <w:r w:rsidR="007715F2">
          <w:rPr>
            <w:noProof/>
            <w:webHidden/>
          </w:rPr>
          <w:t>2</w:t>
        </w:r>
        <w:r w:rsidR="007715F2">
          <w:rPr>
            <w:noProof/>
            <w:webHidden/>
          </w:rPr>
          <w:fldChar w:fldCharType="end"/>
        </w:r>
      </w:hyperlink>
    </w:p>
    <w:p w:rsidR="007715F2" w:rsidRDefault="00665AA3">
      <w:pPr>
        <w:pStyle w:val="Verzeichnis2"/>
        <w:tabs>
          <w:tab w:val="left" w:pos="960"/>
          <w:tab w:val="right" w:leader="underscore" w:pos="9344"/>
        </w:tabs>
        <w:rPr>
          <w:rFonts w:eastAsiaTheme="minorEastAsia" w:cstheme="minorBidi"/>
          <w:b w:val="0"/>
          <w:bCs w:val="0"/>
          <w:noProof/>
        </w:rPr>
      </w:pPr>
      <w:hyperlink w:anchor="_Toc467844657" w:history="1">
        <w:r w:rsidR="007715F2" w:rsidRPr="00990570">
          <w:rPr>
            <w:rStyle w:val="Hyperlink"/>
            <w:rFonts w:ascii="Times New Roman" w:hAnsi="Times New Roman"/>
            <w:noProof/>
          </w:rPr>
          <w:t>1.4.</w:t>
        </w:r>
        <w:r w:rsidR="007715F2">
          <w:rPr>
            <w:rFonts w:eastAsiaTheme="minorEastAsia" w:cstheme="minorBidi"/>
            <w:b w:val="0"/>
            <w:bCs w:val="0"/>
            <w:noProof/>
          </w:rPr>
          <w:tab/>
        </w:r>
        <w:r w:rsidR="007715F2" w:rsidRPr="00990570">
          <w:rPr>
            <w:rStyle w:val="Hyperlink"/>
            <w:rFonts w:ascii="Times New Roman" w:hAnsi="Times New Roman"/>
            <w:noProof/>
          </w:rPr>
          <w:t>Aufbau der Arbeit</w:t>
        </w:r>
        <w:r w:rsidR="007715F2">
          <w:rPr>
            <w:noProof/>
            <w:webHidden/>
          </w:rPr>
          <w:tab/>
        </w:r>
        <w:r w:rsidR="007715F2">
          <w:rPr>
            <w:noProof/>
            <w:webHidden/>
          </w:rPr>
          <w:fldChar w:fldCharType="begin"/>
        </w:r>
        <w:r w:rsidR="007715F2">
          <w:rPr>
            <w:noProof/>
            <w:webHidden/>
          </w:rPr>
          <w:instrText xml:space="preserve"> PAGEREF _Toc467844657 \h </w:instrText>
        </w:r>
        <w:r w:rsidR="007715F2">
          <w:rPr>
            <w:noProof/>
            <w:webHidden/>
          </w:rPr>
        </w:r>
        <w:r w:rsidR="007715F2">
          <w:rPr>
            <w:noProof/>
            <w:webHidden/>
          </w:rPr>
          <w:fldChar w:fldCharType="separate"/>
        </w:r>
        <w:r w:rsidR="007715F2">
          <w:rPr>
            <w:noProof/>
            <w:webHidden/>
          </w:rPr>
          <w:t>2</w:t>
        </w:r>
        <w:r w:rsidR="007715F2">
          <w:rPr>
            <w:noProof/>
            <w:webHidden/>
          </w:rPr>
          <w:fldChar w:fldCharType="end"/>
        </w:r>
      </w:hyperlink>
    </w:p>
    <w:p w:rsidR="007715F2" w:rsidRDefault="00665AA3">
      <w:pPr>
        <w:pStyle w:val="Verzeichnis2"/>
        <w:tabs>
          <w:tab w:val="left" w:pos="960"/>
          <w:tab w:val="right" w:leader="underscore" w:pos="9344"/>
        </w:tabs>
        <w:rPr>
          <w:rFonts w:eastAsiaTheme="minorEastAsia" w:cstheme="minorBidi"/>
          <w:b w:val="0"/>
          <w:bCs w:val="0"/>
          <w:noProof/>
        </w:rPr>
      </w:pPr>
      <w:hyperlink w:anchor="_Toc467844658" w:history="1">
        <w:r w:rsidR="007715F2" w:rsidRPr="00990570">
          <w:rPr>
            <w:rStyle w:val="Hyperlink"/>
            <w:rFonts w:ascii="Times New Roman" w:hAnsi="Times New Roman"/>
            <w:noProof/>
          </w:rPr>
          <w:t>1.5.</w:t>
        </w:r>
        <w:r w:rsidR="007715F2">
          <w:rPr>
            <w:rFonts w:eastAsiaTheme="minorEastAsia" w:cstheme="minorBidi"/>
            <w:b w:val="0"/>
            <w:bCs w:val="0"/>
            <w:noProof/>
          </w:rPr>
          <w:tab/>
        </w:r>
        <w:r w:rsidR="007715F2" w:rsidRPr="00990570">
          <w:rPr>
            <w:rStyle w:val="Hyperlink"/>
            <w:rFonts w:ascii="Times New Roman" w:hAnsi="Times New Roman"/>
            <w:noProof/>
          </w:rPr>
          <w:t>Verwandte Arbeiten</w:t>
        </w:r>
        <w:r w:rsidR="007715F2">
          <w:rPr>
            <w:noProof/>
            <w:webHidden/>
          </w:rPr>
          <w:tab/>
        </w:r>
        <w:r w:rsidR="007715F2">
          <w:rPr>
            <w:noProof/>
            <w:webHidden/>
          </w:rPr>
          <w:fldChar w:fldCharType="begin"/>
        </w:r>
        <w:r w:rsidR="007715F2">
          <w:rPr>
            <w:noProof/>
            <w:webHidden/>
          </w:rPr>
          <w:instrText xml:space="preserve"> PAGEREF _Toc467844658 \h </w:instrText>
        </w:r>
        <w:r w:rsidR="007715F2">
          <w:rPr>
            <w:noProof/>
            <w:webHidden/>
          </w:rPr>
        </w:r>
        <w:r w:rsidR="007715F2">
          <w:rPr>
            <w:noProof/>
            <w:webHidden/>
          </w:rPr>
          <w:fldChar w:fldCharType="separate"/>
        </w:r>
        <w:r w:rsidR="007715F2">
          <w:rPr>
            <w:noProof/>
            <w:webHidden/>
          </w:rPr>
          <w:t>3</w:t>
        </w:r>
        <w:r w:rsidR="007715F2">
          <w:rPr>
            <w:noProof/>
            <w:webHidden/>
          </w:rPr>
          <w:fldChar w:fldCharType="end"/>
        </w:r>
      </w:hyperlink>
    </w:p>
    <w:p w:rsidR="007715F2" w:rsidRDefault="00665AA3">
      <w:pPr>
        <w:pStyle w:val="Verzeichnis1"/>
        <w:tabs>
          <w:tab w:val="left" w:pos="480"/>
          <w:tab w:val="right" w:leader="underscore" w:pos="9344"/>
        </w:tabs>
        <w:rPr>
          <w:rFonts w:eastAsiaTheme="minorEastAsia" w:cstheme="minorBidi"/>
          <w:b w:val="0"/>
          <w:bCs w:val="0"/>
          <w:i w:val="0"/>
          <w:iCs w:val="0"/>
          <w:noProof/>
          <w:sz w:val="22"/>
          <w:szCs w:val="22"/>
        </w:rPr>
      </w:pPr>
      <w:hyperlink w:anchor="_Toc467844659" w:history="1">
        <w:r w:rsidR="007715F2" w:rsidRPr="00990570">
          <w:rPr>
            <w:rStyle w:val="Hyperlink"/>
            <w:rFonts w:ascii="Arial" w:hAnsi="Arial" w:cs="Arial"/>
            <w:noProof/>
          </w:rPr>
          <w:t>2.</w:t>
        </w:r>
        <w:r w:rsidR="007715F2">
          <w:rPr>
            <w:rFonts w:eastAsiaTheme="minorEastAsia" w:cstheme="minorBidi"/>
            <w:b w:val="0"/>
            <w:bCs w:val="0"/>
            <w:i w:val="0"/>
            <w:iCs w:val="0"/>
            <w:noProof/>
            <w:sz w:val="22"/>
            <w:szCs w:val="22"/>
          </w:rPr>
          <w:tab/>
        </w:r>
        <w:r w:rsidR="007715F2" w:rsidRPr="00990570">
          <w:rPr>
            <w:rStyle w:val="Hyperlink"/>
            <w:rFonts w:ascii="Arial" w:hAnsi="Arial" w:cs="Arial"/>
            <w:noProof/>
          </w:rPr>
          <w:t>Grundlagen</w:t>
        </w:r>
        <w:r w:rsidR="007715F2">
          <w:rPr>
            <w:noProof/>
            <w:webHidden/>
          </w:rPr>
          <w:tab/>
        </w:r>
        <w:r w:rsidR="007715F2">
          <w:rPr>
            <w:noProof/>
            <w:webHidden/>
          </w:rPr>
          <w:fldChar w:fldCharType="begin"/>
        </w:r>
        <w:r w:rsidR="007715F2">
          <w:rPr>
            <w:noProof/>
            <w:webHidden/>
          </w:rPr>
          <w:instrText xml:space="preserve"> PAGEREF _Toc467844659 \h </w:instrText>
        </w:r>
        <w:r w:rsidR="007715F2">
          <w:rPr>
            <w:noProof/>
            <w:webHidden/>
          </w:rPr>
        </w:r>
        <w:r w:rsidR="007715F2">
          <w:rPr>
            <w:noProof/>
            <w:webHidden/>
          </w:rPr>
          <w:fldChar w:fldCharType="separate"/>
        </w:r>
        <w:r w:rsidR="007715F2">
          <w:rPr>
            <w:noProof/>
            <w:webHidden/>
          </w:rPr>
          <w:t>5</w:t>
        </w:r>
        <w:r w:rsidR="007715F2">
          <w:rPr>
            <w:noProof/>
            <w:webHidden/>
          </w:rPr>
          <w:fldChar w:fldCharType="end"/>
        </w:r>
      </w:hyperlink>
    </w:p>
    <w:p w:rsidR="007715F2" w:rsidRDefault="00665AA3">
      <w:pPr>
        <w:pStyle w:val="Verzeichnis2"/>
        <w:tabs>
          <w:tab w:val="left" w:pos="960"/>
          <w:tab w:val="right" w:leader="underscore" w:pos="9344"/>
        </w:tabs>
        <w:rPr>
          <w:rFonts w:eastAsiaTheme="minorEastAsia" w:cstheme="minorBidi"/>
          <w:b w:val="0"/>
          <w:bCs w:val="0"/>
          <w:noProof/>
        </w:rPr>
      </w:pPr>
      <w:hyperlink w:anchor="_Toc467844660" w:history="1">
        <w:r w:rsidR="007715F2" w:rsidRPr="00990570">
          <w:rPr>
            <w:rStyle w:val="Hyperlink"/>
            <w:rFonts w:ascii="Times New Roman" w:hAnsi="Times New Roman"/>
            <w:noProof/>
          </w:rPr>
          <w:t>2.1.</w:t>
        </w:r>
        <w:r w:rsidR="007715F2">
          <w:rPr>
            <w:rFonts w:eastAsiaTheme="minorEastAsia" w:cstheme="minorBidi"/>
            <w:b w:val="0"/>
            <w:bCs w:val="0"/>
            <w:noProof/>
          </w:rPr>
          <w:tab/>
        </w:r>
        <w:r w:rsidR="007715F2" w:rsidRPr="00990570">
          <w:rPr>
            <w:rStyle w:val="Hyperlink"/>
            <w:rFonts w:ascii="Times New Roman" w:hAnsi="Times New Roman"/>
            <w:noProof/>
          </w:rPr>
          <w:t>Terminologische Einordnungen</w:t>
        </w:r>
        <w:r w:rsidR="007715F2">
          <w:rPr>
            <w:noProof/>
            <w:webHidden/>
          </w:rPr>
          <w:tab/>
        </w:r>
        <w:r w:rsidR="007715F2">
          <w:rPr>
            <w:noProof/>
            <w:webHidden/>
          </w:rPr>
          <w:fldChar w:fldCharType="begin"/>
        </w:r>
        <w:r w:rsidR="007715F2">
          <w:rPr>
            <w:noProof/>
            <w:webHidden/>
          </w:rPr>
          <w:instrText xml:space="preserve"> PAGEREF _Toc467844660 \h </w:instrText>
        </w:r>
        <w:r w:rsidR="007715F2">
          <w:rPr>
            <w:noProof/>
            <w:webHidden/>
          </w:rPr>
        </w:r>
        <w:r w:rsidR="007715F2">
          <w:rPr>
            <w:noProof/>
            <w:webHidden/>
          </w:rPr>
          <w:fldChar w:fldCharType="separate"/>
        </w:r>
        <w:r w:rsidR="007715F2">
          <w:rPr>
            <w:noProof/>
            <w:webHidden/>
          </w:rPr>
          <w:t>5</w:t>
        </w:r>
        <w:r w:rsidR="007715F2">
          <w:rPr>
            <w:noProof/>
            <w:webHidden/>
          </w:rPr>
          <w:fldChar w:fldCharType="end"/>
        </w:r>
      </w:hyperlink>
    </w:p>
    <w:p w:rsidR="007715F2" w:rsidRDefault="00665AA3">
      <w:pPr>
        <w:pStyle w:val="Verzeichnis2"/>
        <w:tabs>
          <w:tab w:val="left" w:pos="960"/>
          <w:tab w:val="right" w:leader="underscore" w:pos="9344"/>
        </w:tabs>
        <w:rPr>
          <w:rFonts w:eastAsiaTheme="minorEastAsia" w:cstheme="minorBidi"/>
          <w:b w:val="0"/>
          <w:bCs w:val="0"/>
          <w:noProof/>
        </w:rPr>
      </w:pPr>
      <w:hyperlink w:anchor="_Toc467844661" w:history="1">
        <w:r w:rsidR="007715F2" w:rsidRPr="00990570">
          <w:rPr>
            <w:rStyle w:val="Hyperlink"/>
            <w:rFonts w:ascii="Times New Roman" w:hAnsi="Times New Roman"/>
            <w:noProof/>
          </w:rPr>
          <w:t>2.1.1.</w:t>
        </w:r>
        <w:r w:rsidR="007715F2">
          <w:rPr>
            <w:rFonts w:eastAsiaTheme="minorEastAsia" w:cstheme="minorBidi"/>
            <w:b w:val="0"/>
            <w:bCs w:val="0"/>
            <w:noProof/>
          </w:rPr>
          <w:tab/>
        </w:r>
        <w:r w:rsidR="007715F2" w:rsidRPr="00990570">
          <w:rPr>
            <w:rStyle w:val="Hyperlink"/>
            <w:rFonts w:ascii="Times New Roman" w:hAnsi="Times New Roman"/>
            <w:noProof/>
          </w:rPr>
          <w:t>Adhärenz und Compliance</w:t>
        </w:r>
        <w:r w:rsidR="007715F2">
          <w:rPr>
            <w:noProof/>
            <w:webHidden/>
          </w:rPr>
          <w:tab/>
        </w:r>
        <w:r w:rsidR="007715F2">
          <w:rPr>
            <w:noProof/>
            <w:webHidden/>
          </w:rPr>
          <w:fldChar w:fldCharType="begin"/>
        </w:r>
        <w:r w:rsidR="007715F2">
          <w:rPr>
            <w:noProof/>
            <w:webHidden/>
          </w:rPr>
          <w:instrText xml:space="preserve"> PAGEREF _Toc467844661 \h </w:instrText>
        </w:r>
        <w:r w:rsidR="007715F2">
          <w:rPr>
            <w:noProof/>
            <w:webHidden/>
          </w:rPr>
        </w:r>
        <w:r w:rsidR="007715F2">
          <w:rPr>
            <w:noProof/>
            <w:webHidden/>
          </w:rPr>
          <w:fldChar w:fldCharType="separate"/>
        </w:r>
        <w:r w:rsidR="007715F2">
          <w:rPr>
            <w:noProof/>
            <w:webHidden/>
          </w:rPr>
          <w:t>5</w:t>
        </w:r>
        <w:r w:rsidR="007715F2">
          <w:rPr>
            <w:noProof/>
            <w:webHidden/>
          </w:rPr>
          <w:fldChar w:fldCharType="end"/>
        </w:r>
      </w:hyperlink>
    </w:p>
    <w:p w:rsidR="007715F2" w:rsidRDefault="00665AA3">
      <w:pPr>
        <w:pStyle w:val="Verzeichnis2"/>
        <w:tabs>
          <w:tab w:val="left" w:pos="960"/>
          <w:tab w:val="right" w:leader="underscore" w:pos="9344"/>
        </w:tabs>
        <w:rPr>
          <w:rFonts w:eastAsiaTheme="minorEastAsia" w:cstheme="minorBidi"/>
          <w:b w:val="0"/>
          <w:bCs w:val="0"/>
          <w:noProof/>
        </w:rPr>
      </w:pPr>
      <w:hyperlink w:anchor="_Toc467844662" w:history="1">
        <w:r w:rsidR="007715F2" w:rsidRPr="00990570">
          <w:rPr>
            <w:rStyle w:val="Hyperlink"/>
            <w:rFonts w:ascii="Times New Roman" w:hAnsi="Times New Roman"/>
            <w:noProof/>
          </w:rPr>
          <w:t>2.1.2.</w:t>
        </w:r>
        <w:r w:rsidR="007715F2">
          <w:rPr>
            <w:rFonts w:eastAsiaTheme="minorEastAsia" w:cstheme="minorBidi"/>
            <w:b w:val="0"/>
            <w:bCs w:val="0"/>
            <w:noProof/>
          </w:rPr>
          <w:tab/>
        </w:r>
        <w:r w:rsidR="007715F2" w:rsidRPr="00990570">
          <w:rPr>
            <w:rStyle w:val="Hyperlink"/>
            <w:rFonts w:ascii="Times New Roman" w:hAnsi="Times New Roman"/>
            <w:noProof/>
          </w:rPr>
          <w:t>Alter und Altern</w:t>
        </w:r>
        <w:r w:rsidR="007715F2">
          <w:rPr>
            <w:noProof/>
            <w:webHidden/>
          </w:rPr>
          <w:tab/>
        </w:r>
        <w:r w:rsidR="007715F2">
          <w:rPr>
            <w:noProof/>
            <w:webHidden/>
          </w:rPr>
          <w:fldChar w:fldCharType="begin"/>
        </w:r>
        <w:r w:rsidR="007715F2">
          <w:rPr>
            <w:noProof/>
            <w:webHidden/>
          </w:rPr>
          <w:instrText xml:space="preserve"> PAGEREF _Toc467844662 \h </w:instrText>
        </w:r>
        <w:r w:rsidR="007715F2">
          <w:rPr>
            <w:noProof/>
            <w:webHidden/>
          </w:rPr>
        </w:r>
        <w:r w:rsidR="007715F2">
          <w:rPr>
            <w:noProof/>
            <w:webHidden/>
          </w:rPr>
          <w:fldChar w:fldCharType="separate"/>
        </w:r>
        <w:r w:rsidR="007715F2">
          <w:rPr>
            <w:noProof/>
            <w:webHidden/>
          </w:rPr>
          <w:t>6</w:t>
        </w:r>
        <w:r w:rsidR="007715F2">
          <w:rPr>
            <w:noProof/>
            <w:webHidden/>
          </w:rPr>
          <w:fldChar w:fldCharType="end"/>
        </w:r>
      </w:hyperlink>
    </w:p>
    <w:p w:rsidR="007715F2" w:rsidRDefault="00665AA3">
      <w:pPr>
        <w:pStyle w:val="Verzeichnis2"/>
        <w:tabs>
          <w:tab w:val="left" w:pos="960"/>
          <w:tab w:val="right" w:leader="underscore" w:pos="9344"/>
        </w:tabs>
        <w:rPr>
          <w:rFonts w:eastAsiaTheme="minorEastAsia" w:cstheme="minorBidi"/>
          <w:b w:val="0"/>
          <w:bCs w:val="0"/>
          <w:noProof/>
        </w:rPr>
      </w:pPr>
      <w:hyperlink w:anchor="_Toc467844663" w:history="1">
        <w:r w:rsidR="007715F2" w:rsidRPr="00990570">
          <w:rPr>
            <w:rStyle w:val="Hyperlink"/>
            <w:rFonts w:ascii="Times New Roman" w:hAnsi="Times New Roman"/>
            <w:noProof/>
          </w:rPr>
          <w:t>2.2.</w:t>
        </w:r>
        <w:r w:rsidR="007715F2">
          <w:rPr>
            <w:rFonts w:eastAsiaTheme="minorEastAsia" w:cstheme="minorBidi"/>
            <w:b w:val="0"/>
            <w:bCs w:val="0"/>
            <w:noProof/>
          </w:rPr>
          <w:tab/>
        </w:r>
        <w:r w:rsidR="007715F2" w:rsidRPr="00990570">
          <w:rPr>
            <w:rStyle w:val="Hyperlink"/>
            <w:rFonts w:ascii="Times New Roman" w:hAnsi="Times New Roman"/>
            <w:noProof/>
          </w:rPr>
          <w:t>Demographischer Wandel</w:t>
        </w:r>
        <w:r w:rsidR="007715F2">
          <w:rPr>
            <w:noProof/>
            <w:webHidden/>
          </w:rPr>
          <w:tab/>
        </w:r>
        <w:r w:rsidR="007715F2">
          <w:rPr>
            <w:noProof/>
            <w:webHidden/>
          </w:rPr>
          <w:fldChar w:fldCharType="begin"/>
        </w:r>
        <w:r w:rsidR="007715F2">
          <w:rPr>
            <w:noProof/>
            <w:webHidden/>
          </w:rPr>
          <w:instrText xml:space="preserve"> PAGEREF _Toc467844663 \h </w:instrText>
        </w:r>
        <w:r w:rsidR="007715F2">
          <w:rPr>
            <w:noProof/>
            <w:webHidden/>
          </w:rPr>
        </w:r>
        <w:r w:rsidR="007715F2">
          <w:rPr>
            <w:noProof/>
            <w:webHidden/>
          </w:rPr>
          <w:fldChar w:fldCharType="separate"/>
        </w:r>
        <w:r w:rsidR="007715F2">
          <w:rPr>
            <w:noProof/>
            <w:webHidden/>
          </w:rPr>
          <w:t>7</w:t>
        </w:r>
        <w:r w:rsidR="007715F2">
          <w:rPr>
            <w:noProof/>
            <w:webHidden/>
          </w:rPr>
          <w:fldChar w:fldCharType="end"/>
        </w:r>
      </w:hyperlink>
    </w:p>
    <w:p w:rsidR="007715F2" w:rsidRDefault="00665AA3">
      <w:pPr>
        <w:pStyle w:val="Verzeichnis2"/>
        <w:tabs>
          <w:tab w:val="left" w:pos="960"/>
          <w:tab w:val="right" w:leader="underscore" w:pos="9344"/>
        </w:tabs>
        <w:rPr>
          <w:rFonts w:eastAsiaTheme="minorEastAsia" w:cstheme="minorBidi"/>
          <w:b w:val="0"/>
          <w:bCs w:val="0"/>
          <w:noProof/>
        </w:rPr>
      </w:pPr>
      <w:hyperlink w:anchor="_Toc467844664" w:history="1">
        <w:r w:rsidR="007715F2" w:rsidRPr="00990570">
          <w:rPr>
            <w:rStyle w:val="Hyperlink"/>
            <w:rFonts w:ascii="Times New Roman" w:hAnsi="Times New Roman"/>
            <w:noProof/>
          </w:rPr>
          <w:t>2.3.</w:t>
        </w:r>
        <w:r w:rsidR="007715F2">
          <w:rPr>
            <w:rFonts w:eastAsiaTheme="minorEastAsia" w:cstheme="minorBidi"/>
            <w:b w:val="0"/>
            <w:bCs w:val="0"/>
            <w:noProof/>
          </w:rPr>
          <w:tab/>
        </w:r>
        <w:r w:rsidR="007715F2" w:rsidRPr="00990570">
          <w:rPr>
            <w:rStyle w:val="Hyperlink"/>
            <w:rFonts w:ascii="Times New Roman" w:hAnsi="Times New Roman"/>
            <w:noProof/>
          </w:rPr>
          <w:t>Lebenssituation älterer Menschen</w:t>
        </w:r>
        <w:r w:rsidR="007715F2">
          <w:rPr>
            <w:noProof/>
            <w:webHidden/>
          </w:rPr>
          <w:tab/>
        </w:r>
        <w:r w:rsidR="007715F2">
          <w:rPr>
            <w:noProof/>
            <w:webHidden/>
          </w:rPr>
          <w:fldChar w:fldCharType="begin"/>
        </w:r>
        <w:r w:rsidR="007715F2">
          <w:rPr>
            <w:noProof/>
            <w:webHidden/>
          </w:rPr>
          <w:instrText xml:space="preserve"> PAGEREF _Toc467844664 \h </w:instrText>
        </w:r>
        <w:r w:rsidR="007715F2">
          <w:rPr>
            <w:noProof/>
            <w:webHidden/>
          </w:rPr>
        </w:r>
        <w:r w:rsidR="007715F2">
          <w:rPr>
            <w:noProof/>
            <w:webHidden/>
          </w:rPr>
          <w:fldChar w:fldCharType="separate"/>
        </w:r>
        <w:r w:rsidR="007715F2">
          <w:rPr>
            <w:noProof/>
            <w:webHidden/>
          </w:rPr>
          <w:t>8</w:t>
        </w:r>
        <w:r w:rsidR="007715F2">
          <w:rPr>
            <w:noProof/>
            <w:webHidden/>
          </w:rPr>
          <w:fldChar w:fldCharType="end"/>
        </w:r>
      </w:hyperlink>
    </w:p>
    <w:p w:rsidR="007715F2" w:rsidRDefault="00665AA3">
      <w:pPr>
        <w:pStyle w:val="Verzeichnis2"/>
        <w:tabs>
          <w:tab w:val="left" w:pos="1200"/>
          <w:tab w:val="right" w:leader="underscore" w:pos="9344"/>
        </w:tabs>
        <w:rPr>
          <w:rFonts w:eastAsiaTheme="minorEastAsia" w:cstheme="minorBidi"/>
          <w:b w:val="0"/>
          <w:bCs w:val="0"/>
          <w:noProof/>
        </w:rPr>
      </w:pPr>
      <w:hyperlink w:anchor="_Toc467844665" w:history="1">
        <w:r w:rsidR="007715F2" w:rsidRPr="00990570">
          <w:rPr>
            <w:rStyle w:val="Hyperlink"/>
            <w:noProof/>
          </w:rPr>
          <w:t>2.3.1.</w:t>
        </w:r>
        <w:r w:rsidR="007715F2">
          <w:rPr>
            <w:rFonts w:eastAsiaTheme="minorEastAsia" w:cstheme="minorBidi"/>
            <w:b w:val="0"/>
            <w:bCs w:val="0"/>
            <w:noProof/>
          </w:rPr>
          <w:tab/>
        </w:r>
        <w:r w:rsidR="007715F2" w:rsidRPr="00990570">
          <w:rPr>
            <w:rStyle w:val="Hyperlink"/>
            <w:noProof/>
          </w:rPr>
          <w:t>Gesundheit</w:t>
        </w:r>
        <w:r w:rsidR="007715F2">
          <w:rPr>
            <w:noProof/>
            <w:webHidden/>
          </w:rPr>
          <w:tab/>
        </w:r>
        <w:r w:rsidR="007715F2">
          <w:rPr>
            <w:noProof/>
            <w:webHidden/>
          </w:rPr>
          <w:fldChar w:fldCharType="begin"/>
        </w:r>
        <w:r w:rsidR="007715F2">
          <w:rPr>
            <w:noProof/>
            <w:webHidden/>
          </w:rPr>
          <w:instrText xml:space="preserve"> PAGEREF _Toc467844665 \h </w:instrText>
        </w:r>
        <w:r w:rsidR="007715F2">
          <w:rPr>
            <w:noProof/>
            <w:webHidden/>
          </w:rPr>
        </w:r>
        <w:r w:rsidR="007715F2">
          <w:rPr>
            <w:noProof/>
            <w:webHidden/>
          </w:rPr>
          <w:fldChar w:fldCharType="separate"/>
        </w:r>
        <w:r w:rsidR="007715F2">
          <w:rPr>
            <w:noProof/>
            <w:webHidden/>
          </w:rPr>
          <w:t>8</w:t>
        </w:r>
        <w:r w:rsidR="007715F2">
          <w:rPr>
            <w:noProof/>
            <w:webHidden/>
          </w:rPr>
          <w:fldChar w:fldCharType="end"/>
        </w:r>
      </w:hyperlink>
    </w:p>
    <w:p w:rsidR="007715F2" w:rsidRDefault="00665AA3">
      <w:pPr>
        <w:pStyle w:val="Verzeichnis2"/>
        <w:tabs>
          <w:tab w:val="left" w:pos="1200"/>
          <w:tab w:val="right" w:leader="underscore" w:pos="9344"/>
        </w:tabs>
        <w:rPr>
          <w:rFonts w:eastAsiaTheme="minorEastAsia" w:cstheme="minorBidi"/>
          <w:b w:val="0"/>
          <w:bCs w:val="0"/>
          <w:noProof/>
        </w:rPr>
      </w:pPr>
      <w:hyperlink w:anchor="_Toc467844666" w:history="1">
        <w:r w:rsidR="007715F2" w:rsidRPr="00990570">
          <w:rPr>
            <w:rStyle w:val="Hyperlink"/>
            <w:noProof/>
          </w:rPr>
          <w:t>2.3.2.</w:t>
        </w:r>
        <w:r w:rsidR="007715F2">
          <w:rPr>
            <w:rFonts w:eastAsiaTheme="minorEastAsia" w:cstheme="minorBidi"/>
            <w:b w:val="0"/>
            <w:bCs w:val="0"/>
            <w:noProof/>
          </w:rPr>
          <w:tab/>
        </w:r>
        <w:r w:rsidR="007715F2" w:rsidRPr="00990570">
          <w:rPr>
            <w:rStyle w:val="Hyperlink"/>
            <w:noProof/>
          </w:rPr>
          <w:t>Adhärenz</w:t>
        </w:r>
        <w:r w:rsidR="007715F2">
          <w:rPr>
            <w:noProof/>
            <w:webHidden/>
          </w:rPr>
          <w:tab/>
        </w:r>
        <w:r w:rsidR="007715F2">
          <w:rPr>
            <w:noProof/>
            <w:webHidden/>
          </w:rPr>
          <w:fldChar w:fldCharType="begin"/>
        </w:r>
        <w:r w:rsidR="007715F2">
          <w:rPr>
            <w:noProof/>
            <w:webHidden/>
          </w:rPr>
          <w:instrText xml:space="preserve"> PAGEREF _Toc467844666 \h </w:instrText>
        </w:r>
        <w:r w:rsidR="007715F2">
          <w:rPr>
            <w:noProof/>
            <w:webHidden/>
          </w:rPr>
        </w:r>
        <w:r w:rsidR="007715F2">
          <w:rPr>
            <w:noProof/>
            <w:webHidden/>
          </w:rPr>
          <w:fldChar w:fldCharType="separate"/>
        </w:r>
        <w:r w:rsidR="007715F2">
          <w:rPr>
            <w:noProof/>
            <w:webHidden/>
          </w:rPr>
          <w:t>10</w:t>
        </w:r>
        <w:r w:rsidR="007715F2">
          <w:rPr>
            <w:noProof/>
            <w:webHidden/>
          </w:rPr>
          <w:fldChar w:fldCharType="end"/>
        </w:r>
      </w:hyperlink>
    </w:p>
    <w:p w:rsidR="007715F2" w:rsidRDefault="00665AA3">
      <w:pPr>
        <w:pStyle w:val="Verzeichnis2"/>
        <w:tabs>
          <w:tab w:val="left" w:pos="1200"/>
          <w:tab w:val="right" w:leader="underscore" w:pos="9344"/>
        </w:tabs>
        <w:rPr>
          <w:rFonts w:eastAsiaTheme="minorEastAsia" w:cstheme="minorBidi"/>
          <w:b w:val="0"/>
          <w:bCs w:val="0"/>
          <w:noProof/>
        </w:rPr>
      </w:pPr>
      <w:hyperlink w:anchor="_Toc467844667" w:history="1">
        <w:r w:rsidR="007715F2" w:rsidRPr="00990570">
          <w:rPr>
            <w:rStyle w:val="Hyperlink"/>
            <w:noProof/>
          </w:rPr>
          <w:t>2.3.3.</w:t>
        </w:r>
        <w:r w:rsidR="007715F2">
          <w:rPr>
            <w:rFonts w:eastAsiaTheme="minorEastAsia" w:cstheme="minorBidi"/>
            <w:b w:val="0"/>
            <w:bCs w:val="0"/>
            <w:noProof/>
          </w:rPr>
          <w:tab/>
        </w:r>
        <w:r w:rsidR="007715F2" w:rsidRPr="00990570">
          <w:rPr>
            <w:rStyle w:val="Hyperlink"/>
            <w:noProof/>
          </w:rPr>
          <w:t>Wohnsituation</w:t>
        </w:r>
        <w:r w:rsidR="007715F2">
          <w:rPr>
            <w:noProof/>
            <w:webHidden/>
          </w:rPr>
          <w:tab/>
        </w:r>
        <w:r w:rsidR="007715F2">
          <w:rPr>
            <w:noProof/>
            <w:webHidden/>
          </w:rPr>
          <w:fldChar w:fldCharType="begin"/>
        </w:r>
        <w:r w:rsidR="007715F2">
          <w:rPr>
            <w:noProof/>
            <w:webHidden/>
          </w:rPr>
          <w:instrText xml:space="preserve"> PAGEREF _Toc467844667 \h </w:instrText>
        </w:r>
        <w:r w:rsidR="007715F2">
          <w:rPr>
            <w:noProof/>
            <w:webHidden/>
          </w:rPr>
        </w:r>
        <w:r w:rsidR="007715F2">
          <w:rPr>
            <w:noProof/>
            <w:webHidden/>
          </w:rPr>
          <w:fldChar w:fldCharType="separate"/>
        </w:r>
        <w:r w:rsidR="007715F2">
          <w:rPr>
            <w:noProof/>
            <w:webHidden/>
          </w:rPr>
          <w:t>11</w:t>
        </w:r>
        <w:r w:rsidR="007715F2">
          <w:rPr>
            <w:noProof/>
            <w:webHidden/>
          </w:rPr>
          <w:fldChar w:fldCharType="end"/>
        </w:r>
      </w:hyperlink>
    </w:p>
    <w:p w:rsidR="007715F2" w:rsidRDefault="00665AA3">
      <w:pPr>
        <w:pStyle w:val="Verzeichnis2"/>
        <w:tabs>
          <w:tab w:val="left" w:pos="1200"/>
          <w:tab w:val="right" w:leader="underscore" w:pos="9344"/>
        </w:tabs>
        <w:rPr>
          <w:rFonts w:eastAsiaTheme="minorEastAsia" w:cstheme="minorBidi"/>
          <w:b w:val="0"/>
          <w:bCs w:val="0"/>
          <w:noProof/>
        </w:rPr>
      </w:pPr>
      <w:hyperlink w:anchor="_Toc467844668" w:history="1">
        <w:r w:rsidR="007715F2" w:rsidRPr="00990570">
          <w:rPr>
            <w:rStyle w:val="Hyperlink"/>
            <w:noProof/>
          </w:rPr>
          <w:t>2.3.4.</w:t>
        </w:r>
        <w:r w:rsidR="007715F2">
          <w:rPr>
            <w:rFonts w:eastAsiaTheme="minorEastAsia" w:cstheme="minorBidi"/>
            <w:b w:val="0"/>
            <w:bCs w:val="0"/>
            <w:noProof/>
          </w:rPr>
          <w:tab/>
        </w:r>
        <w:r w:rsidR="007715F2" w:rsidRPr="00990570">
          <w:rPr>
            <w:rStyle w:val="Hyperlink"/>
            <w:noProof/>
          </w:rPr>
          <w:t>Technikakzeptanz</w:t>
        </w:r>
        <w:r w:rsidR="007715F2">
          <w:rPr>
            <w:noProof/>
            <w:webHidden/>
          </w:rPr>
          <w:tab/>
        </w:r>
        <w:r w:rsidR="007715F2">
          <w:rPr>
            <w:noProof/>
            <w:webHidden/>
          </w:rPr>
          <w:fldChar w:fldCharType="begin"/>
        </w:r>
        <w:r w:rsidR="007715F2">
          <w:rPr>
            <w:noProof/>
            <w:webHidden/>
          </w:rPr>
          <w:instrText xml:space="preserve"> PAGEREF _Toc467844668 \h </w:instrText>
        </w:r>
        <w:r w:rsidR="007715F2">
          <w:rPr>
            <w:noProof/>
            <w:webHidden/>
          </w:rPr>
        </w:r>
        <w:r w:rsidR="007715F2">
          <w:rPr>
            <w:noProof/>
            <w:webHidden/>
          </w:rPr>
          <w:fldChar w:fldCharType="separate"/>
        </w:r>
        <w:r w:rsidR="007715F2">
          <w:rPr>
            <w:noProof/>
            <w:webHidden/>
          </w:rPr>
          <w:t>12</w:t>
        </w:r>
        <w:r w:rsidR="007715F2">
          <w:rPr>
            <w:noProof/>
            <w:webHidden/>
          </w:rPr>
          <w:fldChar w:fldCharType="end"/>
        </w:r>
      </w:hyperlink>
    </w:p>
    <w:p w:rsidR="007715F2" w:rsidRDefault="00665AA3">
      <w:pPr>
        <w:pStyle w:val="Verzeichnis2"/>
        <w:tabs>
          <w:tab w:val="left" w:pos="960"/>
          <w:tab w:val="right" w:leader="underscore" w:pos="9344"/>
        </w:tabs>
        <w:rPr>
          <w:rFonts w:eastAsiaTheme="minorEastAsia" w:cstheme="minorBidi"/>
          <w:b w:val="0"/>
          <w:bCs w:val="0"/>
          <w:noProof/>
        </w:rPr>
      </w:pPr>
      <w:hyperlink w:anchor="_Toc467844669" w:history="1">
        <w:r w:rsidR="007715F2" w:rsidRPr="00990570">
          <w:rPr>
            <w:rStyle w:val="Hyperlink"/>
            <w:rFonts w:ascii="Times New Roman" w:hAnsi="Times New Roman"/>
            <w:noProof/>
          </w:rPr>
          <w:t>2.4.</w:t>
        </w:r>
        <w:r w:rsidR="007715F2">
          <w:rPr>
            <w:rFonts w:eastAsiaTheme="minorEastAsia" w:cstheme="minorBidi"/>
            <w:b w:val="0"/>
            <w:bCs w:val="0"/>
            <w:noProof/>
          </w:rPr>
          <w:tab/>
        </w:r>
        <w:r w:rsidR="007715F2" w:rsidRPr="00990570">
          <w:rPr>
            <w:rStyle w:val="Hyperlink"/>
            <w:rFonts w:ascii="Times New Roman" w:hAnsi="Times New Roman"/>
            <w:noProof/>
          </w:rPr>
          <w:t>Ambient Assisted Living</w:t>
        </w:r>
        <w:r w:rsidR="007715F2">
          <w:rPr>
            <w:noProof/>
            <w:webHidden/>
          </w:rPr>
          <w:tab/>
        </w:r>
        <w:r w:rsidR="007715F2">
          <w:rPr>
            <w:noProof/>
            <w:webHidden/>
          </w:rPr>
          <w:fldChar w:fldCharType="begin"/>
        </w:r>
        <w:r w:rsidR="007715F2">
          <w:rPr>
            <w:noProof/>
            <w:webHidden/>
          </w:rPr>
          <w:instrText xml:space="preserve"> PAGEREF _Toc467844669 \h </w:instrText>
        </w:r>
        <w:r w:rsidR="007715F2">
          <w:rPr>
            <w:noProof/>
            <w:webHidden/>
          </w:rPr>
        </w:r>
        <w:r w:rsidR="007715F2">
          <w:rPr>
            <w:noProof/>
            <w:webHidden/>
          </w:rPr>
          <w:fldChar w:fldCharType="separate"/>
        </w:r>
        <w:r w:rsidR="007715F2">
          <w:rPr>
            <w:noProof/>
            <w:webHidden/>
          </w:rPr>
          <w:t>13</w:t>
        </w:r>
        <w:r w:rsidR="007715F2">
          <w:rPr>
            <w:noProof/>
            <w:webHidden/>
          </w:rPr>
          <w:fldChar w:fldCharType="end"/>
        </w:r>
      </w:hyperlink>
    </w:p>
    <w:p w:rsidR="007715F2" w:rsidRDefault="00665AA3">
      <w:pPr>
        <w:pStyle w:val="Verzeichnis2"/>
        <w:tabs>
          <w:tab w:val="left" w:pos="960"/>
          <w:tab w:val="right" w:leader="underscore" w:pos="9344"/>
        </w:tabs>
        <w:rPr>
          <w:rFonts w:eastAsiaTheme="minorEastAsia" w:cstheme="minorBidi"/>
          <w:b w:val="0"/>
          <w:bCs w:val="0"/>
          <w:noProof/>
        </w:rPr>
      </w:pPr>
      <w:hyperlink w:anchor="_Toc467844670" w:history="1">
        <w:r w:rsidR="007715F2" w:rsidRPr="00990570">
          <w:rPr>
            <w:rStyle w:val="Hyperlink"/>
            <w:rFonts w:ascii="Times New Roman" w:hAnsi="Times New Roman"/>
            <w:noProof/>
          </w:rPr>
          <w:t>2.4.1.</w:t>
        </w:r>
        <w:r w:rsidR="007715F2">
          <w:rPr>
            <w:rFonts w:eastAsiaTheme="minorEastAsia" w:cstheme="minorBidi"/>
            <w:b w:val="0"/>
            <w:bCs w:val="0"/>
            <w:noProof/>
          </w:rPr>
          <w:tab/>
        </w:r>
        <w:r w:rsidR="007715F2" w:rsidRPr="00990570">
          <w:rPr>
            <w:rStyle w:val="Hyperlink"/>
            <w:rFonts w:ascii="Times New Roman" w:hAnsi="Times New Roman"/>
            <w:noProof/>
          </w:rPr>
          <w:t>Geschichte</w:t>
        </w:r>
        <w:r w:rsidR="007715F2">
          <w:rPr>
            <w:noProof/>
            <w:webHidden/>
          </w:rPr>
          <w:tab/>
        </w:r>
        <w:r w:rsidR="007715F2">
          <w:rPr>
            <w:noProof/>
            <w:webHidden/>
          </w:rPr>
          <w:fldChar w:fldCharType="begin"/>
        </w:r>
        <w:r w:rsidR="007715F2">
          <w:rPr>
            <w:noProof/>
            <w:webHidden/>
          </w:rPr>
          <w:instrText xml:space="preserve"> PAGEREF _Toc467844670 \h </w:instrText>
        </w:r>
        <w:r w:rsidR="007715F2">
          <w:rPr>
            <w:noProof/>
            <w:webHidden/>
          </w:rPr>
        </w:r>
        <w:r w:rsidR="007715F2">
          <w:rPr>
            <w:noProof/>
            <w:webHidden/>
          </w:rPr>
          <w:fldChar w:fldCharType="separate"/>
        </w:r>
        <w:r w:rsidR="007715F2">
          <w:rPr>
            <w:noProof/>
            <w:webHidden/>
          </w:rPr>
          <w:t>13</w:t>
        </w:r>
        <w:r w:rsidR="007715F2">
          <w:rPr>
            <w:noProof/>
            <w:webHidden/>
          </w:rPr>
          <w:fldChar w:fldCharType="end"/>
        </w:r>
      </w:hyperlink>
    </w:p>
    <w:p w:rsidR="007715F2" w:rsidRDefault="00665AA3">
      <w:pPr>
        <w:pStyle w:val="Verzeichnis2"/>
        <w:tabs>
          <w:tab w:val="left" w:pos="960"/>
          <w:tab w:val="right" w:leader="underscore" w:pos="9344"/>
        </w:tabs>
        <w:rPr>
          <w:rFonts w:eastAsiaTheme="minorEastAsia" w:cstheme="minorBidi"/>
          <w:b w:val="0"/>
          <w:bCs w:val="0"/>
          <w:noProof/>
        </w:rPr>
      </w:pPr>
      <w:hyperlink w:anchor="_Toc467844671" w:history="1">
        <w:r w:rsidR="007715F2" w:rsidRPr="00990570">
          <w:rPr>
            <w:rStyle w:val="Hyperlink"/>
            <w:rFonts w:ascii="Times New Roman" w:hAnsi="Times New Roman"/>
            <w:noProof/>
          </w:rPr>
          <w:t>2.4.2.</w:t>
        </w:r>
        <w:r w:rsidR="007715F2">
          <w:rPr>
            <w:rFonts w:eastAsiaTheme="minorEastAsia" w:cstheme="minorBidi"/>
            <w:b w:val="0"/>
            <w:bCs w:val="0"/>
            <w:noProof/>
          </w:rPr>
          <w:tab/>
        </w:r>
        <w:r w:rsidR="007715F2" w:rsidRPr="00990570">
          <w:rPr>
            <w:rStyle w:val="Hyperlink"/>
            <w:rFonts w:ascii="Times New Roman" w:hAnsi="Times New Roman"/>
            <w:noProof/>
          </w:rPr>
          <w:t>State of the Art</w:t>
        </w:r>
        <w:r w:rsidR="007715F2">
          <w:rPr>
            <w:noProof/>
            <w:webHidden/>
          </w:rPr>
          <w:tab/>
        </w:r>
        <w:r w:rsidR="007715F2">
          <w:rPr>
            <w:noProof/>
            <w:webHidden/>
          </w:rPr>
          <w:fldChar w:fldCharType="begin"/>
        </w:r>
        <w:r w:rsidR="007715F2">
          <w:rPr>
            <w:noProof/>
            <w:webHidden/>
          </w:rPr>
          <w:instrText xml:space="preserve"> PAGEREF _Toc467844671 \h </w:instrText>
        </w:r>
        <w:r w:rsidR="007715F2">
          <w:rPr>
            <w:noProof/>
            <w:webHidden/>
          </w:rPr>
        </w:r>
        <w:r w:rsidR="007715F2">
          <w:rPr>
            <w:noProof/>
            <w:webHidden/>
          </w:rPr>
          <w:fldChar w:fldCharType="separate"/>
        </w:r>
        <w:r w:rsidR="007715F2">
          <w:rPr>
            <w:noProof/>
            <w:webHidden/>
          </w:rPr>
          <w:t>14</w:t>
        </w:r>
        <w:r w:rsidR="007715F2">
          <w:rPr>
            <w:noProof/>
            <w:webHidden/>
          </w:rPr>
          <w:fldChar w:fldCharType="end"/>
        </w:r>
      </w:hyperlink>
    </w:p>
    <w:p w:rsidR="007715F2" w:rsidRDefault="00665AA3">
      <w:pPr>
        <w:pStyle w:val="Verzeichnis2"/>
        <w:tabs>
          <w:tab w:val="left" w:pos="960"/>
          <w:tab w:val="right" w:leader="underscore" w:pos="9344"/>
        </w:tabs>
        <w:rPr>
          <w:rFonts w:eastAsiaTheme="minorEastAsia" w:cstheme="minorBidi"/>
          <w:b w:val="0"/>
          <w:bCs w:val="0"/>
          <w:noProof/>
        </w:rPr>
      </w:pPr>
      <w:hyperlink w:anchor="_Toc467844672" w:history="1">
        <w:r w:rsidR="007715F2" w:rsidRPr="00990570">
          <w:rPr>
            <w:rStyle w:val="Hyperlink"/>
            <w:rFonts w:ascii="Times New Roman" w:hAnsi="Times New Roman"/>
            <w:noProof/>
          </w:rPr>
          <w:t>2.4.3.</w:t>
        </w:r>
        <w:r w:rsidR="007715F2">
          <w:rPr>
            <w:rFonts w:eastAsiaTheme="minorEastAsia" w:cstheme="minorBidi"/>
            <w:b w:val="0"/>
            <w:bCs w:val="0"/>
            <w:noProof/>
          </w:rPr>
          <w:tab/>
        </w:r>
        <w:r w:rsidR="007715F2" w:rsidRPr="00990570">
          <w:rPr>
            <w:rStyle w:val="Hyperlink"/>
            <w:rFonts w:ascii="Times New Roman" w:hAnsi="Times New Roman"/>
            <w:noProof/>
          </w:rPr>
          <w:t>Anwendungsbereiche</w:t>
        </w:r>
        <w:r w:rsidR="007715F2">
          <w:rPr>
            <w:noProof/>
            <w:webHidden/>
          </w:rPr>
          <w:tab/>
        </w:r>
        <w:r w:rsidR="007715F2">
          <w:rPr>
            <w:noProof/>
            <w:webHidden/>
          </w:rPr>
          <w:fldChar w:fldCharType="begin"/>
        </w:r>
        <w:r w:rsidR="007715F2">
          <w:rPr>
            <w:noProof/>
            <w:webHidden/>
          </w:rPr>
          <w:instrText xml:space="preserve"> PAGEREF _Toc467844672 \h </w:instrText>
        </w:r>
        <w:r w:rsidR="007715F2">
          <w:rPr>
            <w:noProof/>
            <w:webHidden/>
          </w:rPr>
        </w:r>
        <w:r w:rsidR="007715F2">
          <w:rPr>
            <w:noProof/>
            <w:webHidden/>
          </w:rPr>
          <w:fldChar w:fldCharType="separate"/>
        </w:r>
        <w:r w:rsidR="007715F2">
          <w:rPr>
            <w:noProof/>
            <w:webHidden/>
          </w:rPr>
          <w:t>15</w:t>
        </w:r>
        <w:r w:rsidR="007715F2">
          <w:rPr>
            <w:noProof/>
            <w:webHidden/>
          </w:rPr>
          <w:fldChar w:fldCharType="end"/>
        </w:r>
      </w:hyperlink>
    </w:p>
    <w:p w:rsidR="007715F2" w:rsidRDefault="00665AA3">
      <w:pPr>
        <w:pStyle w:val="Verzeichnis1"/>
        <w:tabs>
          <w:tab w:val="left" w:pos="480"/>
          <w:tab w:val="right" w:leader="underscore" w:pos="9344"/>
        </w:tabs>
        <w:rPr>
          <w:rFonts w:eastAsiaTheme="minorEastAsia" w:cstheme="minorBidi"/>
          <w:b w:val="0"/>
          <w:bCs w:val="0"/>
          <w:i w:val="0"/>
          <w:iCs w:val="0"/>
          <w:noProof/>
          <w:sz w:val="22"/>
          <w:szCs w:val="22"/>
        </w:rPr>
      </w:pPr>
      <w:hyperlink w:anchor="_Toc467844673" w:history="1">
        <w:r w:rsidR="007715F2" w:rsidRPr="00990570">
          <w:rPr>
            <w:rStyle w:val="Hyperlink"/>
            <w:rFonts w:ascii="Arial" w:hAnsi="Arial" w:cs="Arial"/>
            <w:noProof/>
          </w:rPr>
          <w:t>3.</w:t>
        </w:r>
        <w:r w:rsidR="007715F2">
          <w:rPr>
            <w:rFonts w:eastAsiaTheme="minorEastAsia" w:cstheme="minorBidi"/>
            <w:b w:val="0"/>
            <w:bCs w:val="0"/>
            <w:i w:val="0"/>
            <w:iCs w:val="0"/>
            <w:noProof/>
            <w:sz w:val="22"/>
            <w:szCs w:val="22"/>
          </w:rPr>
          <w:tab/>
        </w:r>
        <w:r w:rsidR="007715F2" w:rsidRPr="00990570">
          <w:rPr>
            <w:rStyle w:val="Hyperlink"/>
            <w:rFonts w:ascii="Arial" w:hAnsi="Arial" w:cs="Arial"/>
            <w:noProof/>
          </w:rPr>
          <w:t>Analyse und Evaluierung bestehender Produkte</w:t>
        </w:r>
        <w:r w:rsidR="007715F2">
          <w:rPr>
            <w:noProof/>
            <w:webHidden/>
          </w:rPr>
          <w:tab/>
        </w:r>
        <w:r w:rsidR="007715F2">
          <w:rPr>
            <w:noProof/>
            <w:webHidden/>
          </w:rPr>
          <w:fldChar w:fldCharType="begin"/>
        </w:r>
        <w:r w:rsidR="007715F2">
          <w:rPr>
            <w:noProof/>
            <w:webHidden/>
          </w:rPr>
          <w:instrText xml:space="preserve"> PAGEREF _Toc467844673 \h </w:instrText>
        </w:r>
        <w:r w:rsidR="007715F2">
          <w:rPr>
            <w:noProof/>
            <w:webHidden/>
          </w:rPr>
        </w:r>
        <w:r w:rsidR="007715F2">
          <w:rPr>
            <w:noProof/>
            <w:webHidden/>
          </w:rPr>
          <w:fldChar w:fldCharType="separate"/>
        </w:r>
        <w:r w:rsidR="007715F2">
          <w:rPr>
            <w:noProof/>
            <w:webHidden/>
          </w:rPr>
          <w:t>17</w:t>
        </w:r>
        <w:r w:rsidR="007715F2">
          <w:rPr>
            <w:noProof/>
            <w:webHidden/>
          </w:rPr>
          <w:fldChar w:fldCharType="end"/>
        </w:r>
      </w:hyperlink>
    </w:p>
    <w:p w:rsidR="007715F2" w:rsidRDefault="00665AA3">
      <w:pPr>
        <w:pStyle w:val="Verzeichnis2"/>
        <w:tabs>
          <w:tab w:val="left" w:pos="960"/>
          <w:tab w:val="right" w:leader="underscore" w:pos="9344"/>
        </w:tabs>
        <w:rPr>
          <w:rFonts w:eastAsiaTheme="minorEastAsia" w:cstheme="minorBidi"/>
          <w:b w:val="0"/>
          <w:bCs w:val="0"/>
          <w:noProof/>
        </w:rPr>
      </w:pPr>
      <w:hyperlink w:anchor="_Toc467844674" w:history="1">
        <w:r w:rsidR="007715F2" w:rsidRPr="00990570">
          <w:rPr>
            <w:rStyle w:val="Hyperlink"/>
            <w:rFonts w:ascii="Times New Roman" w:hAnsi="Times New Roman"/>
            <w:noProof/>
          </w:rPr>
          <w:t>3.1.</w:t>
        </w:r>
        <w:r w:rsidR="007715F2">
          <w:rPr>
            <w:rFonts w:eastAsiaTheme="minorEastAsia" w:cstheme="minorBidi"/>
            <w:b w:val="0"/>
            <w:bCs w:val="0"/>
            <w:noProof/>
          </w:rPr>
          <w:tab/>
        </w:r>
        <w:r w:rsidR="007715F2" w:rsidRPr="00990570">
          <w:rPr>
            <w:rStyle w:val="Hyperlink"/>
            <w:rFonts w:ascii="Times New Roman" w:hAnsi="Times New Roman"/>
            <w:noProof/>
          </w:rPr>
          <w:t>Smarte Medikamentenspender</w:t>
        </w:r>
        <w:r w:rsidR="007715F2">
          <w:rPr>
            <w:noProof/>
            <w:webHidden/>
          </w:rPr>
          <w:tab/>
        </w:r>
        <w:r w:rsidR="007715F2">
          <w:rPr>
            <w:noProof/>
            <w:webHidden/>
          </w:rPr>
          <w:fldChar w:fldCharType="begin"/>
        </w:r>
        <w:r w:rsidR="007715F2">
          <w:rPr>
            <w:noProof/>
            <w:webHidden/>
          </w:rPr>
          <w:instrText xml:space="preserve"> PAGEREF _Toc467844674 \h </w:instrText>
        </w:r>
        <w:r w:rsidR="007715F2">
          <w:rPr>
            <w:noProof/>
            <w:webHidden/>
          </w:rPr>
        </w:r>
        <w:r w:rsidR="007715F2">
          <w:rPr>
            <w:noProof/>
            <w:webHidden/>
          </w:rPr>
          <w:fldChar w:fldCharType="separate"/>
        </w:r>
        <w:r w:rsidR="007715F2">
          <w:rPr>
            <w:noProof/>
            <w:webHidden/>
          </w:rPr>
          <w:t>17</w:t>
        </w:r>
        <w:r w:rsidR="007715F2">
          <w:rPr>
            <w:noProof/>
            <w:webHidden/>
          </w:rPr>
          <w:fldChar w:fldCharType="end"/>
        </w:r>
      </w:hyperlink>
    </w:p>
    <w:p w:rsidR="007715F2" w:rsidRDefault="00665AA3">
      <w:pPr>
        <w:pStyle w:val="Verzeichnis2"/>
        <w:tabs>
          <w:tab w:val="left" w:pos="960"/>
          <w:tab w:val="right" w:leader="underscore" w:pos="9344"/>
        </w:tabs>
        <w:rPr>
          <w:rFonts w:eastAsiaTheme="minorEastAsia" w:cstheme="minorBidi"/>
          <w:b w:val="0"/>
          <w:bCs w:val="0"/>
          <w:noProof/>
        </w:rPr>
      </w:pPr>
      <w:hyperlink w:anchor="_Toc467844675" w:history="1">
        <w:r w:rsidR="007715F2" w:rsidRPr="00990570">
          <w:rPr>
            <w:rStyle w:val="Hyperlink"/>
            <w:rFonts w:ascii="Times New Roman" w:hAnsi="Times New Roman"/>
            <w:noProof/>
          </w:rPr>
          <w:t>3.1.1.</w:t>
        </w:r>
        <w:r w:rsidR="007715F2">
          <w:rPr>
            <w:rFonts w:eastAsiaTheme="minorEastAsia" w:cstheme="minorBidi"/>
            <w:b w:val="0"/>
            <w:bCs w:val="0"/>
            <w:noProof/>
          </w:rPr>
          <w:tab/>
        </w:r>
        <w:r w:rsidR="007715F2" w:rsidRPr="00990570">
          <w:rPr>
            <w:rStyle w:val="Hyperlink"/>
            <w:rFonts w:ascii="Times New Roman" w:hAnsi="Times New Roman"/>
            <w:noProof/>
          </w:rPr>
          <w:t>Produkte auf dem Markt</w:t>
        </w:r>
        <w:r w:rsidR="007715F2">
          <w:rPr>
            <w:noProof/>
            <w:webHidden/>
          </w:rPr>
          <w:tab/>
        </w:r>
        <w:r w:rsidR="007715F2">
          <w:rPr>
            <w:noProof/>
            <w:webHidden/>
          </w:rPr>
          <w:fldChar w:fldCharType="begin"/>
        </w:r>
        <w:r w:rsidR="007715F2">
          <w:rPr>
            <w:noProof/>
            <w:webHidden/>
          </w:rPr>
          <w:instrText xml:space="preserve"> PAGEREF _Toc467844675 \h </w:instrText>
        </w:r>
        <w:r w:rsidR="007715F2">
          <w:rPr>
            <w:noProof/>
            <w:webHidden/>
          </w:rPr>
        </w:r>
        <w:r w:rsidR="007715F2">
          <w:rPr>
            <w:noProof/>
            <w:webHidden/>
          </w:rPr>
          <w:fldChar w:fldCharType="separate"/>
        </w:r>
        <w:r w:rsidR="007715F2">
          <w:rPr>
            <w:noProof/>
            <w:webHidden/>
          </w:rPr>
          <w:t>18</w:t>
        </w:r>
        <w:r w:rsidR="007715F2">
          <w:rPr>
            <w:noProof/>
            <w:webHidden/>
          </w:rPr>
          <w:fldChar w:fldCharType="end"/>
        </w:r>
      </w:hyperlink>
    </w:p>
    <w:p w:rsidR="007715F2" w:rsidRDefault="00665AA3">
      <w:pPr>
        <w:pStyle w:val="Verzeichnis2"/>
        <w:tabs>
          <w:tab w:val="left" w:pos="960"/>
          <w:tab w:val="right" w:leader="underscore" w:pos="9344"/>
        </w:tabs>
        <w:rPr>
          <w:rFonts w:eastAsiaTheme="minorEastAsia" w:cstheme="minorBidi"/>
          <w:b w:val="0"/>
          <w:bCs w:val="0"/>
          <w:noProof/>
        </w:rPr>
      </w:pPr>
      <w:hyperlink w:anchor="_Toc467844676" w:history="1">
        <w:r w:rsidR="007715F2" w:rsidRPr="00990570">
          <w:rPr>
            <w:rStyle w:val="Hyperlink"/>
            <w:rFonts w:ascii="Times New Roman" w:hAnsi="Times New Roman"/>
            <w:noProof/>
          </w:rPr>
          <w:t>3.2.</w:t>
        </w:r>
        <w:r w:rsidR="007715F2">
          <w:rPr>
            <w:rFonts w:eastAsiaTheme="minorEastAsia" w:cstheme="minorBidi"/>
            <w:b w:val="0"/>
            <w:bCs w:val="0"/>
            <w:noProof/>
          </w:rPr>
          <w:tab/>
        </w:r>
        <w:r w:rsidR="007715F2" w:rsidRPr="00990570">
          <w:rPr>
            <w:rStyle w:val="Hyperlink"/>
            <w:rFonts w:ascii="Times New Roman" w:hAnsi="Times New Roman"/>
            <w:noProof/>
          </w:rPr>
          <w:t>Smarte Medikamentendosen</w:t>
        </w:r>
        <w:r w:rsidR="007715F2">
          <w:rPr>
            <w:noProof/>
            <w:webHidden/>
          </w:rPr>
          <w:tab/>
        </w:r>
        <w:r w:rsidR="007715F2">
          <w:rPr>
            <w:noProof/>
            <w:webHidden/>
          </w:rPr>
          <w:fldChar w:fldCharType="begin"/>
        </w:r>
        <w:r w:rsidR="007715F2">
          <w:rPr>
            <w:noProof/>
            <w:webHidden/>
          </w:rPr>
          <w:instrText xml:space="preserve"> PAGEREF _Toc467844676 \h </w:instrText>
        </w:r>
        <w:r w:rsidR="007715F2">
          <w:rPr>
            <w:noProof/>
            <w:webHidden/>
          </w:rPr>
        </w:r>
        <w:r w:rsidR="007715F2">
          <w:rPr>
            <w:noProof/>
            <w:webHidden/>
          </w:rPr>
          <w:fldChar w:fldCharType="separate"/>
        </w:r>
        <w:r w:rsidR="007715F2">
          <w:rPr>
            <w:noProof/>
            <w:webHidden/>
          </w:rPr>
          <w:t>21</w:t>
        </w:r>
        <w:r w:rsidR="007715F2">
          <w:rPr>
            <w:noProof/>
            <w:webHidden/>
          </w:rPr>
          <w:fldChar w:fldCharType="end"/>
        </w:r>
      </w:hyperlink>
    </w:p>
    <w:p w:rsidR="007715F2" w:rsidRDefault="00665AA3">
      <w:pPr>
        <w:pStyle w:val="Verzeichnis2"/>
        <w:tabs>
          <w:tab w:val="left" w:pos="960"/>
          <w:tab w:val="right" w:leader="underscore" w:pos="9344"/>
        </w:tabs>
        <w:rPr>
          <w:rFonts w:eastAsiaTheme="minorEastAsia" w:cstheme="minorBidi"/>
          <w:b w:val="0"/>
          <w:bCs w:val="0"/>
          <w:noProof/>
        </w:rPr>
      </w:pPr>
      <w:hyperlink w:anchor="_Toc467844677" w:history="1">
        <w:r w:rsidR="007715F2" w:rsidRPr="00990570">
          <w:rPr>
            <w:rStyle w:val="Hyperlink"/>
            <w:rFonts w:ascii="Times New Roman" w:hAnsi="Times New Roman"/>
            <w:noProof/>
          </w:rPr>
          <w:t>3.2.1.</w:t>
        </w:r>
        <w:r w:rsidR="007715F2">
          <w:rPr>
            <w:rFonts w:eastAsiaTheme="minorEastAsia" w:cstheme="minorBidi"/>
            <w:b w:val="0"/>
            <w:bCs w:val="0"/>
            <w:noProof/>
          </w:rPr>
          <w:tab/>
        </w:r>
        <w:r w:rsidR="007715F2" w:rsidRPr="00990570">
          <w:rPr>
            <w:rStyle w:val="Hyperlink"/>
            <w:rFonts w:ascii="Times New Roman" w:hAnsi="Times New Roman"/>
            <w:noProof/>
          </w:rPr>
          <w:t>Produkte auf dem Markt</w:t>
        </w:r>
        <w:r w:rsidR="007715F2">
          <w:rPr>
            <w:noProof/>
            <w:webHidden/>
          </w:rPr>
          <w:tab/>
        </w:r>
        <w:r w:rsidR="007715F2">
          <w:rPr>
            <w:noProof/>
            <w:webHidden/>
          </w:rPr>
          <w:fldChar w:fldCharType="begin"/>
        </w:r>
        <w:r w:rsidR="007715F2">
          <w:rPr>
            <w:noProof/>
            <w:webHidden/>
          </w:rPr>
          <w:instrText xml:space="preserve"> PAGEREF _Toc467844677 \h </w:instrText>
        </w:r>
        <w:r w:rsidR="007715F2">
          <w:rPr>
            <w:noProof/>
            <w:webHidden/>
          </w:rPr>
        </w:r>
        <w:r w:rsidR="007715F2">
          <w:rPr>
            <w:noProof/>
            <w:webHidden/>
          </w:rPr>
          <w:fldChar w:fldCharType="separate"/>
        </w:r>
        <w:r w:rsidR="007715F2">
          <w:rPr>
            <w:noProof/>
            <w:webHidden/>
          </w:rPr>
          <w:t>21</w:t>
        </w:r>
        <w:r w:rsidR="007715F2">
          <w:rPr>
            <w:noProof/>
            <w:webHidden/>
          </w:rPr>
          <w:fldChar w:fldCharType="end"/>
        </w:r>
      </w:hyperlink>
    </w:p>
    <w:p w:rsidR="007715F2" w:rsidRDefault="00665AA3">
      <w:pPr>
        <w:pStyle w:val="Verzeichnis2"/>
        <w:tabs>
          <w:tab w:val="left" w:pos="960"/>
          <w:tab w:val="right" w:leader="underscore" w:pos="9344"/>
        </w:tabs>
        <w:rPr>
          <w:rFonts w:eastAsiaTheme="minorEastAsia" w:cstheme="minorBidi"/>
          <w:b w:val="0"/>
          <w:bCs w:val="0"/>
          <w:noProof/>
        </w:rPr>
      </w:pPr>
      <w:hyperlink w:anchor="_Toc467844678" w:history="1">
        <w:r w:rsidR="007715F2" w:rsidRPr="00990570">
          <w:rPr>
            <w:rStyle w:val="Hyperlink"/>
            <w:noProof/>
          </w:rPr>
          <w:t>3.3.</w:t>
        </w:r>
        <w:r w:rsidR="007715F2">
          <w:rPr>
            <w:rFonts w:eastAsiaTheme="minorEastAsia" w:cstheme="minorBidi"/>
            <w:b w:val="0"/>
            <w:bCs w:val="0"/>
            <w:noProof/>
          </w:rPr>
          <w:tab/>
        </w:r>
        <w:r w:rsidR="007715F2" w:rsidRPr="00990570">
          <w:rPr>
            <w:rStyle w:val="Hyperlink"/>
            <w:rFonts w:ascii="Times New Roman" w:hAnsi="Times New Roman"/>
            <w:noProof/>
          </w:rPr>
          <w:t>Smarte Medikamentenboxen</w:t>
        </w:r>
        <w:r w:rsidR="007715F2">
          <w:rPr>
            <w:noProof/>
            <w:webHidden/>
          </w:rPr>
          <w:tab/>
        </w:r>
        <w:r w:rsidR="007715F2">
          <w:rPr>
            <w:noProof/>
            <w:webHidden/>
          </w:rPr>
          <w:fldChar w:fldCharType="begin"/>
        </w:r>
        <w:r w:rsidR="007715F2">
          <w:rPr>
            <w:noProof/>
            <w:webHidden/>
          </w:rPr>
          <w:instrText xml:space="preserve"> PAGEREF _Toc467844678 \h </w:instrText>
        </w:r>
        <w:r w:rsidR="007715F2">
          <w:rPr>
            <w:noProof/>
            <w:webHidden/>
          </w:rPr>
        </w:r>
        <w:r w:rsidR="007715F2">
          <w:rPr>
            <w:noProof/>
            <w:webHidden/>
          </w:rPr>
          <w:fldChar w:fldCharType="separate"/>
        </w:r>
        <w:r w:rsidR="007715F2">
          <w:rPr>
            <w:noProof/>
            <w:webHidden/>
          </w:rPr>
          <w:t>23</w:t>
        </w:r>
        <w:r w:rsidR="007715F2">
          <w:rPr>
            <w:noProof/>
            <w:webHidden/>
          </w:rPr>
          <w:fldChar w:fldCharType="end"/>
        </w:r>
      </w:hyperlink>
    </w:p>
    <w:p w:rsidR="007715F2" w:rsidRDefault="00665AA3">
      <w:pPr>
        <w:pStyle w:val="Verzeichnis2"/>
        <w:tabs>
          <w:tab w:val="left" w:pos="960"/>
          <w:tab w:val="right" w:leader="underscore" w:pos="9344"/>
        </w:tabs>
        <w:rPr>
          <w:rFonts w:eastAsiaTheme="minorEastAsia" w:cstheme="minorBidi"/>
          <w:b w:val="0"/>
          <w:bCs w:val="0"/>
          <w:noProof/>
        </w:rPr>
      </w:pPr>
      <w:hyperlink w:anchor="_Toc467844679" w:history="1">
        <w:r w:rsidR="007715F2" w:rsidRPr="00990570">
          <w:rPr>
            <w:rStyle w:val="Hyperlink"/>
            <w:rFonts w:ascii="Times New Roman" w:hAnsi="Times New Roman"/>
            <w:noProof/>
          </w:rPr>
          <w:t>3.3.1.</w:t>
        </w:r>
        <w:r w:rsidR="007715F2">
          <w:rPr>
            <w:rFonts w:eastAsiaTheme="minorEastAsia" w:cstheme="minorBidi"/>
            <w:b w:val="0"/>
            <w:bCs w:val="0"/>
            <w:noProof/>
          </w:rPr>
          <w:tab/>
        </w:r>
        <w:r w:rsidR="007715F2" w:rsidRPr="00990570">
          <w:rPr>
            <w:rStyle w:val="Hyperlink"/>
            <w:rFonts w:ascii="Times New Roman" w:hAnsi="Times New Roman"/>
            <w:noProof/>
          </w:rPr>
          <w:t>Produkte auf dem Markt</w:t>
        </w:r>
        <w:r w:rsidR="007715F2">
          <w:rPr>
            <w:noProof/>
            <w:webHidden/>
          </w:rPr>
          <w:tab/>
        </w:r>
        <w:r w:rsidR="007715F2">
          <w:rPr>
            <w:noProof/>
            <w:webHidden/>
          </w:rPr>
          <w:fldChar w:fldCharType="begin"/>
        </w:r>
        <w:r w:rsidR="007715F2">
          <w:rPr>
            <w:noProof/>
            <w:webHidden/>
          </w:rPr>
          <w:instrText xml:space="preserve"> PAGEREF _Toc467844679 \h </w:instrText>
        </w:r>
        <w:r w:rsidR="007715F2">
          <w:rPr>
            <w:noProof/>
            <w:webHidden/>
          </w:rPr>
        </w:r>
        <w:r w:rsidR="007715F2">
          <w:rPr>
            <w:noProof/>
            <w:webHidden/>
          </w:rPr>
          <w:fldChar w:fldCharType="separate"/>
        </w:r>
        <w:r w:rsidR="007715F2">
          <w:rPr>
            <w:noProof/>
            <w:webHidden/>
          </w:rPr>
          <w:t>24</w:t>
        </w:r>
        <w:r w:rsidR="007715F2">
          <w:rPr>
            <w:noProof/>
            <w:webHidden/>
          </w:rPr>
          <w:fldChar w:fldCharType="end"/>
        </w:r>
      </w:hyperlink>
    </w:p>
    <w:p w:rsidR="007715F2" w:rsidRDefault="00665AA3">
      <w:pPr>
        <w:pStyle w:val="Verzeichnis2"/>
        <w:tabs>
          <w:tab w:val="left" w:pos="960"/>
          <w:tab w:val="right" w:leader="underscore" w:pos="9344"/>
        </w:tabs>
        <w:rPr>
          <w:rFonts w:eastAsiaTheme="minorEastAsia" w:cstheme="minorBidi"/>
          <w:b w:val="0"/>
          <w:bCs w:val="0"/>
          <w:noProof/>
        </w:rPr>
      </w:pPr>
      <w:hyperlink w:anchor="_Toc467844680" w:history="1">
        <w:r w:rsidR="007715F2" w:rsidRPr="00990570">
          <w:rPr>
            <w:rStyle w:val="Hyperlink"/>
            <w:rFonts w:ascii="Times New Roman" w:hAnsi="Times New Roman"/>
            <w:noProof/>
          </w:rPr>
          <w:t>3.4.</w:t>
        </w:r>
        <w:r w:rsidR="007715F2">
          <w:rPr>
            <w:rFonts w:eastAsiaTheme="minorEastAsia" w:cstheme="minorBidi"/>
            <w:b w:val="0"/>
            <w:bCs w:val="0"/>
            <w:noProof/>
          </w:rPr>
          <w:tab/>
        </w:r>
        <w:r w:rsidR="007715F2" w:rsidRPr="00990570">
          <w:rPr>
            <w:rStyle w:val="Hyperlink"/>
            <w:rFonts w:ascii="Times New Roman" w:hAnsi="Times New Roman"/>
            <w:noProof/>
          </w:rPr>
          <w:t>Smarte Aufsätze</w:t>
        </w:r>
        <w:r w:rsidR="007715F2">
          <w:rPr>
            <w:noProof/>
            <w:webHidden/>
          </w:rPr>
          <w:tab/>
        </w:r>
        <w:r w:rsidR="007715F2">
          <w:rPr>
            <w:noProof/>
            <w:webHidden/>
          </w:rPr>
          <w:fldChar w:fldCharType="begin"/>
        </w:r>
        <w:r w:rsidR="007715F2">
          <w:rPr>
            <w:noProof/>
            <w:webHidden/>
          </w:rPr>
          <w:instrText xml:space="preserve"> PAGEREF _Toc467844680 \h </w:instrText>
        </w:r>
        <w:r w:rsidR="007715F2">
          <w:rPr>
            <w:noProof/>
            <w:webHidden/>
          </w:rPr>
        </w:r>
        <w:r w:rsidR="007715F2">
          <w:rPr>
            <w:noProof/>
            <w:webHidden/>
          </w:rPr>
          <w:fldChar w:fldCharType="separate"/>
        </w:r>
        <w:r w:rsidR="007715F2">
          <w:rPr>
            <w:noProof/>
            <w:webHidden/>
          </w:rPr>
          <w:t>27</w:t>
        </w:r>
        <w:r w:rsidR="007715F2">
          <w:rPr>
            <w:noProof/>
            <w:webHidden/>
          </w:rPr>
          <w:fldChar w:fldCharType="end"/>
        </w:r>
      </w:hyperlink>
    </w:p>
    <w:p w:rsidR="007715F2" w:rsidRDefault="00665AA3">
      <w:pPr>
        <w:pStyle w:val="Verzeichnis2"/>
        <w:tabs>
          <w:tab w:val="left" w:pos="960"/>
          <w:tab w:val="right" w:leader="underscore" w:pos="9344"/>
        </w:tabs>
        <w:rPr>
          <w:rFonts w:eastAsiaTheme="minorEastAsia" w:cstheme="minorBidi"/>
          <w:b w:val="0"/>
          <w:bCs w:val="0"/>
          <w:noProof/>
        </w:rPr>
      </w:pPr>
      <w:hyperlink w:anchor="_Toc467844681" w:history="1">
        <w:r w:rsidR="007715F2" w:rsidRPr="00990570">
          <w:rPr>
            <w:rStyle w:val="Hyperlink"/>
            <w:rFonts w:ascii="Times New Roman" w:hAnsi="Times New Roman"/>
            <w:noProof/>
          </w:rPr>
          <w:t>3.4.1.</w:t>
        </w:r>
        <w:r w:rsidR="007715F2">
          <w:rPr>
            <w:rFonts w:eastAsiaTheme="minorEastAsia" w:cstheme="minorBidi"/>
            <w:b w:val="0"/>
            <w:bCs w:val="0"/>
            <w:noProof/>
          </w:rPr>
          <w:tab/>
        </w:r>
        <w:r w:rsidR="007715F2" w:rsidRPr="00990570">
          <w:rPr>
            <w:rStyle w:val="Hyperlink"/>
            <w:rFonts w:ascii="Times New Roman" w:hAnsi="Times New Roman"/>
            <w:noProof/>
          </w:rPr>
          <w:t>Produkte auf dem Markt</w:t>
        </w:r>
        <w:r w:rsidR="007715F2">
          <w:rPr>
            <w:noProof/>
            <w:webHidden/>
          </w:rPr>
          <w:tab/>
        </w:r>
        <w:r w:rsidR="007715F2">
          <w:rPr>
            <w:noProof/>
            <w:webHidden/>
          </w:rPr>
          <w:fldChar w:fldCharType="begin"/>
        </w:r>
        <w:r w:rsidR="007715F2">
          <w:rPr>
            <w:noProof/>
            <w:webHidden/>
          </w:rPr>
          <w:instrText xml:space="preserve"> PAGEREF _Toc467844681 \h </w:instrText>
        </w:r>
        <w:r w:rsidR="007715F2">
          <w:rPr>
            <w:noProof/>
            <w:webHidden/>
          </w:rPr>
        </w:r>
        <w:r w:rsidR="007715F2">
          <w:rPr>
            <w:noProof/>
            <w:webHidden/>
          </w:rPr>
          <w:fldChar w:fldCharType="separate"/>
        </w:r>
        <w:r w:rsidR="007715F2">
          <w:rPr>
            <w:noProof/>
            <w:webHidden/>
          </w:rPr>
          <w:t>27</w:t>
        </w:r>
        <w:r w:rsidR="007715F2">
          <w:rPr>
            <w:noProof/>
            <w:webHidden/>
          </w:rPr>
          <w:fldChar w:fldCharType="end"/>
        </w:r>
      </w:hyperlink>
    </w:p>
    <w:p w:rsidR="007715F2" w:rsidRDefault="00665AA3">
      <w:pPr>
        <w:pStyle w:val="Verzeichnis1"/>
        <w:tabs>
          <w:tab w:val="left" w:pos="480"/>
          <w:tab w:val="right" w:leader="underscore" w:pos="9344"/>
        </w:tabs>
        <w:rPr>
          <w:rFonts w:eastAsiaTheme="minorEastAsia" w:cstheme="minorBidi"/>
          <w:b w:val="0"/>
          <w:bCs w:val="0"/>
          <w:i w:val="0"/>
          <w:iCs w:val="0"/>
          <w:noProof/>
          <w:sz w:val="22"/>
          <w:szCs w:val="22"/>
        </w:rPr>
      </w:pPr>
      <w:hyperlink w:anchor="_Toc467844682" w:history="1">
        <w:r w:rsidR="007715F2" w:rsidRPr="00990570">
          <w:rPr>
            <w:rStyle w:val="Hyperlink"/>
            <w:rFonts w:ascii="Arial" w:hAnsi="Arial" w:cs="Arial"/>
            <w:noProof/>
          </w:rPr>
          <w:t>4.</w:t>
        </w:r>
        <w:r w:rsidR="007715F2">
          <w:rPr>
            <w:rFonts w:eastAsiaTheme="minorEastAsia" w:cstheme="minorBidi"/>
            <w:b w:val="0"/>
            <w:bCs w:val="0"/>
            <w:i w:val="0"/>
            <w:iCs w:val="0"/>
            <w:noProof/>
            <w:sz w:val="22"/>
            <w:szCs w:val="22"/>
          </w:rPr>
          <w:tab/>
        </w:r>
        <w:r w:rsidR="007715F2" w:rsidRPr="00990570">
          <w:rPr>
            <w:rStyle w:val="Hyperlink"/>
            <w:rFonts w:ascii="Arial" w:hAnsi="Arial" w:cs="Arial"/>
            <w:noProof/>
          </w:rPr>
          <w:t>Anforderungsanalyse</w:t>
        </w:r>
        <w:r w:rsidR="007715F2">
          <w:rPr>
            <w:noProof/>
            <w:webHidden/>
          </w:rPr>
          <w:tab/>
        </w:r>
        <w:r w:rsidR="007715F2">
          <w:rPr>
            <w:noProof/>
            <w:webHidden/>
          </w:rPr>
          <w:fldChar w:fldCharType="begin"/>
        </w:r>
        <w:r w:rsidR="007715F2">
          <w:rPr>
            <w:noProof/>
            <w:webHidden/>
          </w:rPr>
          <w:instrText xml:space="preserve"> PAGEREF _Toc467844682 \h </w:instrText>
        </w:r>
        <w:r w:rsidR="007715F2">
          <w:rPr>
            <w:noProof/>
            <w:webHidden/>
          </w:rPr>
        </w:r>
        <w:r w:rsidR="007715F2">
          <w:rPr>
            <w:noProof/>
            <w:webHidden/>
          </w:rPr>
          <w:fldChar w:fldCharType="separate"/>
        </w:r>
        <w:r w:rsidR="007715F2">
          <w:rPr>
            <w:noProof/>
            <w:webHidden/>
          </w:rPr>
          <w:t>29</w:t>
        </w:r>
        <w:r w:rsidR="007715F2">
          <w:rPr>
            <w:noProof/>
            <w:webHidden/>
          </w:rPr>
          <w:fldChar w:fldCharType="end"/>
        </w:r>
      </w:hyperlink>
    </w:p>
    <w:p w:rsidR="007715F2" w:rsidRDefault="00665AA3">
      <w:pPr>
        <w:pStyle w:val="Verzeichnis1"/>
        <w:tabs>
          <w:tab w:val="left" w:pos="720"/>
          <w:tab w:val="right" w:leader="underscore" w:pos="9344"/>
        </w:tabs>
        <w:rPr>
          <w:rFonts w:eastAsiaTheme="minorEastAsia" w:cstheme="minorBidi"/>
          <w:b w:val="0"/>
          <w:bCs w:val="0"/>
          <w:i w:val="0"/>
          <w:iCs w:val="0"/>
          <w:noProof/>
          <w:sz w:val="22"/>
          <w:szCs w:val="22"/>
        </w:rPr>
      </w:pPr>
      <w:hyperlink w:anchor="_Toc467844683" w:history="1">
        <w:r w:rsidR="007715F2" w:rsidRPr="00990570">
          <w:rPr>
            <w:rStyle w:val="Hyperlink"/>
            <w:rFonts w:ascii="Arial" w:hAnsi="Arial" w:cs="Arial"/>
            <w:noProof/>
          </w:rPr>
          <w:t>4.1.</w:t>
        </w:r>
        <w:r w:rsidR="007715F2">
          <w:rPr>
            <w:rFonts w:eastAsiaTheme="minorEastAsia" w:cstheme="minorBidi"/>
            <w:b w:val="0"/>
            <w:bCs w:val="0"/>
            <w:i w:val="0"/>
            <w:iCs w:val="0"/>
            <w:noProof/>
            <w:sz w:val="22"/>
            <w:szCs w:val="22"/>
          </w:rPr>
          <w:tab/>
        </w:r>
        <w:r w:rsidR="007715F2" w:rsidRPr="00990570">
          <w:rPr>
            <w:rStyle w:val="Hyperlink"/>
            <w:rFonts w:ascii="Arial" w:hAnsi="Arial" w:cs="Arial"/>
            <w:noProof/>
          </w:rPr>
          <w:t>Funktionale Anforderungen</w:t>
        </w:r>
        <w:r w:rsidR="007715F2">
          <w:rPr>
            <w:noProof/>
            <w:webHidden/>
          </w:rPr>
          <w:tab/>
        </w:r>
        <w:r w:rsidR="007715F2">
          <w:rPr>
            <w:noProof/>
            <w:webHidden/>
          </w:rPr>
          <w:fldChar w:fldCharType="begin"/>
        </w:r>
        <w:r w:rsidR="007715F2">
          <w:rPr>
            <w:noProof/>
            <w:webHidden/>
          </w:rPr>
          <w:instrText xml:space="preserve"> PAGEREF _Toc467844683 \h </w:instrText>
        </w:r>
        <w:r w:rsidR="007715F2">
          <w:rPr>
            <w:noProof/>
            <w:webHidden/>
          </w:rPr>
        </w:r>
        <w:r w:rsidR="007715F2">
          <w:rPr>
            <w:noProof/>
            <w:webHidden/>
          </w:rPr>
          <w:fldChar w:fldCharType="separate"/>
        </w:r>
        <w:r w:rsidR="007715F2">
          <w:rPr>
            <w:noProof/>
            <w:webHidden/>
          </w:rPr>
          <w:t>29</w:t>
        </w:r>
        <w:r w:rsidR="007715F2">
          <w:rPr>
            <w:noProof/>
            <w:webHidden/>
          </w:rPr>
          <w:fldChar w:fldCharType="end"/>
        </w:r>
      </w:hyperlink>
    </w:p>
    <w:p w:rsidR="007715F2" w:rsidRDefault="00665AA3">
      <w:pPr>
        <w:pStyle w:val="Verzeichnis1"/>
        <w:tabs>
          <w:tab w:val="left" w:pos="720"/>
          <w:tab w:val="right" w:leader="underscore" w:pos="9344"/>
        </w:tabs>
        <w:rPr>
          <w:rFonts w:eastAsiaTheme="minorEastAsia" w:cstheme="minorBidi"/>
          <w:b w:val="0"/>
          <w:bCs w:val="0"/>
          <w:i w:val="0"/>
          <w:iCs w:val="0"/>
          <w:noProof/>
          <w:sz w:val="22"/>
          <w:szCs w:val="22"/>
        </w:rPr>
      </w:pPr>
      <w:hyperlink w:anchor="_Toc467844684" w:history="1">
        <w:r w:rsidR="007715F2" w:rsidRPr="00990570">
          <w:rPr>
            <w:rStyle w:val="Hyperlink"/>
            <w:rFonts w:ascii="Arial" w:hAnsi="Arial" w:cs="Arial"/>
            <w:noProof/>
          </w:rPr>
          <w:t>4.2.</w:t>
        </w:r>
        <w:r w:rsidR="007715F2">
          <w:rPr>
            <w:rFonts w:eastAsiaTheme="minorEastAsia" w:cstheme="minorBidi"/>
            <w:b w:val="0"/>
            <w:bCs w:val="0"/>
            <w:i w:val="0"/>
            <w:iCs w:val="0"/>
            <w:noProof/>
            <w:sz w:val="22"/>
            <w:szCs w:val="22"/>
          </w:rPr>
          <w:tab/>
        </w:r>
        <w:r w:rsidR="007715F2" w:rsidRPr="00990570">
          <w:rPr>
            <w:rStyle w:val="Hyperlink"/>
            <w:rFonts w:ascii="Arial" w:hAnsi="Arial" w:cs="Arial"/>
            <w:noProof/>
          </w:rPr>
          <w:t>Nicht-Funktionale Anforderungen</w:t>
        </w:r>
        <w:r w:rsidR="007715F2">
          <w:rPr>
            <w:noProof/>
            <w:webHidden/>
          </w:rPr>
          <w:tab/>
        </w:r>
        <w:r w:rsidR="007715F2">
          <w:rPr>
            <w:noProof/>
            <w:webHidden/>
          </w:rPr>
          <w:fldChar w:fldCharType="begin"/>
        </w:r>
        <w:r w:rsidR="007715F2">
          <w:rPr>
            <w:noProof/>
            <w:webHidden/>
          </w:rPr>
          <w:instrText xml:space="preserve"> PAGEREF _Toc467844684 \h </w:instrText>
        </w:r>
        <w:r w:rsidR="007715F2">
          <w:rPr>
            <w:noProof/>
            <w:webHidden/>
          </w:rPr>
        </w:r>
        <w:r w:rsidR="007715F2">
          <w:rPr>
            <w:noProof/>
            <w:webHidden/>
          </w:rPr>
          <w:fldChar w:fldCharType="separate"/>
        </w:r>
        <w:r w:rsidR="007715F2">
          <w:rPr>
            <w:noProof/>
            <w:webHidden/>
          </w:rPr>
          <w:t>29</w:t>
        </w:r>
        <w:r w:rsidR="007715F2">
          <w:rPr>
            <w:noProof/>
            <w:webHidden/>
          </w:rPr>
          <w:fldChar w:fldCharType="end"/>
        </w:r>
      </w:hyperlink>
    </w:p>
    <w:p w:rsidR="007715F2" w:rsidRDefault="00665AA3">
      <w:pPr>
        <w:pStyle w:val="Verzeichnis1"/>
        <w:tabs>
          <w:tab w:val="left" w:pos="480"/>
          <w:tab w:val="right" w:leader="underscore" w:pos="9344"/>
        </w:tabs>
        <w:rPr>
          <w:rFonts w:eastAsiaTheme="minorEastAsia" w:cstheme="minorBidi"/>
          <w:b w:val="0"/>
          <w:bCs w:val="0"/>
          <w:i w:val="0"/>
          <w:iCs w:val="0"/>
          <w:noProof/>
          <w:sz w:val="22"/>
          <w:szCs w:val="22"/>
        </w:rPr>
      </w:pPr>
      <w:hyperlink w:anchor="_Toc467844685" w:history="1">
        <w:r w:rsidR="007715F2" w:rsidRPr="00990570">
          <w:rPr>
            <w:rStyle w:val="Hyperlink"/>
            <w:rFonts w:ascii="Arial" w:hAnsi="Arial" w:cs="Arial"/>
            <w:noProof/>
          </w:rPr>
          <w:t>5.</w:t>
        </w:r>
        <w:r w:rsidR="007715F2">
          <w:rPr>
            <w:rFonts w:eastAsiaTheme="minorEastAsia" w:cstheme="minorBidi"/>
            <w:b w:val="0"/>
            <w:bCs w:val="0"/>
            <w:i w:val="0"/>
            <w:iCs w:val="0"/>
            <w:noProof/>
            <w:sz w:val="22"/>
            <w:szCs w:val="22"/>
          </w:rPr>
          <w:tab/>
        </w:r>
        <w:r w:rsidR="007715F2" w:rsidRPr="00990570">
          <w:rPr>
            <w:rStyle w:val="Hyperlink"/>
            <w:rFonts w:ascii="Arial" w:hAnsi="Arial" w:cs="Arial"/>
            <w:noProof/>
          </w:rPr>
          <w:t>Smarte Pillendose</w:t>
        </w:r>
        <w:r w:rsidR="007715F2">
          <w:rPr>
            <w:noProof/>
            <w:webHidden/>
          </w:rPr>
          <w:tab/>
        </w:r>
        <w:r w:rsidR="007715F2">
          <w:rPr>
            <w:noProof/>
            <w:webHidden/>
          </w:rPr>
          <w:fldChar w:fldCharType="begin"/>
        </w:r>
        <w:r w:rsidR="007715F2">
          <w:rPr>
            <w:noProof/>
            <w:webHidden/>
          </w:rPr>
          <w:instrText xml:space="preserve"> PAGEREF _Toc467844685 \h </w:instrText>
        </w:r>
        <w:r w:rsidR="007715F2">
          <w:rPr>
            <w:noProof/>
            <w:webHidden/>
          </w:rPr>
        </w:r>
        <w:r w:rsidR="007715F2">
          <w:rPr>
            <w:noProof/>
            <w:webHidden/>
          </w:rPr>
          <w:fldChar w:fldCharType="separate"/>
        </w:r>
        <w:r w:rsidR="007715F2">
          <w:rPr>
            <w:noProof/>
            <w:webHidden/>
          </w:rPr>
          <w:t>29</w:t>
        </w:r>
        <w:r w:rsidR="007715F2">
          <w:rPr>
            <w:noProof/>
            <w:webHidden/>
          </w:rPr>
          <w:fldChar w:fldCharType="end"/>
        </w:r>
      </w:hyperlink>
    </w:p>
    <w:p w:rsidR="007715F2" w:rsidRDefault="00665AA3">
      <w:pPr>
        <w:pStyle w:val="Verzeichnis1"/>
        <w:tabs>
          <w:tab w:val="left" w:pos="720"/>
          <w:tab w:val="right" w:leader="underscore" w:pos="9344"/>
        </w:tabs>
        <w:rPr>
          <w:rFonts w:eastAsiaTheme="minorEastAsia" w:cstheme="minorBidi"/>
          <w:b w:val="0"/>
          <w:bCs w:val="0"/>
          <w:i w:val="0"/>
          <w:iCs w:val="0"/>
          <w:noProof/>
          <w:sz w:val="22"/>
          <w:szCs w:val="22"/>
        </w:rPr>
      </w:pPr>
      <w:hyperlink w:anchor="_Toc467844686" w:history="1">
        <w:r w:rsidR="007715F2" w:rsidRPr="00990570">
          <w:rPr>
            <w:rStyle w:val="Hyperlink"/>
            <w:rFonts w:ascii="Arial" w:hAnsi="Arial" w:cs="Arial"/>
            <w:noProof/>
          </w:rPr>
          <w:t>5.1.</w:t>
        </w:r>
        <w:r w:rsidR="007715F2">
          <w:rPr>
            <w:rFonts w:eastAsiaTheme="minorEastAsia" w:cstheme="minorBidi"/>
            <w:b w:val="0"/>
            <w:bCs w:val="0"/>
            <w:i w:val="0"/>
            <w:iCs w:val="0"/>
            <w:noProof/>
            <w:sz w:val="22"/>
            <w:szCs w:val="22"/>
          </w:rPr>
          <w:tab/>
        </w:r>
        <w:r w:rsidR="007715F2" w:rsidRPr="00990570">
          <w:rPr>
            <w:rStyle w:val="Hyperlink"/>
            <w:rFonts w:ascii="Arial" w:hAnsi="Arial" w:cs="Arial"/>
            <w:noProof/>
          </w:rPr>
          <w:t>Entwurf und Konzeption der Hardware</w:t>
        </w:r>
        <w:r w:rsidR="007715F2">
          <w:rPr>
            <w:noProof/>
            <w:webHidden/>
          </w:rPr>
          <w:tab/>
        </w:r>
        <w:r w:rsidR="007715F2">
          <w:rPr>
            <w:noProof/>
            <w:webHidden/>
          </w:rPr>
          <w:fldChar w:fldCharType="begin"/>
        </w:r>
        <w:r w:rsidR="007715F2">
          <w:rPr>
            <w:noProof/>
            <w:webHidden/>
          </w:rPr>
          <w:instrText xml:space="preserve"> PAGEREF _Toc467844686 \h </w:instrText>
        </w:r>
        <w:r w:rsidR="007715F2">
          <w:rPr>
            <w:noProof/>
            <w:webHidden/>
          </w:rPr>
        </w:r>
        <w:r w:rsidR="007715F2">
          <w:rPr>
            <w:noProof/>
            <w:webHidden/>
          </w:rPr>
          <w:fldChar w:fldCharType="separate"/>
        </w:r>
        <w:r w:rsidR="007715F2">
          <w:rPr>
            <w:noProof/>
            <w:webHidden/>
          </w:rPr>
          <w:t>30</w:t>
        </w:r>
        <w:r w:rsidR="007715F2">
          <w:rPr>
            <w:noProof/>
            <w:webHidden/>
          </w:rPr>
          <w:fldChar w:fldCharType="end"/>
        </w:r>
      </w:hyperlink>
    </w:p>
    <w:p w:rsidR="007715F2" w:rsidRDefault="00665AA3">
      <w:pPr>
        <w:pStyle w:val="Verzeichnis1"/>
        <w:tabs>
          <w:tab w:val="left" w:pos="960"/>
          <w:tab w:val="right" w:leader="underscore" w:pos="9344"/>
        </w:tabs>
        <w:rPr>
          <w:rFonts w:eastAsiaTheme="minorEastAsia" w:cstheme="minorBidi"/>
          <w:b w:val="0"/>
          <w:bCs w:val="0"/>
          <w:i w:val="0"/>
          <w:iCs w:val="0"/>
          <w:noProof/>
          <w:sz w:val="22"/>
          <w:szCs w:val="22"/>
        </w:rPr>
      </w:pPr>
      <w:hyperlink w:anchor="_Toc467844687" w:history="1">
        <w:r w:rsidR="007715F2" w:rsidRPr="00990570">
          <w:rPr>
            <w:rStyle w:val="Hyperlink"/>
            <w:rFonts w:ascii="Arial" w:hAnsi="Arial" w:cs="Arial"/>
            <w:noProof/>
          </w:rPr>
          <w:t>5.1.1.</w:t>
        </w:r>
        <w:r w:rsidR="007715F2">
          <w:rPr>
            <w:rFonts w:eastAsiaTheme="minorEastAsia" w:cstheme="minorBidi"/>
            <w:b w:val="0"/>
            <w:bCs w:val="0"/>
            <w:i w:val="0"/>
            <w:iCs w:val="0"/>
            <w:noProof/>
            <w:sz w:val="22"/>
            <w:szCs w:val="22"/>
          </w:rPr>
          <w:tab/>
        </w:r>
        <w:r w:rsidR="007715F2" w:rsidRPr="00990570">
          <w:rPr>
            <w:rStyle w:val="Hyperlink"/>
            <w:rFonts w:ascii="Arial" w:hAnsi="Arial" w:cs="Arial"/>
            <w:noProof/>
          </w:rPr>
          <w:t>Verwendete Bestandteile</w:t>
        </w:r>
        <w:r w:rsidR="007715F2">
          <w:rPr>
            <w:noProof/>
            <w:webHidden/>
          </w:rPr>
          <w:tab/>
        </w:r>
        <w:r w:rsidR="007715F2">
          <w:rPr>
            <w:noProof/>
            <w:webHidden/>
          </w:rPr>
          <w:fldChar w:fldCharType="begin"/>
        </w:r>
        <w:r w:rsidR="007715F2">
          <w:rPr>
            <w:noProof/>
            <w:webHidden/>
          </w:rPr>
          <w:instrText xml:space="preserve"> PAGEREF _Toc467844687 \h </w:instrText>
        </w:r>
        <w:r w:rsidR="007715F2">
          <w:rPr>
            <w:noProof/>
            <w:webHidden/>
          </w:rPr>
        </w:r>
        <w:r w:rsidR="007715F2">
          <w:rPr>
            <w:noProof/>
            <w:webHidden/>
          </w:rPr>
          <w:fldChar w:fldCharType="separate"/>
        </w:r>
        <w:r w:rsidR="007715F2">
          <w:rPr>
            <w:noProof/>
            <w:webHidden/>
          </w:rPr>
          <w:t>31</w:t>
        </w:r>
        <w:r w:rsidR="007715F2">
          <w:rPr>
            <w:noProof/>
            <w:webHidden/>
          </w:rPr>
          <w:fldChar w:fldCharType="end"/>
        </w:r>
      </w:hyperlink>
    </w:p>
    <w:p w:rsidR="007715F2" w:rsidRDefault="00665AA3">
      <w:pPr>
        <w:pStyle w:val="Verzeichnis1"/>
        <w:tabs>
          <w:tab w:val="left" w:pos="960"/>
          <w:tab w:val="right" w:leader="underscore" w:pos="9344"/>
        </w:tabs>
        <w:rPr>
          <w:rFonts w:eastAsiaTheme="minorEastAsia" w:cstheme="minorBidi"/>
          <w:b w:val="0"/>
          <w:bCs w:val="0"/>
          <w:i w:val="0"/>
          <w:iCs w:val="0"/>
          <w:noProof/>
          <w:sz w:val="22"/>
          <w:szCs w:val="22"/>
        </w:rPr>
      </w:pPr>
      <w:hyperlink w:anchor="_Toc467844688" w:history="1">
        <w:r w:rsidR="007715F2" w:rsidRPr="00990570">
          <w:rPr>
            <w:rStyle w:val="Hyperlink"/>
            <w:rFonts w:ascii="Arial" w:hAnsi="Arial" w:cs="Arial"/>
            <w:noProof/>
          </w:rPr>
          <w:t>5.1.2.</w:t>
        </w:r>
        <w:r w:rsidR="007715F2">
          <w:rPr>
            <w:rFonts w:eastAsiaTheme="minorEastAsia" w:cstheme="minorBidi"/>
            <w:b w:val="0"/>
            <w:bCs w:val="0"/>
            <w:i w:val="0"/>
            <w:iCs w:val="0"/>
            <w:noProof/>
            <w:sz w:val="22"/>
            <w:szCs w:val="22"/>
          </w:rPr>
          <w:tab/>
        </w:r>
        <w:r w:rsidR="007715F2" w:rsidRPr="00990570">
          <w:rPr>
            <w:rStyle w:val="Hyperlink"/>
            <w:rFonts w:ascii="Arial" w:hAnsi="Arial" w:cs="Arial"/>
            <w:noProof/>
          </w:rPr>
          <w:t>Schaltplan</w:t>
        </w:r>
        <w:r w:rsidR="007715F2">
          <w:rPr>
            <w:noProof/>
            <w:webHidden/>
          </w:rPr>
          <w:tab/>
        </w:r>
        <w:r w:rsidR="007715F2">
          <w:rPr>
            <w:noProof/>
            <w:webHidden/>
          </w:rPr>
          <w:fldChar w:fldCharType="begin"/>
        </w:r>
        <w:r w:rsidR="007715F2">
          <w:rPr>
            <w:noProof/>
            <w:webHidden/>
          </w:rPr>
          <w:instrText xml:space="preserve"> PAGEREF _Toc467844688 \h </w:instrText>
        </w:r>
        <w:r w:rsidR="007715F2">
          <w:rPr>
            <w:noProof/>
            <w:webHidden/>
          </w:rPr>
        </w:r>
        <w:r w:rsidR="007715F2">
          <w:rPr>
            <w:noProof/>
            <w:webHidden/>
          </w:rPr>
          <w:fldChar w:fldCharType="separate"/>
        </w:r>
        <w:r w:rsidR="007715F2">
          <w:rPr>
            <w:noProof/>
            <w:webHidden/>
          </w:rPr>
          <w:t>31</w:t>
        </w:r>
        <w:r w:rsidR="007715F2">
          <w:rPr>
            <w:noProof/>
            <w:webHidden/>
          </w:rPr>
          <w:fldChar w:fldCharType="end"/>
        </w:r>
      </w:hyperlink>
    </w:p>
    <w:p w:rsidR="007715F2" w:rsidRDefault="00665AA3">
      <w:pPr>
        <w:pStyle w:val="Verzeichnis1"/>
        <w:tabs>
          <w:tab w:val="left" w:pos="720"/>
          <w:tab w:val="right" w:leader="underscore" w:pos="9344"/>
        </w:tabs>
        <w:rPr>
          <w:rFonts w:eastAsiaTheme="minorEastAsia" w:cstheme="minorBidi"/>
          <w:b w:val="0"/>
          <w:bCs w:val="0"/>
          <w:i w:val="0"/>
          <w:iCs w:val="0"/>
          <w:noProof/>
          <w:sz w:val="22"/>
          <w:szCs w:val="22"/>
        </w:rPr>
      </w:pPr>
      <w:hyperlink w:anchor="_Toc467844689" w:history="1">
        <w:r w:rsidR="007715F2" w:rsidRPr="00990570">
          <w:rPr>
            <w:rStyle w:val="Hyperlink"/>
            <w:rFonts w:ascii="Arial" w:hAnsi="Arial" w:cs="Arial"/>
            <w:noProof/>
          </w:rPr>
          <w:t>5.2.</w:t>
        </w:r>
        <w:r w:rsidR="007715F2">
          <w:rPr>
            <w:rFonts w:eastAsiaTheme="minorEastAsia" w:cstheme="minorBidi"/>
            <w:b w:val="0"/>
            <w:bCs w:val="0"/>
            <w:i w:val="0"/>
            <w:iCs w:val="0"/>
            <w:noProof/>
            <w:sz w:val="22"/>
            <w:szCs w:val="22"/>
          </w:rPr>
          <w:tab/>
        </w:r>
        <w:r w:rsidR="007715F2" w:rsidRPr="00990570">
          <w:rPr>
            <w:rStyle w:val="Hyperlink"/>
            <w:rFonts w:ascii="Arial" w:hAnsi="Arial" w:cs="Arial"/>
            <w:noProof/>
          </w:rPr>
          <w:t>Entwurf und Konzeption der Software</w:t>
        </w:r>
        <w:r w:rsidR="007715F2">
          <w:rPr>
            <w:noProof/>
            <w:webHidden/>
          </w:rPr>
          <w:tab/>
        </w:r>
        <w:r w:rsidR="007715F2">
          <w:rPr>
            <w:noProof/>
            <w:webHidden/>
          </w:rPr>
          <w:fldChar w:fldCharType="begin"/>
        </w:r>
        <w:r w:rsidR="007715F2">
          <w:rPr>
            <w:noProof/>
            <w:webHidden/>
          </w:rPr>
          <w:instrText xml:space="preserve"> PAGEREF _Toc467844689 \h </w:instrText>
        </w:r>
        <w:r w:rsidR="007715F2">
          <w:rPr>
            <w:noProof/>
            <w:webHidden/>
          </w:rPr>
        </w:r>
        <w:r w:rsidR="007715F2">
          <w:rPr>
            <w:noProof/>
            <w:webHidden/>
          </w:rPr>
          <w:fldChar w:fldCharType="separate"/>
        </w:r>
        <w:r w:rsidR="007715F2">
          <w:rPr>
            <w:noProof/>
            <w:webHidden/>
          </w:rPr>
          <w:t>31</w:t>
        </w:r>
        <w:r w:rsidR="007715F2">
          <w:rPr>
            <w:noProof/>
            <w:webHidden/>
          </w:rPr>
          <w:fldChar w:fldCharType="end"/>
        </w:r>
      </w:hyperlink>
    </w:p>
    <w:p w:rsidR="007715F2" w:rsidRDefault="00665AA3">
      <w:pPr>
        <w:pStyle w:val="Verzeichnis1"/>
        <w:tabs>
          <w:tab w:val="left" w:pos="960"/>
          <w:tab w:val="right" w:leader="underscore" w:pos="9344"/>
        </w:tabs>
        <w:rPr>
          <w:rFonts w:eastAsiaTheme="minorEastAsia" w:cstheme="minorBidi"/>
          <w:b w:val="0"/>
          <w:bCs w:val="0"/>
          <w:i w:val="0"/>
          <w:iCs w:val="0"/>
          <w:noProof/>
          <w:sz w:val="22"/>
          <w:szCs w:val="22"/>
        </w:rPr>
      </w:pPr>
      <w:hyperlink w:anchor="_Toc467844690" w:history="1">
        <w:r w:rsidR="007715F2" w:rsidRPr="00990570">
          <w:rPr>
            <w:rStyle w:val="Hyperlink"/>
            <w:rFonts w:ascii="Arial" w:hAnsi="Arial" w:cs="Arial"/>
            <w:noProof/>
          </w:rPr>
          <w:t>5.2.1.</w:t>
        </w:r>
        <w:r w:rsidR="007715F2">
          <w:rPr>
            <w:rFonts w:eastAsiaTheme="minorEastAsia" w:cstheme="minorBidi"/>
            <w:b w:val="0"/>
            <w:bCs w:val="0"/>
            <w:i w:val="0"/>
            <w:iCs w:val="0"/>
            <w:noProof/>
            <w:sz w:val="22"/>
            <w:szCs w:val="22"/>
          </w:rPr>
          <w:tab/>
        </w:r>
        <w:r w:rsidR="007715F2" w:rsidRPr="00990570">
          <w:rPr>
            <w:rStyle w:val="Hyperlink"/>
            <w:rFonts w:ascii="Arial" w:hAnsi="Arial" w:cs="Arial"/>
            <w:noProof/>
          </w:rPr>
          <w:t>Architektur</w:t>
        </w:r>
        <w:r w:rsidR="007715F2">
          <w:rPr>
            <w:noProof/>
            <w:webHidden/>
          </w:rPr>
          <w:tab/>
        </w:r>
        <w:r w:rsidR="007715F2">
          <w:rPr>
            <w:noProof/>
            <w:webHidden/>
          </w:rPr>
          <w:fldChar w:fldCharType="begin"/>
        </w:r>
        <w:r w:rsidR="007715F2">
          <w:rPr>
            <w:noProof/>
            <w:webHidden/>
          </w:rPr>
          <w:instrText xml:space="preserve"> PAGEREF _Toc467844690 \h </w:instrText>
        </w:r>
        <w:r w:rsidR="007715F2">
          <w:rPr>
            <w:noProof/>
            <w:webHidden/>
          </w:rPr>
        </w:r>
        <w:r w:rsidR="007715F2">
          <w:rPr>
            <w:noProof/>
            <w:webHidden/>
          </w:rPr>
          <w:fldChar w:fldCharType="separate"/>
        </w:r>
        <w:r w:rsidR="007715F2">
          <w:rPr>
            <w:noProof/>
            <w:webHidden/>
          </w:rPr>
          <w:t>31</w:t>
        </w:r>
        <w:r w:rsidR="007715F2">
          <w:rPr>
            <w:noProof/>
            <w:webHidden/>
          </w:rPr>
          <w:fldChar w:fldCharType="end"/>
        </w:r>
      </w:hyperlink>
    </w:p>
    <w:p w:rsidR="007715F2" w:rsidRDefault="00665AA3">
      <w:pPr>
        <w:pStyle w:val="Verzeichnis1"/>
        <w:tabs>
          <w:tab w:val="left" w:pos="960"/>
          <w:tab w:val="right" w:leader="underscore" w:pos="9344"/>
        </w:tabs>
        <w:rPr>
          <w:rFonts w:eastAsiaTheme="minorEastAsia" w:cstheme="minorBidi"/>
          <w:b w:val="0"/>
          <w:bCs w:val="0"/>
          <w:i w:val="0"/>
          <w:iCs w:val="0"/>
          <w:noProof/>
          <w:sz w:val="22"/>
          <w:szCs w:val="22"/>
        </w:rPr>
      </w:pPr>
      <w:hyperlink w:anchor="_Toc467844691" w:history="1">
        <w:r w:rsidR="007715F2" w:rsidRPr="00990570">
          <w:rPr>
            <w:rStyle w:val="Hyperlink"/>
            <w:rFonts w:ascii="Arial" w:hAnsi="Arial" w:cs="Arial"/>
            <w:noProof/>
          </w:rPr>
          <w:t>5.2.2.</w:t>
        </w:r>
        <w:r w:rsidR="007715F2">
          <w:rPr>
            <w:rFonts w:eastAsiaTheme="minorEastAsia" w:cstheme="minorBidi"/>
            <w:b w:val="0"/>
            <w:bCs w:val="0"/>
            <w:i w:val="0"/>
            <w:iCs w:val="0"/>
            <w:noProof/>
            <w:sz w:val="22"/>
            <w:szCs w:val="22"/>
          </w:rPr>
          <w:tab/>
        </w:r>
        <w:r w:rsidR="007715F2" w:rsidRPr="00990570">
          <w:rPr>
            <w:rStyle w:val="Hyperlink"/>
            <w:rFonts w:ascii="Arial" w:hAnsi="Arial" w:cs="Arial"/>
            <w:noProof/>
          </w:rPr>
          <w:t>Funktionsumfang</w:t>
        </w:r>
        <w:r w:rsidR="007715F2">
          <w:rPr>
            <w:noProof/>
            <w:webHidden/>
          </w:rPr>
          <w:tab/>
        </w:r>
        <w:r w:rsidR="007715F2">
          <w:rPr>
            <w:noProof/>
            <w:webHidden/>
          </w:rPr>
          <w:fldChar w:fldCharType="begin"/>
        </w:r>
        <w:r w:rsidR="007715F2">
          <w:rPr>
            <w:noProof/>
            <w:webHidden/>
          </w:rPr>
          <w:instrText xml:space="preserve"> PAGEREF _Toc467844691 \h </w:instrText>
        </w:r>
        <w:r w:rsidR="007715F2">
          <w:rPr>
            <w:noProof/>
            <w:webHidden/>
          </w:rPr>
        </w:r>
        <w:r w:rsidR="007715F2">
          <w:rPr>
            <w:noProof/>
            <w:webHidden/>
          </w:rPr>
          <w:fldChar w:fldCharType="separate"/>
        </w:r>
        <w:r w:rsidR="007715F2">
          <w:rPr>
            <w:noProof/>
            <w:webHidden/>
          </w:rPr>
          <w:t>31</w:t>
        </w:r>
        <w:r w:rsidR="007715F2">
          <w:rPr>
            <w:noProof/>
            <w:webHidden/>
          </w:rPr>
          <w:fldChar w:fldCharType="end"/>
        </w:r>
      </w:hyperlink>
    </w:p>
    <w:p w:rsidR="007715F2" w:rsidRDefault="00665AA3">
      <w:pPr>
        <w:pStyle w:val="Verzeichnis1"/>
        <w:tabs>
          <w:tab w:val="left" w:pos="720"/>
          <w:tab w:val="right" w:leader="underscore" w:pos="9344"/>
        </w:tabs>
        <w:rPr>
          <w:rFonts w:eastAsiaTheme="minorEastAsia" w:cstheme="minorBidi"/>
          <w:b w:val="0"/>
          <w:bCs w:val="0"/>
          <w:i w:val="0"/>
          <w:iCs w:val="0"/>
          <w:noProof/>
          <w:sz w:val="22"/>
          <w:szCs w:val="22"/>
        </w:rPr>
      </w:pPr>
      <w:hyperlink w:anchor="_Toc467844692" w:history="1">
        <w:r w:rsidR="007715F2" w:rsidRPr="00990570">
          <w:rPr>
            <w:rStyle w:val="Hyperlink"/>
            <w:rFonts w:ascii="Arial" w:hAnsi="Arial" w:cs="Arial"/>
            <w:noProof/>
          </w:rPr>
          <w:t>5.3.</w:t>
        </w:r>
        <w:r w:rsidR="007715F2">
          <w:rPr>
            <w:rFonts w:eastAsiaTheme="minorEastAsia" w:cstheme="minorBidi"/>
            <w:b w:val="0"/>
            <w:bCs w:val="0"/>
            <w:i w:val="0"/>
            <w:iCs w:val="0"/>
            <w:noProof/>
            <w:sz w:val="22"/>
            <w:szCs w:val="22"/>
          </w:rPr>
          <w:tab/>
        </w:r>
        <w:r w:rsidR="007715F2" w:rsidRPr="00990570">
          <w:rPr>
            <w:rStyle w:val="Hyperlink"/>
            <w:rFonts w:ascii="Arial" w:hAnsi="Arial" w:cs="Arial"/>
            <w:noProof/>
          </w:rPr>
          <w:t>Entwicklung</w:t>
        </w:r>
        <w:r w:rsidR="007715F2">
          <w:rPr>
            <w:noProof/>
            <w:webHidden/>
          </w:rPr>
          <w:tab/>
        </w:r>
        <w:r w:rsidR="007715F2">
          <w:rPr>
            <w:noProof/>
            <w:webHidden/>
          </w:rPr>
          <w:fldChar w:fldCharType="begin"/>
        </w:r>
        <w:r w:rsidR="007715F2">
          <w:rPr>
            <w:noProof/>
            <w:webHidden/>
          </w:rPr>
          <w:instrText xml:space="preserve"> PAGEREF _Toc467844692 \h </w:instrText>
        </w:r>
        <w:r w:rsidR="007715F2">
          <w:rPr>
            <w:noProof/>
            <w:webHidden/>
          </w:rPr>
        </w:r>
        <w:r w:rsidR="007715F2">
          <w:rPr>
            <w:noProof/>
            <w:webHidden/>
          </w:rPr>
          <w:fldChar w:fldCharType="separate"/>
        </w:r>
        <w:r w:rsidR="007715F2">
          <w:rPr>
            <w:noProof/>
            <w:webHidden/>
          </w:rPr>
          <w:t>31</w:t>
        </w:r>
        <w:r w:rsidR="007715F2">
          <w:rPr>
            <w:noProof/>
            <w:webHidden/>
          </w:rPr>
          <w:fldChar w:fldCharType="end"/>
        </w:r>
      </w:hyperlink>
    </w:p>
    <w:p w:rsidR="007715F2" w:rsidRDefault="00665AA3">
      <w:pPr>
        <w:pStyle w:val="Verzeichnis1"/>
        <w:tabs>
          <w:tab w:val="left" w:pos="720"/>
          <w:tab w:val="right" w:leader="underscore" w:pos="9344"/>
        </w:tabs>
        <w:rPr>
          <w:rFonts w:eastAsiaTheme="minorEastAsia" w:cstheme="minorBidi"/>
          <w:b w:val="0"/>
          <w:bCs w:val="0"/>
          <w:i w:val="0"/>
          <w:iCs w:val="0"/>
          <w:noProof/>
          <w:sz w:val="22"/>
          <w:szCs w:val="22"/>
        </w:rPr>
      </w:pPr>
      <w:hyperlink w:anchor="_Toc467844693" w:history="1">
        <w:r w:rsidR="007715F2" w:rsidRPr="00990570">
          <w:rPr>
            <w:rStyle w:val="Hyperlink"/>
            <w:rFonts w:ascii="Arial" w:hAnsi="Arial" w:cs="Arial"/>
            <w:noProof/>
          </w:rPr>
          <w:t>5.4.</w:t>
        </w:r>
        <w:r w:rsidR="007715F2">
          <w:rPr>
            <w:rFonts w:eastAsiaTheme="minorEastAsia" w:cstheme="minorBidi"/>
            <w:b w:val="0"/>
            <w:bCs w:val="0"/>
            <w:i w:val="0"/>
            <w:iCs w:val="0"/>
            <w:noProof/>
            <w:sz w:val="22"/>
            <w:szCs w:val="22"/>
          </w:rPr>
          <w:tab/>
        </w:r>
        <w:r w:rsidR="007715F2" w:rsidRPr="00990570">
          <w:rPr>
            <w:rStyle w:val="Hyperlink"/>
            <w:rFonts w:ascii="Arial" w:hAnsi="Arial" w:cs="Arial"/>
            <w:noProof/>
          </w:rPr>
          <w:t>Validierung</w:t>
        </w:r>
        <w:r w:rsidR="007715F2">
          <w:rPr>
            <w:noProof/>
            <w:webHidden/>
          </w:rPr>
          <w:tab/>
        </w:r>
        <w:r w:rsidR="007715F2">
          <w:rPr>
            <w:noProof/>
            <w:webHidden/>
          </w:rPr>
          <w:fldChar w:fldCharType="begin"/>
        </w:r>
        <w:r w:rsidR="007715F2">
          <w:rPr>
            <w:noProof/>
            <w:webHidden/>
          </w:rPr>
          <w:instrText xml:space="preserve"> PAGEREF _Toc467844693 \h </w:instrText>
        </w:r>
        <w:r w:rsidR="007715F2">
          <w:rPr>
            <w:noProof/>
            <w:webHidden/>
          </w:rPr>
        </w:r>
        <w:r w:rsidR="007715F2">
          <w:rPr>
            <w:noProof/>
            <w:webHidden/>
          </w:rPr>
          <w:fldChar w:fldCharType="separate"/>
        </w:r>
        <w:r w:rsidR="007715F2">
          <w:rPr>
            <w:noProof/>
            <w:webHidden/>
          </w:rPr>
          <w:t>31</w:t>
        </w:r>
        <w:r w:rsidR="007715F2">
          <w:rPr>
            <w:noProof/>
            <w:webHidden/>
          </w:rPr>
          <w:fldChar w:fldCharType="end"/>
        </w:r>
      </w:hyperlink>
    </w:p>
    <w:p w:rsidR="007715F2" w:rsidRDefault="00665AA3">
      <w:pPr>
        <w:pStyle w:val="Verzeichnis1"/>
        <w:tabs>
          <w:tab w:val="left" w:pos="480"/>
          <w:tab w:val="right" w:leader="underscore" w:pos="9344"/>
        </w:tabs>
        <w:rPr>
          <w:rFonts w:eastAsiaTheme="minorEastAsia" w:cstheme="minorBidi"/>
          <w:b w:val="0"/>
          <w:bCs w:val="0"/>
          <w:i w:val="0"/>
          <w:iCs w:val="0"/>
          <w:noProof/>
          <w:sz w:val="22"/>
          <w:szCs w:val="22"/>
        </w:rPr>
      </w:pPr>
      <w:hyperlink w:anchor="_Toc467844694" w:history="1">
        <w:r w:rsidR="007715F2" w:rsidRPr="00990570">
          <w:rPr>
            <w:rStyle w:val="Hyperlink"/>
            <w:rFonts w:ascii="Arial" w:hAnsi="Arial" w:cs="Arial"/>
            <w:noProof/>
          </w:rPr>
          <w:t>6.</w:t>
        </w:r>
        <w:r w:rsidR="007715F2">
          <w:rPr>
            <w:rFonts w:eastAsiaTheme="minorEastAsia" w:cstheme="minorBidi"/>
            <w:b w:val="0"/>
            <w:bCs w:val="0"/>
            <w:i w:val="0"/>
            <w:iCs w:val="0"/>
            <w:noProof/>
            <w:sz w:val="22"/>
            <w:szCs w:val="22"/>
          </w:rPr>
          <w:tab/>
        </w:r>
        <w:r w:rsidR="007715F2" w:rsidRPr="00990570">
          <w:rPr>
            <w:rStyle w:val="Hyperlink"/>
            <w:rFonts w:ascii="Arial" w:hAnsi="Arial" w:cs="Arial"/>
            <w:noProof/>
          </w:rPr>
          <w:t>Fazit und Ausblick</w:t>
        </w:r>
        <w:r w:rsidR="007715F2">
          <w:rPr>
            <w:noProof/>
            <w:webHidden/>
          </w:rPr>
          <w:tab/>
        </w:r>
        <w:r w:rsidR="007715F2">
          <w:rPr>
            <w:noProof/>
            <w:webHidden/>
          </w:rPr>
          <w:fldChar w:fldCharType="begin"/>
        </w:r>
        <w:r w:rsidR="007715F2">
          <w:rPr>
            <w:noProof/>
            <w:webHidden/>
          </w:rPr>
          <w:instrText xml:space="preserve"> PAGEREF _Toc467844694 \h </w:instrText>
        </w:r>
        <w:r w:rsidR="007715F2">
          <w:rPr>
            <w:noProof/>
            <w:webHidden/>
          </w:rPr>
        </w:r>
        <w:r w:rsidR="007715F2">
          <w:rPr>
            <w:noProof/>
            <w:webHidden/>
          </w:rPr>
          <w:fldChar w:fldCharType="separate"/>
        </w:r>
        <w:r w:rsidR="007715F2">
          <w:rPr>
            <w:noProof/>
            <w:webHidden/>
          </w:rPr>
          <w:t>31</w:t>
        </w:r>
        <w:r w:rsidR="007715F2">
          <w:rPr>
            <w:noProof/>
            <w:webHidden/>
          </w:rPr>
          <w:fldChar w:fldCharType="end"/>
        </w:r>
      </w:hyperlink>
    </w:p>
    <w:p w:rsidR="007715F2" w:rsidRDefault="00665AA3">
      <w:pPr>
        <w:pStyle w:val="Verzeichnis1"/>
        <w:tabs>
          <w:tab w:val="right" w:leader="underscore" w:pos="9344"/>
        </w:tabs>
        <w:rPr>
          <w:rFonts w:eastAsiaTheme="minorEastAsia" w:cstheme="minorBidi"/>
          <w:b w:val="0"/>
          <w:bCs w:val="0"/>
          <w:i w:val="0"/>
          <w:iCs w:val="0"/>
          <w:noProof/>
          <w:sz w:val="22"/>
          <w:szCs w:val="22"/>
        </w:rPr>
      </w:pPr>
      <w:hyperlink w:anchor="_Toc467844695" w:history="1">
        <w:r w:rsidR="007715F2" w:rsidRPr="00990570">
          <w:rPr>
            <w:rStyle w:val="Hyperlink"/>
            <w:noProof/>
          </w:rPr>
          <w:t>Anlage</w:t>
        </w:r>
        <w:r w:rsidR="007715F2">
          <w:rPr>
            <w:noProof/>
            <w:webHidden/>
          </w:rPr>
          <w:tab/>
        </w:r>
        <w:r w:rsidR="007715F2">
          <w:rPr>
            <w:noProof/>
            <w:webHidden/>
          </w:rPr>
          <w:fldChar w:fldCharType="begin"/>
        </w:r>
        <w:r w:rsidR="007715F2">
          <w:rPr>
            <w:noProof/>
            <w:webHidden/>
          </w:rPr>
          <w:instrText xml:space="preserve"> PAGEREF _Toc467844695 \h </w:instrText>
        </w:r>
        <w:r w:rsidR="007715F2">
          <w:rPr>
            <w:noProof/>
            <w:webHidden/>
          </w:rPr>
        </w:r>
        <w:r w:rsidR="007715F2">
          <w:rPr>
            <w:noProof/>
            <w:webHidden/>
          </w:rPr>
          <w:fldChar w:fldCharType="separate"/>
        </w:r>
        <w:r w:rsidR="007715F2">
          <w:rPr>
            <w:noProof/>
            <w:webHidden/>
          </w:rPr>
          <w:t>1</w:t>
        </w:r>
        <w:r w:rsidR="007715F2">
          <w:rPr>
            <w:noProof/>
            <w:webHidden/>
          </w:rPr>
          <w:fldChar w:fldCharType="end"/>
        </w:r>
      </w:hyperlink>
    </w:p>
    <w:p w:rsidR="007715F2" w:rsidRDefault="00665AA3">
      <w:pPr>
        <w:pStyle w:val="Verzeichnis1"/>
        <w:tabs>
          <w:tab w:val="right" w:leader="underscore" w:pos="9344"/>
        </w:tabs>
        <w:rPr>
          <w:rFonts w:eastAsiaTheme="minorEastAsia" w:cstheme="minorBidi"/>
          <w:b w:val="0"/>
          <w:bCs w:val="0"/>
          <w:i w:val="0"/>
          <w:iCs w:val="0"/>
          <w:noProof/>
          <w:sz w:val="22"/>
          <w:szCs w:val="22"/>
        </w:rPr>
      </w:pPr>
      <w:hyperlink w:anchor="_Toc467844696" w:history="1">
        <w:r w:rsidR="007715F2" w:rsidRPr="00990570">
          <w:rPr>
            <w:rStyle w:val="Hyperlink"/>
            <w:noProof/>
          </w:rPr>
          <w:t>Literaturverzeichnis</w:t>
        </w:r>
        <w:r w:rsidR="007715F2">
          <w:rPr>
            <w:noProof/>
            <w:webHidden/>
          </w:rPr>
          <w:tab/>
        </w:r>
        <w:r w:rsidR="007715F2">
          <w:rPr>
            <w:noProof/>
            <w:webHidden/>
          </w:rPr>
          <w:fldChar w:fldCharType="begin"/>
        </w:r>
        <w:r w:rsidR="007715F2">
          <w:rPr>
            <w:noProof/>
            <w:webHidden/>
          </w:rPr>
          <w:instrText xml:space="preserve"> PAGEREF _Toc467844696 \h </w:instrText>
        </w:r>
        <w:r w:rsidR="007715F2">
          <w:rPr>
            <w:noProof/>
            <w:webHidden/>
          </w:rPr>
        </w:r>
        <w:r w:rsidR="007715F2">
          <w:rPr>
            <w:noProof/>
            <w:webHidden/>
          </w:rPr>
          <w:fldChar w:fldCharType="separate"/>
        </w:r>
        <w:r w:rsidR="007715F2">
          <w:rPr>
            <w:noProof/>
            <w:webHidden/>
          </w:rPr>
          <w:t>VII</w:t>
        </w:r>
        <w:r w:rsidR="007715F2">
          <w:rPr>
            <w:noProof/>
            <w:webHidden/>
          </w:rPr>
          <w:fldChar w:fldCharType="end"/>
        </w:r>
      </w:hyperlink>
    </w:p>
    <w:p w:rsidR="007715F2" w:rsidRDefault="00665AA3">
      <w:pPr>
        <w:pStyle w:val="Verzeichnis1"/>
        <w:tabs>
          <w:tab w:val="right" w:leader="underscore" w:pos="9344"/>
        </w:tabs>
        <w:rPr>
          <w:rFonts w:eastAsiaTheme="minorEastAsia" w:cstheme="minorBidi"/>
          <w:b w:val="0"/>
          <w:bCs w:val="0"/>
          <w:i w:val="0"/>
          <w:iCs w:val="0"/>
          <w:noProof/>
          <w:sz w:val="22"/>
          <w:szCs w:val="22"/>
        </w:rPr>
      </w:pPr>
      <w:hyperlink w:anchor="_Toc467844697" w:history="1">
        <w:r w:rsidR="007715F2" w:rsidRPr="00990570">
          <w:rPr>
            <w:rStyle w:val="Hyperlink"/>
            <w:noProof/>
          </w:rPr>
          <w:t>Ehrenwörtliche Erklärung</w:t>
        </w:r>
        <w:r w:rsidR="007715F2">
          <w:rPr>
            <w:noProof/>
            <w:webHidden/>
          </w:rPr>
          <w:tab/>
        </w:r>
        <w:r w:rsidR="007715F2">
          <w:rPr>
            <w:noProof/>
            <w:webHidden/>
          </w:rPr>
          <w:fldChar w:fldCharType="begin"/>
        </w:r>
        <w:r w:rsidR="007715F2">
          <w:rPr>
            <w:noProof/>
            <w:webHidden/>
          </w:rPr>
          <w:instrText xml:space="preserve"> PAGEREF _Toc467844697 \h </w:instrText>
        </w:r>
        <w:r w:rsidR="007715F2">
          <w:rPr>
            <w:noProof/>
            <w:webHidden/>
          </w:rPr>
        </w:r>
        <w:r w:rsidR="007715F2">
          <w:rPr>
            <w:noProof/>
            <w:webHidden/>
          </w:rPr>
          <w:fldChar w:fldCharType="separate"/>
        </w:r>
        <w:r w:rsidR="007715F2">
          <w:rPr>
            <w:noProof/>
            <w:webHidden/>
          </w:rPr>
          <w:t>XI</w:t>
        </w:r>
        <w:r w:rsidR="007715F2">
          <w:rPr>
            <w:noProof/>
            <w:webHidden/>
          </w:rPr>
          <w:fldChar w:fldCharType="end"/>
        </w:r>
      </w:hyperlink>
    </w:p>
    <w:p w:rsidR="007D4EBD" w:rsidRDefault="00FA1482" w:rsidP="002169F4">
      <w:pPr>
        <w:pStyle w:val="berschrift1"/>
        <w:spacing w:line="360" w:lineRule="auto"/>
        <w:rPr>
          <w:rFonts w:ascii="Arial" w:hAnsi="Arial" w:cs="Arial"/>
        </w:rPr>
      </w:pPr>
      <w:r>
        <w:rPr>
          <w:rFonts w:ascii="Arial" w:hAnsi="Arial" w:cs="Arial"/>
        </w:rPr>
        <w:fldChar w:fldCharType="end"/>
      </w:r>
    </w:p>
    <w:p w:rsidR="006058C8" w:rsidRPr="007D4EBD" w:rsidRDefault="007D4EBD" w:rsidP="007D4EBD">
      <w:pPr>
        <w:spacing w:after="200" w:line="276" w:lineRule="auto"/>
        <w:rPr>
          <w:rFonts w:ascii="Arial" w:eastAsiaTheme="majorEastAsia" w:hAnsi="Arial" w:cs="Arial"/>
          <w:b/>
          <w:bCs/>
          <w:color w:val="365F91" w:themeColor="accent1" w:themeShade="BF"/>
          <w:sz w:val="28"/>
          <w:szCs w:val="28"/>
        </w:rPr>
      </w:pPr>
      <w:r>
        <w:rPr>
          <w:rFonts w:ascii="Arial" w:hAnsi="Arial" w:cs="Arial"/>
        </w:rPr>
        <w:br w:type="page"/>
      </w:r>
    </w:p>
    <w:p w:rsidR="007B04CE" w:rsidRDefault="007B04CE" w:rsidP="007B04CE"/>
    <w:p w:rsidR="007B04CE" w:rsidRDefault="007B04CE" w:rsidP="007B04CE"/>
    <w:p w:rsidR="007B04CE" w:rsidRDefault="007B04CE" w:rsidP="007B04CE"/>
    <w:p w:rsidR="007B04CE" w:rsidRDefault="007B04CE" w:rsidP="007B04CE"/>
    <w:p w:rsidR="007B04CE" w:rsidRDefault="007B04CE" w:rsidP="007B04CE"/>
    <w:p w:rsidR="007B04CE" w:rsidRDefault="007B04CE" w:rsidP="007B04CE"/>
    <w:p w:rsidR="007B04CE" w:rsidRDefault="007B04CE" w:rsidP="007B04CE"/>
    <w:p w:rsidR="007B04CE" w:rsidRDefault="007B04CE" w:rsidP="007B04CE"/>
    <w:p w:rsidR="007B04CE" w:rsidRDefault="007B04CE" w:rsidP="007B04CE"/>
    <w:p w:rsidR="007B04CE" w:rsidRDefault="007B04CE" w:rsidP="007B04CE"/>
    <w:p w:rsidR="007B04CE" w:rsidRDefault="007B04CE" w:rsidP="007B04CE"/>
    <w:p w:rsidR="007B04CE" w:rsidRDefault="007B04CE" w:rsidP="007B04CE"/>
    <w:p w:rsidR="007B04CE" w:rsidRDefault="007B04CE" w:rsidP="007B04CE"/>
    <w:p w:rsidR="007B04CE" w:rsidRDefault="007B04CE" w:rsidP="007B04CE"/>
    <w:p w:rsidR="007B04CE" w:rsidRDefault="007B04CE" w:rsidP="007B04CE"/>
    <w:p w:rsidR="007B04CE" w:rsidRDefault="007B04CE" w:rsidP="007B04CE"/>
    <w:p w:rsidR="007B04CE" w:rsidRDefault="007B04CE" w:rsidP="007B04CE"/>
    <w:p w:rsidR="007B04CE" w:rsidRDefault="007B04CE" w:rsidP="007B04CE"/>
    <w:p w:rsidR="007B04CE" w:rsidRDefault="007B04CE" w:rsidP="007B04CE"/>
    <w:p w:rsidR="007B04CE" w:rsidRDefault="007B04CE" w:rsidP="007B04CE"/>
    <w:p w:rsidR="007B04CE" w:rsidRDefault="007B04CE" w:rsidP="007B04CE"/>
    <w:p w:rsidR="007B04CE" w:rsidRPr="007B04CE" w:rsidRDefault="007B04CE" w:rsidP="007B04CE">
      <w:pPr>
        <w:rPr>
          <w:sz w:val="52"/>
          <w:szCs w:val="52"/>
        </w:rPr>
      </w:pPr>
    </w:p>
    <w:p w:rsidR="007B04CE" w:rsidRDefault="007B04CE" w:rsidP="007B04CE">
      <w:pPr>
        <w:rPr>
          <w:sz w:val="52"/>
          <w:szCs w:val="52"/>
        </w:rPr>
      </w:pPr>
      <w:r>
        <w:rPr>
          <w:sz w:val="52"/>
          <w:szCs w:val="52"/>
        </w:rPr>
        <w:t>„</w:t>
      </w:r>
      <w:r w:rsidRPr="007B04CE">
        <w:rPr>
          <w:sz w:val="52"/>
          <w:szCs w:val="52"/>
        </w:rPr>
        <w:t>The</w:t>
      </w:r>
      <w:r w:rsidR="000B7CDC">
        <w:rPr>
          <w:sz w:val="52"/>
          <w:szCs w:val="52"/>
        </w:rPr>
        <w:t xml:space="preserve"> </w:t>
      </w:r>
      <w:proofErr w:type="spellStart"/>
      <w:r w:rsidR="000B7CDC">
        <w:rPr>
          <w:sz w:val="52"/>
          <w:szCs w:val="52"/>
        </w:rPr>
        <w:t>walls</w:t>
      </w:r>
      <w:proofErr w:type="spellEnd"/>
      <w:r w:rsidR="000B7CDC">
        <w:rPr>
          <w:sz w:val="52"/>
          <w:szCs w:val="52"/>
        </w:rPr>
        <w:t xml:space="preserve"> </w:t>
      </w:r>
      <w:proofErr w:type="spellStart"/>
      <w:r w:rsidR="000B7CDC">
        <w:rPr>
          <w:sz w:val="52"/>
          <w:szCs w:val="52"/>
        </w:rPr>
        <w:t>between</w:t>
      </w:r>
      <w:proofErr w:type="spellEnd"/>
      <w:r w:rsidR="000B7CDC">
        <w:rPr>
          <w:sz w:val="52"/>
          <w:szCs w:val="52"/>
        </w:rPr>
        <w:t xml:space="preserve"> </w:t>
      </w:r>
      <w:proofErr w:type="spellStart"/>
      <w:r w:rsidR="000B7CDC">
        <w:rPr>
          <w:sz w:val="52"/>
          <w:szCs w:val="52"/>
        </w:rPr>
        <w:t>art</w:t>
      </w:r>
      <w:proofErr w:type="spellEnd"/>
      <w:r w:rsidR="000B7CDC">
        <w:rPr>
          <w:sz w:val="52"/>
          <w:szCs w:val="52"/>
        </w:rPr>
        <w:t xml:space="preserve"> </w:t>
      </w:r>
      <w:proofErr w:type="spellStart"/>
      <w:r w:rsidR="000B7CDC">
        <w:rPr>
          <w:sz w:val="52"/>
          <w:szCs w:val="52"/>
        </w:rPr>
        <w:t>and</w:t>
      </w:r>
      <w:proofErr w:type="spellEnd"/>
      <w:r w:rsidR="000B7CDC">
        <w:rPr>
          <w:sz w:val="52"/>
          <w:szCs w:val="52"/>
        </w:rPr>
        <w:t xml:space="preserve"> </w:t>
      </w:r>
      <w:proofErr w:type="spellStart"/>
      <w:r w:rsidR="000B7CDC">
        <w:rPr>
          <w:sz w:val="52"/>
          <w:szCs w:val="52"/>
        </w:rPr>
        <w:t>engineeri</w:t>
      </w:r>
      <w:r w:rsidRPr="007B04CE">
        <w:rPr>
          <w:sz w:val="52"/>
          <w:szCs w:val="52"/>
        </w:rPr>
        <w:t>ng</w:t>
      </w:r>
      <w:proofErr w:type="spellEnd"/>
      <w:r w:rsidRPr="007B04CE">
        <w:rPr>
          <w:sz w:val="52"/>
          <w:szCs w:val="52"/>
        </w:rPr>
        <w:t xml:space="preserve"> </w:t>
      </w:r>
      <w:proofErr w:type="spellStart"/>
      <w:r w:rsidRPr="007B04CE">
        <w:rPr>
          <w:sz w:val="52"/>
          <w:szCs w:val="52"/>
        </w:rPr>
        <w:t>exist</w:t>
      </w:r>
      <w:proofErr w:type="spellEnd"/>
      <w:r w:rsidRPr="007B04CE">
        <w:rPr>
          <w:sz w:val="52"/>
          <w:szCs w:val="52"/>
        </w:rPr>
        <w:t xml:space="preserve"> </w:t>
      </w:r>
      <w:proofErr w:type="spellStart"/>
      <w:r w:rsidRPr="007B04CE">
        <w:rPr>
          <w:sz w:val="52"/>
          <w:szCs w:val="52"/>
        </w:rPr>
        <w:t>only</w:t>
      </w:r>
      <w:proofErr w:type="spellEnd"/>
      <w:r w:rsidRPr="007B04CE">
        <w:rPr>
          <w:sz w:val="52"/>
          <w:szCs w:val="52"/>
        </w:rPr>
        <w:t xml:space="preserve"> in </w:t>
      </w:r>
      <w:proofErr w:type="spellStart"/>
      <w:r w:rsidRPr="007B04CE">
        <w:rPr>
          <w:sz w:val="52"/>
          <w:szCs w:val="52"/>
        </w:rPr>
        <w:t>our</w:t>
      </w:r>
      <w:proofErr w:type="spellEnd"/>
      <w:r w:rsidRPr="007B04CE">
        <w:rPr>
          <w:sz w:val="52"/>
          <w:szCs w:val="52"/>
        </w:rPr>
        <w:t xml:space="preserve"> </w:t>
      </w:r>
      <w:proofErr w:type="spellStart"/>
      <w:r w:rsidRPr="007B04CE">
        <w:rPr>
          <w:sz w:val="52"/>
          <w:szCs w:val="52"/>
        </w:rPr>
        <w:t>minds</w:t>
      </w:r>
      <w:proofErr w:type="spellEnd"/>
      <w:r>
        <w:rPr>
          <w:sz w:val="52"/>
          <w:szCs w:val="52"/>
        </w:rPr>
        <w:t xml:space="preserve">“ </w:t>
      </w:r>
    </w:p>
    <w:p w:rsidR="007B04CE" w:rsidRPr="007B04CE" w:rsidRDefault="007B04CE" w:rsidP="007B04CE">
      <w:pPr>
        <w:rPr>
          <w:rFonts w:asciiTheme="minorHAnsi" w:hAnsiTheme="minorHAnsi"/>
          <w:sz w:val="32"/>
          <w:szCs w:val="32"/>
        </w:rPr>
      </w:pPr>
      <w:r w:rsidRPr="007B04CE">
        <w:rPr>
          <w:rFonts w:asciiTheme="minorHAnsi" w:hAnsiTheme="minorHAnsi"/>
          <w:sz w:val="32"/>
          <w:szCs w:val="32"/>
        </w:rPr>
        <w:t>Theo Jansen</w:t>
      </w:r>
    </w:p>
    <w:p w:rsidR="007B04CE" w:rsidRDefault="007B04CE">
      <w:pPr>
        <w:spacing w:after="200" w:line="276" w:lineRule="auto"/>
        <w:rPr>
          <w:rFonts w:ascii="Arial" w:eastAsiaTheme="majorEastAsia" w:hAnsi="Arial" w:cs="Arial"/>
          <w:b/>
          <w:bCs/>
          <w:color w:val="365F91" w:themeColor="accent1" w:themeShade="BF"/>
          <w:sz w:val="28"/>
          <w:szCs w:val="28"/>
        </w:rPr>
      </w:pPr>
    </w:p>
    <w:p w:rsidR="007B04CE" w:rsidRDefault="007B04CE">
      <w:pPr>
        <w:spacing w:after="200" w:line="276" w:lineRule="auto"/>
        <w:rPr>
          <w:rFonts w:ascii="Arial" w:eastAsiaTheme="majorEastAsia" w:hAnsi="Arial" w:cs="Arial"/>
          <w:b/>
          <w:bCs/>
          <w:color w:val="365F91" w:themeColor="accent1" w:themeShade="BF"/>
          <w:sz w:val="28"/>
          <w:szCs w:val="28"/>
        </w:rPr>
      </w:pPr>
      <w:r>
        <w:rPr>
          <w:rFonts w:ascii="Arial" w:hAnsi="Arial" w:cs="Arial"/>
        </w:rPr>
        <w:br w:type="page"/>
      </w:r>
    </w:p>
    <w:p w:rsidR="00C820A6" w:rsidRPr="002169F4" w:rsidRDefault="00D85907" w:rsidP="002169F4">
      <w:pPr>
        <w:pStyle w:val="berschrift1"/>
        <w:spacing w:line="360" w:lineRule="auto"/>
        <w:rPr>
          <w:rFonts w:ascii="Arial" w:hAnsi="Arial" w:cs="Arial"/>
        </w:rPr>
      </w:pPr>
      <w:bookmarkStart w:id="7" w:name="_Toc467844651"/>
      <w:r w:rsidRPr="002169F4">
        <w:rPr>
          <w:rFonts w:ascii="Arial" w:hAnsi="Arial" w:cs="Arial"/>
        </w:rPr>
        <w:t>Abkürzung</w:t>
      </w:r>
      <w:r w:rsidR="00C820A6" w:rsidRPr="002169F4">
        <w:rPr>
          <w:rFonts w:ascii="Arial" w:hAnsi="Arial" w:cs="Arial"/>
        </w:rPr>
        <w:t>sverzeichnis</w:t>
      </w:r>
      <w:bookmarkEnd w:id="4"/>
      <w:bookmarkEnd w:id="5"/>
      <w:bookmarkEnd w:id="6"/>
      <w:bookmarkEnd w:id="7"/>
    </w:p>
    <w:p w:rsidR="00C21D92" w:rsidRPr="00C21D92" w:rsidRDefault="00C21D92" w:rsidP="000D0733">
      <w:pPr>
        <w:spacing w:after="200"/>
      </w:pPr>
      <w:r w:rsidRPr="00C21D92">
        <w:rPr>
          <w:b/>
        </w:rPr>
        <w:t>AAL</w:t>
      </w:r>
      <w:r w:rsidRPr="00C21D92">
        <w:t xml:space="preserve"> – </w:t>
      </w:r>
      <w:proofErr w:type="spellStart"/>
      <w:r w:rsidRPr="00C21D92">
        <w:t>Ambient</w:t>
      </w:r>
      <w:proofErr w:type="spellEnd"/>
      <w:r w:rsidRPr="00C21D92">
        <w:t xml:space="preserve"> </w:t>
      </w:r>
      <w:proofErr w:type="spellStart"/>
      <w:r w:rsidRPr="00C21D92">
        <w:t>Assisted</w:t>
      </w:r>
      <w:proofErr w:type="spellEnd"/>
      <w:r w:rsidRPr="00C21D92">
        <w:t xml:space="preserve"> Living</w:t>
      </w:r>
    </w:p>
    <w:p w:rsidR="00C21D92" w:rsidRPr="00C21D92" w:rsidRDefault="00C21D92" w:rsidP="000D0733">
      <w:pPr>
        <w:spacing w:after="200"/>
        <w:rPr>
          <w:rFonts w:ascii="Arial" w:hAnsi="Arial" w:cs="Arial"/>
        </w:rPr>
      </w:pPr>
      <w:r w:rsidRPr="00C21D92">
        <w:rPr>
          <w:b/>
        </w:rPr>
        <w:t>MEMS</w:t>
      </w:r>
      <w:r w:rsidRPr="00C21D92">
        <w:t xml:space="preserve"> - </w:t>
      </w:r>
      <w:proofErr w:type="spellStart"/>
      <w:r w:rsidRPr="00C21D92">
        <w:t>Medication</w:t>
      </w:r>
      <w:proofErr w:type="spellEnd"/>
      <w:r w:rsidRPr="00C21D92">
        <w:t xml:space="preserve"> Event Monitoring System</w:t>
      </w:r>
    </w:p>
    <w:p w:rsidR="00AD0E32" w:rsidRPr="002169F4" w:rsidRDefault="00AD0E32" w:rsidP="000D0733">
      <w:pPr>
        <w:spacing w:after="200"/>
        <w:rPr>
          <w:rFonts w:ascii="Arial" w:eastAsiaTheme="majorEastAsia" w:hAnsi="Arial" w:cs="Arial"/>
          <w:b/>
          <w:bCs/>
          <w:color w:val="365F91" w:themeColor="accent1" w:themeShade="BF"/>
          <w:sz w:val="28"/>
          <w:szCs w:val="28"/>
        </w:rPr>
      </w:pPr>
      <w:r w:rsidRPr="002169F4">
        <w:rPr>
          <w:rFonts w:ascii="Arial" w:hAnsi="Arial" w:cs="Arial"/>
        </w:rPr>
        <w:br w:type="page"/>
      </w:r>
    </w:p>
    <w:p w:rsidR="00C820A6" w:rsidRPr="002169F4" w:rsidRDefault="00D85907" w:rsidP="00AD0E32">
      <w:pPr>
        <w:pStyle w:val="berschrift1"/>
        <w:spacing w:line="360" w:lineRule="auto"/>
        <w:rPr>
          <w:rFonts w:ascii="Arial" w:hAnsi="Arial" w:cs="Arial"/>
        </w:rPr>
      </w:pPr>
      <w:bookmarkStart w:id="8" w:name="_Toc462229559"/>
      <w:bookmarkStart w:id="9" w:name="_Toc462230379"/>
      <w:bookmarkStart w:id="10" w:name="_Toc462231008"/>
      <w:bookmarkStart w:id="11" w:name="_Toc467844652"/>
      <w:r w:rsidRPr="002169F4">
        <w:rPr>
          <w:rFonts w:ascii="Arial" w:hAnsi="Arial" w:cs="Arial"/>
        </w:rPr>
        <w:t>Abbildungs</w:t>
      </w:r>
      <w:r w:rsidR="00C820A6" w:rsidRPr="002169F4">
        <w:rPr>
          <w:rFonts w:ascii="Arial" w:hAnsi="Arial" w:cs="Arial"/>
        </w:rPr>
        <w:t>verzeichnis</w:t>
      </w:r>
      <w:bookmarkEnd w:id="8"/>
      <w:bookmarkEnd w:id="9"/>
      <w:bookmarkEnd w:id="10"/>
      <w:bookmarkEnd w:id="11"/>
    </w:p>
    <w:p w:rsidR="007715F2" w:rsidRDefault="00AA6B2F">
      <w:pPr>
        <w:pStyle w:val="Abbildungsverzeichnis"/>
        <w:tabs>
          <w:tab w:val="right" w:leader="dot" w:pos="9344"/>
        </w:tabs>
        <w:rPr>
          <w:rFonts w:asciiTheme="minorHAnsi" w:eastAsiaTheme="minorEastAsia" w:hAnsiTheme="minorHAnsi" w:cstheme="minorBidi"/>
          <w:noProof/>
          <w:sz w:val="22"/>
          <w:szCs w:val="22"/>
        </w:rPr>
      </w:pPr>
      <w:r>
        <w:rPr>
          <w:rFonts w:ascii="Arial" w:hAnsi="Arial" w:cs="Arial"/>
        </w:rPr>
        <w:fldChar w:fldCharType="begin"/>
      </w:r>
      <w:r>
        <w:rPr>
          <w:rFonts w:ascii="Arial" w:hAnsi="Arial" w:cs="Arial"/>
        </w:rPr>
        <w:instrText xml:space="preserve"> TOC \h \z \c "Abbildung" </w:instrText>
      </w:r>
      <w:r>
        <w:rPr>
          <w:rFonts w:ascii="Arial" w:hAnsi="Arial" w:cs="Arial"/>
        </w:rPr>
        <w:fldChar w:fldCharType="separate"/>
      </w:r>
      <w:hyperlink w:anchor="_Toc467844698" w:history="1">
        <w:r w:rsidR="007715F2" w:rsidRPr="00426BB5">
          <w:rPr>
            <w:rStyle w:val="Hyperlink"/>
            <w:noProof/>
          </w:rPr>
          <w:t>Abbildung 1: Multimorbidität nach Alter im Jahr 2002  (Böhm et al. 2009, S. 75)</w:t>
        </w:r>
        <w:r w:rsidR="007715F2">
          <w:rPr>
            <w:noProof/>
            <w:webHidden/>
          </w:rPr>
          <w:tab/>
        </w:r>
        <w:r w:rsidR="007715F2">
          <w:rPr>
            <w:noProof/>
            <w:webHidden/>
          </w:rPr>
          <w:fldChar w:fldCharType="begin"/>
        </w:r>
        <w:r w:rsidR="007715F2">
          <w:rPr>
            <w:noProof/>
            <w:webHidden/>
          </w:rPr>
          <w:instrText xml:space="preserve"> PAGEREF _Toc467844698 \h </w:instrText>
        </w:r>
        <w:r w:rsidR="007715F2">
          <w:rPr>
            <w:noProof/>
            <w:webHidden/>
          </w:rPr>
        </w:r>
        <w:r w:rsidR="007715F2">
          <w:rPr>
            <w:noProof/>
            <w:webHidden/>
          </w:rPr>
          <w:fldChar w:fldCharType="separate"/>
        </w:r>
        <w:r w:rsidR="007715F2">
          <w:rPr>
            <w:noProof/>
            <w:webHidden/>
          </w:rPr>
          <w:t>9</w:t>
        </w:r>
        <w:r w:rsidR="007715F2">
          <w:rPr>
            <w:noProof/>
            <w:webHidden/>
          </w:rPr>
          <w:fldChar w:fldCharType="end"/>
        </w:r>
      </w:hyperlink>
    </w:p>
    <w:p w:rsidR="007715F2" w:rsidRDefault="00665AA3">
      <w:pPr>
        <w:pStyle w:val="Abbildungsverzeichnis"/>
        <w:tabs>
          <w:tab w:val="right" w:leader="dot" w:pos="9344"/>
        </w:tabs>
        <w:rPr>
          <w:rFonts w:asciiTheme="minorHAnsi" w:eastAsiaTheme="minorEastAsia" w:hAnsiTheme="minorHAnsi" w:cstheme="minorBidi"/>
          <w:noProof/>
          <w:sz w:val="22"/>
          <w:szCs w:val="22"/>
        </w:rPr>
      </w:pPr>
      <w:hyperlink w:anchor="_Toc467844699" w:history="1">
        <w:r w:rsidR="007715F2" w:rsidRPr="00426BB5">
          <w:rPr>
            <w:rStyle w:val="Hyperlink"/>
            <w:noProof/>
          </w:rPr>
          <w:t>Abbildung 2: Barmer GEK Versicherte, die Medikamente bezogen haben</w:t>
        </w:r>
        <w:r w:rsidR="007715F2">
          <w:rPr>
            <w:noProof/>
            <w:webHidden/>
          </w:rPr>
          <w:tab/>
        </w:r>
        <w:r w:rsidR="007715F2">
          <w:rPr>
            <w:noProof/>
            <w:webHidden/>
          </w:rPr>
          <w:fldChar w:fldCharType="begin"/>
        </w:r>
        <w:r w:rsidR="007715F2">
          <w:rPr>
            <w:noProof/>
            <w:webHidden/>
          </w:rPr>
          <w:instrText xml:space="preserve"> PAGEREF _Toc467844699 \h </w:instrText>
        </w:r>
        <w:r w:rsidR="007715F2">
          <w:rPr>
            <w:noProof/>
            <w:webHidden/>
          </w:rPr>
        </w:r>
        <w:r w:rsidR="007715F2">
          <w:rPr>
            <w:noProof/>
            <w:webHidden/>
          </w:rPr>
          <w:fldChar w:fldCharType="separate"/>
        </w:r>
        <w:r w:rsidR="007715F2">
          <w:rPr>
            <w:noProof/>
            <w:webHidden/>
          </w:rPr>
          <w:t>10</w:t>
        </w:r>
        <w:r w:rsidR="007715F2">
          <w:rPr>
            <w:noProof/>
            <w:webHidden/>
          </w:rPr>
          <w:fldChar w:fldCharType="end"/>
        </w:r>
      </w:hyperlink>
    </w:p>
    <w:p w:rsidR="007715F2" w:rsidRDefault="00665AA3">
      <w:pPr>
        <w:pStyle w:val="Abbildungsverzeichnis"/>
        <w:tabs>
          <w:tab w:val="right" w:leader="dot" w:pos="9344"/>
        </w:tabs>
        <w:rPr>
          <w:rFonts w:asciiTheme="minorHAnsi" w:eastAsiaTheme="minorEastAsia" w:hAnsiTheme="minorHAnsi" w:cstheme="minorBidi"/>
          <w:noProof/>
          <w:sz w:val="22"/>
          <w:szCs w:val="22"/>
        </w:rPr>
      </w:pPr>
      <w:hyperlink w:anchor="_Toc467844700" w:history="1">
        <w:r w:rsidR="007715F2" w:rsidRPr="00426BB5">
          <w:rPr>
            <w:rStyle w:val="Hyperlink"/>
            <w:noProof/>
          </w:rPr>
          <w:t>Abbildung 3: Generationen von Ambient Assited Living</w:t>
        </w:r>
        <w:r w:rsidR="007715F2">
          <w:rPr>
            <w:noProof/>
            <w:webHidden/>
          </w:rPr>
          <w:tab/>
        </w:r>
        <w:r w:rsidR="007715F2">
          <w:rPr>
            <w:noProof/>
            <w:webHidden/>
          </w:rPr>
          <w:fldChar w:fldCharType="begin"/>
        </w:r>
        <w:r w:rsidR="007715F2">
          <w:rPr>
            <w:noProof/>
            <w:webHidden/>
          </w:rPr>
          <w:instrText xml:space="preserve"> PAGEREF _Toc467844700 \h </w:instrText>
        </w:r>
        <w:r w:rsidR="007715F2">
          <w:rPr>
            <w:noProof/>
            <w:webHidden/>
          </w:rPr>
        </w:r>
        <w:r w:rsidR="007715F2">
          <w:rPr>
            <w:noProof/>
            <w:webHidden/>
          </w:rPr>
          <w:fldChar w:fldCharType="separate"/>
        </w:r>
        <w:r w:rsidR="007715F2">
          <w:rPr>
            <w:noProof/>
            <w:webHidden/>
          </w:rPr>
          <w:t>14</w:t>
        </w:r>
        <w:r w:rsidR="007715F2">
          <w:rPr>
            <w:noProof/>
            <w:webHidden/>
          </w:rPr>
          <w:fldChar w:fldCharType="end"/>
        </w:r>
      </w:hyperlink>
    </w:p>
    <w:p w:rsidR="007715F2" w:rsidRDefault="00665AA3">
      <w:pPr>
        <w:pStyle w:val="Abbildungsverzeichnis"/>
        <w:tabs>
          <w:tab w:val="right" w:leader="dot" w:pos="9344"/>
        </w:tabs>
        <w:rPr>
          <w:rFonts w:asciiTheme="minorHAnsi" w:eastAsiaTheme="minorEastAsia" w:hAnsiTheme="minorHAnsi" w:cstheme="minorBidi"/>
          <w:noProof/>
          <w:sz w:val="22"/>
          <w:szCs w:val="22"/>
        </w:rPr>
      </w:pPr>
      <w:hyperlink w:anchor="_Toc467844701" w:history="1">
        <w:r w:rsidR="007715F2" w:rsidRPr="00426BB5">
          <w:rPr>
            <w:rStyle w:val="Hyperlink"/>
            <w:noProof/>
          </w:rPr>
          <w:t>Abbildung 4: Anwendungsbereiche von AAL (Quelle: Thyrolf 2013, S. 14)</w:t>
        </w:r>
        <w:r w:rsidR="007715F2">
          <w:rPr>
            <w:noProof/>
            <w:webHidden/>
          </w:rPr>
          <w:tab/>
        </w:r>
        <w:r w:rsidR="007715F2">
          <w:rPr>
            <w:noProof/>
            <w:webHidden/>
          </w:rPr>
          <w:fldChar w:fldCharType="begin"/>
        </w:r>
        <w:r w:rsidR="007715F2">
          <w:rPr>
            <w:noProof/>
            <w:webHidden/>
          </w:rPr>
          <w:instrText xml:space="preserve"> PAGEREF _Toc467844701 \h </w:instrText>
        </w:r>
        <w:r w:rsidR="007715F2">
          <w:rPr>
            <w:noProof/>
            <w:webHidden/>
          </w:rPr>
        </w:r>
        <w:r w:rsidR="007715F2">
          <w:rPr>
            <w:noProof/>
            <w:webHidden/>
          </w:rPr>
          <w:fldChar w:fldCharType="separate"/>
        </w:r>
        <w:r w:rsidR="007715F2">
          <w:rPr>
            <w:noProof/>
            <w:webHidden/>
          </w:rPr>
          <w:t>16</w:t>
        </w:r>
        <w:r w:rsidR="007715F2">
          <w:rPr>
            <w:noProof/>
            <w:webHidden/>
          </w:rPr>
          <w:fldChar w:fldCharType="end"/>
        </w:r>
      </w:hyperlink>
    </w:p>
    <w:p w:rsidR="007715F2" w:rsidRDefault="00665AA3">
      <w:pPr>
        <w:pStyle w:val="Abbildungsverzeichnis"/>
        <w:tabs>
          <w:tab w:val="right" w:leader="dot" w:pos="9344"/>
        </w:tabs>
        <w:rPr>
          <w:rFonts w:asciiTheme="minorHAnsi" w:eastAsiaTheme="minorEastAsia" w:hAnsiTheme="minorHAnsi" w:cstheme="minorBidi"/>
          <w:noProof/>
          <w:sz w:val="22"/>
          <w:szCs w:val="22"/>
        </w:rPr>
      </w:pPr>
      <w:hyperlink w:anchor="_Toc467844702" w:history="1">
        <w:r w:rsidR="007715F2" w:rsidRPr="00426BB5">
          <w:rPr>
            <w:rStyle w:val="Hyperlink"/>
            <w:noProof/>
          </w:rPr>
          <w:t>Abbildung 5: Hero Medikamentenspender (Quelle: HERO Health LLC 2016)</w:t>
        </w:r>
        <w:r w:rsidR="007715F2">
          <w:rPr>
            <w:noProof/>
            <w:webHidden/>
          </w:rPr>
          <w:tab/>
        </w:r>
        <w:r w:rsidR="007715F2">
          <w:rPr>
            <w:noProof/>
            <w:webHidden/>
          </w:rPr>
          <w:fldChar w:fldCharType="begin"/>
        </w:r>
        <w:r w:rsidR="007715F2">
          <w:rPr>
            <w:noProof/>
            <w:webHidden/>
          </w:rPr>
          <w:instrText xml:space="preserve"> PAGEREF _Toc467844702 \h </w:instrText>
        </w:r>
        <w:r w:rsidR="007715F2">
          <w:rPr>
            <w:noProof/>
            <w:webHidden/>
          </w:rPr>
        </w:r>
        <w:r w:rsidR="007715F2">
          <w:rPr>
            <w:noProof/>
            <w:webHidden/>
          </w:rPr>
          <w:fldChar w:fldCharType="separate"/>
        </w:r>
        <w:r w:rsidR="007715F2">
          <w:rPr>
            <w:noProof/>
            <w:webHidden/>
          </w:rPr>
          <w:t>18</w:t>
        </w:r>
        <w:r w:rsidR="007715F2">
          <w:rPr>
            <w:noProof/>
            <w:webHidden/>
          </w:rPr>
          <w:fldChar w:fldCharType="end"/>
        </w:r>
      </w:hyperlink>
    </w:p>
    <w:p w:rsidR="007715F2" w:rsidRDefault="00665AA3">
      <w:pPr>
        <w:pStyle w:val="Abbildungsverzeichnis"/>
        <w:tabs>
          <w:tab w:val="right" w:leader="dot" w:pos="9344"/>
        </w:tabs>
        <w:rPr>
          <w:rFonts w:asciiTheme="minorHAnsi" w:eastAsiaTheme="minorEastAsia" w:hAnsiTheme="minorHAnsi" w:cstheme="minorBidi"/>
          <w:noProof/>
          <w:sz w:val="22"/>
          <w:szCs w:val="22"/>
        </w:rPr>
      </w:pPr>
      <w:hyperlink w:anchor="_Toc467844703" w:history="1">
        <w:r w:rsidR="007715F2" w:rsidRPr="00426BB5">
          <w:rPr>
            <w:rStyle w:val="Hyperlink"/>
            <w:noProof/>
          </w:rPr>
          <w:t>Abbildung 6: uBox Medikamentenspender (Quelle: Abiogenix 2016a)</w:t>
        </w:r>
        <w:r w:rsidR="007715F2">
          <w:rPr>
            <w:noProof/>
            <w:webHidden/>
          </w:rPr>
          <w:tab/>
        </w:r>
        <w:r w:rsidR="007715F2">
          <w:rPr>
            <w:noProof/>
            <w:webHidden/>
          </w:rPr>
          <w:fldChar w:fldCharType="begin"/>
        </w:r>
        <w:r w:rsidR="007715F2">
          <w:rPr>
            <w:noProof/>
            <w:webHidden/>
          </w:rPr>
          <w:instrText xml:space="preserve"> PAGEREF _Toc467844703 \h </w:instrText>
        </w:r>
        <w:r w:rsidR="007715F2">
          <w:rPr>
            <w:noProof/>
            <w:webHidden/>
          </w:rPr>
        </w:r>
        <w:r w:rsidR="007715F2">
          <w:rPr>
            <w:noProof/>
            <w:webHidden/>
          </w:rPr>
          <w:fldChar w:fldCharType="separate"/>
        </w:r>
        <w:r w:rsidR="007715F2">
          <w:rPr>
            <w:noProof/>
            <w:webHidden/>
          </w:rPr>
          <w:t>19</w:t>
        </w:r>
        <w:r w:rsidR="007715F2">
          <w:rPr>
            <w:noProof/>
            <w:webHidden/>
          </w:rPr>
          <w:fldChar w:fldCharType="end"/>
        </w:r>
      </w:hyperlink>
    </w:p>
    <w:p w:rsidR="007715F2" w:rsidRDefault="00665AA3">
      <w:pPr>
        <w:pStyle w:val="Abbildungsverzeichnis"/>
        <w:tabs>
          <w:tab w:val="right" w:leader="dot" w:pos="9344"/>
        </w:tabs>
        <w:rPr>
          <w:rFonts w:asciiTheme="minorHAnsi" w:eastAsiaTheme="minorEastAsia" w:hAnsiTheme="minorHAnsi" w:cstheme="minorBidi"/>
          <w:noProof/>
          <w:sz w:val="22"/>
          <w:szCs w:val="22"/>
        </w:rPr>
      </w:pPr>
      <w:hyperlink w:anchor="_Toc467844704" w:history="1">
        <w:r w:rsidR="007715F2" w:rsidRPr="00426BB5">
          <w:rPr>
            <w:rStyle w:val="Hyperlink"/>
            <w:noProof/>
          </w:rPr>
          <w:t>Abbildung 7: Dr. Poket Medikamentenspender (Quelle: dr Poket Sp. z o.o. o. J.)</w:t>
        </w:r>
        <w:r w:rsidR="007715F2">
          <w:rPr>
            <w:noProof/>
            <w:webHidden/>
          </w:rPr>
          <w:tab/>
        </w:r>
        <w:r w:rsidR="007715F2">
          <w:rPr>
            <w:noProof/>
            <w:webHidden/>
          </w:rPr>
          <w:fldChar w:fldCharType="begin"/>
        </w:r>
        <w:r w:rsidR="007715F2">
          <w:rPr>
            <w:noProof/>
            <w:webHidden/>
          </w:rPr>
          <w:instrText xml:space="preserve"> PAGEREF _Toc467844704 \h </w:instrText>
        </w:r>
        <w:r w:rsidR="007715F2">
          <w:rPr>
            <w:noProof/>
            <w:webHidden/>
          </w:rPr>
        </w:r>
        <w:r w:rsidR="007715F2">
          <w:rPr>
            <w:noProof/>
            <w:webHidden/>
          </w:rPr>
          <w:fldChar w:fldCharType="separate"/>
        </w:r>
        <w:r w:rsidR="007715F2">
          <w:rPr>
            <w:noProof/>
            <w:webHidden/>
          </w:rPr>
          <w:t>19</w:t>
        </w:r>
        <w:r w:rsidR="007715F2">
          <w:rPr>
            <w:noProof/>
            <w:webHidden/>
          </w:rPr>
          <w:fldChar w:fldCharType="end"/>
        </w:r>
      </w:hyperlink>
    </w:p>
    <w:p w:rsidR="007715F2" w:rsidRDefault="00665AA3">
      <w:pPr>
        <w:pStyle w:val="Abbildungsverzeichnis"/>
        <w:tabs>
          <w:tab w:val="right" w:leader="dot" w:pos="9344"/>
        </w:tabs>
        <w:rPr>
          <w:rFonts w:asciiTheme="minorHAnsi" w:eastAsiaTheme="minorEastAsia" w:hAnsiTheme="minorHAnsi" w:cstheme="minorBidi"/>
          <w:noProof/>
          <w:sz w:val="22"/>
          <w:szCs w:val="22"/>
        </w:rPr>
      </w:pPr>
      <w:hyperlink w:anchor="_Toc467844705" w:history="1">
        <w:r w:rsidR="007715F2" w:rsidRPr="00426BB5">
          <w:rPr>
            <w:rStyle w:val="Hyperlink"/>
            <w:noProof/>
          </w:rPr>
          <w:t>Abbildung 8: SMRxT Medikamentendose (Quelle: SMRXT INC 2015)</w:t>
        </w:r>
        <w:r w:rsidR="007715F2">
          <w:rPr>
            <w:noProof/>
            <w:webHidden/>
          </w:rPr>
          <w:tab/>
        </w:r>
        <w:r w:rsidR="007715F2">
          <w:rPr>
            <w:noProof/>
            <w:webHidden/>
          </w:rPr>
          <w:fldChar w:fldCharType="begin"/>
        </w:r>
        <w:r w:rsidR="007715F2">
          <w:rPr>
            <w:noProof/>
            <w:webHidden/>
          </w:rPr>
          <w:instrText xml:space="preserve"> PAGEREF _Toc467844705 \h </w:instrText>
        </w:r>
        <w:r w:rsidR="007715F2">
          <w:rPr>
            <w:noProof/>
            <w:webHidden/>
          </w:rPr>
        </w:r>
        <w:r w:rsidR="007715F2">
          <w:rPr>
            <w:noProof/>
            <w:webHidden/>
          </w:rPr>
          <w:fldChar w:fldCharType="separate"/>
        </w:r>
        <w:r w:rsidR="007715F2">
          <w:rPr>
            <w:noProof/>
            <w:webHidden/>
          </w:rPr>
          <w:t>21</w:t>
        </w:r>
        <w:r w:rsidR="007715F2">
          <w:rPr>
            <w:noProof/>
            <w:webHidden/>
          </w:rPr>
          <w:fldChar w:fldCharType="end"/>
        </w:r>
      </w:hyperlink>
    </w:p>
    <w:p w:rsidR="007715F2" w:rsidRDefault="00665AA3">
      <w:pPr>
        <w:pStyle w:val="Abbildungsverzeichnis"/>
        <w:tabs>
          <w:tab w:val="right" w:leader="dot" w:pos="9344"/>
        </w:tabs>
        <w:rPr>
          <w:rFonts w:asciiTheme="minorHAnsi" w:eastAsiaTheme="minorEastAsia" w:hAnsiTheme="minorHAnsi" w:cstheme="minorBidi"/>
          <w:noProof/>
          <w:sz w:val="22"/>
          <w:szCs w:val="22"/>
        </w:rPr>
      </w:pPr>
      <w:hyperlink w:anchor="_Toc467844706" w:history="1">
        <w:r w:rsidR="007715F2" w:rsidRPr="00426BB5">
          <w:rPr>
            <w:rStyle w:val="Hyperlink"/>
            <w:noProof/>
          </w:rPr>
          <w:t>Abbildung 9: Adherence Pill Bottle Medikamentendose (Quelle: AdhereTech Inc. 2015)</w:t>
        </w:r>
        <w:r w:rsidR="007715F2">
          <w:rPr>
            <w:noProof/>
            <w:webHidden/>
          </w:rPr>
          <w:tab/>
        </w:r>
        <w:r w:rsidR="007715F2">
          <w:rPr>
            <w:noProof/>
            <w:webHidden/>
          </w:rPr>
          <w:fldChar w:fldCharType="begin"/>
        </w:r>
        <w:r w:rsidR="007715F2">
          <w:rPr>
            <w:noProof/>
            <w:webHidden/>
          </w:rPr>
          <w:instrText xml:space="preserve"> PAGEREF _Toc467844706 \h </w:instrText>
        </w:r>
        <w:r w:rsidR="007715F2">
          <w:rPr>
            <w:noProof/>
            <w:webHidden/>
          </w:rPr>
        </w:r>
        <w:r w:rsidR="007715F2">
          <w:rPr>
            <w:noProof/>
            <w:webHidden/>
          </w:rPr>
          <w:fldChar w:fldCharType="separate"/>
        </w:r>
        <w:r w:rsidR="007715F2">
          <w:rPr>
            <w:noProof/>
            <w:webHidden/>
          </w:rPr>
          <w:t>22</w:t>
        </w:r>
        <w:r w:rsidR="007715F2">
          <w:rPr>
            <w:noProof/>
            <w:webHidden/>
          </w:rPr>
          <w:fldChar w:fldCharType="end"/>
        </w:r>
      </w:hyperlink>
    </w:p>
    <w:p w:rsidR="007715F2" w:rsidRDefault="00665AA3">
      <w:pPr>
        <w:pStyle w:val="Abbildungsverzeichnis"/>
        <w:tabs>
          <w:tab w:val="right" w:leader="dot" w:pos="9344"/>
        </w:tabs>
        <w:rPr>
          <w:rFonts w:asciiTheme="minorHAnsi" w:eastAsiaTheme="minorEastAsia" w:hAnsiTheme="minorHAnsi" w:cstheme="minorBidi"/>
          <w:noProof/>
          <w:sz w:val="22"/>
          <w:szCs w:val="22"/>
        </w:rPr>
      </w:pPr>
      <w:hyperlink w:anchor="_Toc467844707" w:history="1">
        <w:r w:rsidR="007715F2" w:rsidRPr="00426BB5">
          <w:rPr>
            <w:rStyle w:val="Hyperlink"/>
            <w:noProof/>
          </w:rPr>
          <w:t>Abbildung 10: ROUND Refill Medikamentendose (Quelle: Circadian Design 2016)</w:t>
        </w:r>
        <w:r w:rsidR="007715F2">
          <w:rPr>
            <w:noProof/>
            <w:webHidden/>
          </w:rPr>
          <w:tab/>
        </w:r>
        <w:r w:rsidR="007715F2">
          <w:rPr>
            <w:noProof/>
            <w:webHidden/>
          </w:rPr>
          <w:fldChar w:fldCharType="begin"/>
        </w:r>
        <w:r w:rsidR="007715F2">
          <w:rPr>
            <w:noProof/>
            <w:webHidden/>
          </w:rPr>
          <w:instrText xml:space="preserve"> PAGEREF _Toc467844707 \h </w:instrText>
        </w:r>
        <w:r w:rsidR="007715F2">
          <w:rPr>
            <w:noProof/>
            <w:webHidden/>
          </w:rPr>
        </w:r>
        <w:r w:rsidR="007715F2">
          <w:rPr>
            <w:noProof/>
            <w:webHidden/>
          </w:rPr>
          <w:fldChar w:fldCharType="separate"/>
        </w:r>
        <w:r w:rsidR="007715F2">
          <w:rPr>
            <w:noProof/>
            <w:webHidden/>
          </w:rPr>
          <w:t>22</w:t>
        </w:r>
        <w:r w:rsidR="007715F2">
          <w:rPr>
            <w:noProof/>
            <w:webHidden/>
          </w:rPr>
          <w:fldChar w:fldCharType="end"/>
        </w:r>
      </w:hyperlink>
    </w:p>
    <w:p w:rsidR="007715F2" w:rsidRDefault="00665AA3">
      <w:pPr>
        <w:pStyle w:val="Abbildungsverzeichnis"/>
        <w:tabs>
          <w:tab w:val="left" w:pos="5046"/>
          <w:tab w:val="right" w:leader="dot" w:pos="9344"/>
        </w:tabs>
        <w:rPr>
          <w:rFonts w:asciiTheme="minorHAnsi" w:eastAsiaTheme="minorEastAsia" w:hAnsiTheme="minorHAnsi" w:cstheme="minorBidi"/>
          <w:noProof/>
          <w:sz w:val="22"/>
          <w:szCs w:val="22"/>
        </w:rPr>
      </w:pPr>
      <w:hyperlink w:anchor="_Toc467844708" w:history="1">
        <w:r w:rsidR="007715F2" w:rsidRPr="00426BB5">
          <w:rPr>
            <w:rStyle w:val="Hyperlink"/>
            <w:noProof/>
          </w:rPr>
          <w:t>Abbildung 11: Medminder Jon Medikamentenbox</w:t>
        </w:r>
        <w:r w:rsidR="007715F2">
          <w:rPr>
            <w:rFonts w:asciiTheme="minorHAnsi" w:eastAsiaTheme="minorEastAsia" w:hAnsiTheme="minorHAnsi" w:cstheme="minorBidi"/>
            <w:noProof/>
            <w:sz w:val="22"/>
            <w:szCs w:val="22"/>
          </w:rPr>
          <w:tab/>
        </w:r>
        <w:r w:rsidR="007715F2" w:rsidRPr="00426BB5">
          <w:rPr>
            <w:rStyle w:val="Hyperlink"/>
            <w:noProof/>
          </w:rPr>
          <w:t xml:space="preserve"> (Quelle: Medminder o. J.)</w:t>
        </w:r>
        <w:r w:rsidR="007715F2">
          <w:rPr>
            <w:noProof/>
            <w:webHidden/>
          </w:rPr>
          <w:tab/>
        </w:r>
        <w:r w:rsidR="007715F2">
          <w:rPr>
            <w:noProof/>
            <w:webHidden/>
          </w:rPr>
          <w:fldChar w:fldCharType="begin"/>
        </w:r>
        <w:r w:rsidR="007715F2">
          <w:rPr>
            <w:noProof/>
            <w:webHidden/>
          </w:rPr>
          <w:instrText xml:space="preserve"> PAGEREF _Toc467844708 \h </w:instrText>
        </w:r>
        <w:r w:rsidR="007715F2">
          <w:rPr>
            <w:noProof/>
            <w:webHidden/>
          </w:rPr>
        </w:r>
        <w:r w:rsidR="007715F2">
          <w:rPr>
            <w:noProof/>
            <w:webHidden/>
          </w:rPr>
          <w:fldChar w:fldCharType="separate"/>
        </w:r>
        <w:r w:rsidR="007715F2">
          <w:rPr>
            <w:noProof/>
            <w:webHidden/>
          </w:rPr>
          <w:t>24</w:t>
        </w:r>
        <w:r w:rsidR="007715F2">
          <w:rPr>
            <w:noProof/>
            <w:webHidden/>
          </w:rPr>
          <w:fldChar w:fldCharType="end"/>
        </w:r>
      </w:hyperlink>
    </w:p>
    <w:p w:rsidR="007715F2" w:rsidRDefault="00665AA3">
      <w:pPr>
        <w:pStyle w:val="Abbildungsverzeichnis"/>
        <w:tabs>
          <w:tab w:val="right" w:leader="dot" w:pos="9344"/>
        </w:tabs>
        <w:rPr>
          <w:rFonts w:asciiTheme="minorHAnsi" w:eastAsiaTheme="minorEastAsia" w:hAnsiTheme="minorHAnsi" w:cstheme="minorBidi"/>
          <w:noProof/>
          <w:sz w:val="22"/>
          <w:szCs w:val="22"/>
        </w:rPr>
      </w:pPr>
      <w:hyperlink w:anchor="_Toc467844709" w:history="1">
        <w:r w:rsidR="007715F2" w:rsidRPr="00426BB5">
          <w:rPr>
            <w:rStyle w:val="Hyperlink"/>
            <w:noProof/>
          </w:rPr>
          <w:t>Abbildung 12: MedSignals Pill Case/Monitor Medikamentenbox</w:t>
        </w:r>
        <w:r w:rsidR="007715F2">
          <w:rPr>
            <w:noProof/>
            <w:webHidden/>
          </w:rPr>
          <w:tab/>
        </w:r>
        <w:r w:rsidR="007715F2">
          <w:rPr>
            <w:noProof/>
            <w:webHidden/>
          </w:rPr>
          <w:fldChar w:fldCharType="begin"/>
        </w:r>
        <w:r w:rsidR="007715F2">
          <w:rPr>
            <w:noProof/>
            <w:webHidden/>
          </w:rPr>
          <w:instrText xml:space="preserve"> PAGEREF _Toc467844709 \h </w:instrText>
        </w:r>
        <w:r w:rsidR="007715F2">
          <w:rPr>
            <w:noProof/>
            <w:webHidden/>
          </w:rPr>
        </w:r>
        <w:r w:rsidR="007715F2">
          <w:rPr>
            <w:noProof/>
            <w:webHidden/>
          </w:rPr>
          <w:fldChar w:fldCharType="separate"/>
        </w:r>
        <w:r w:rsidR="007715F2">
          <w:rPr>
            <w:noProof/>
            <w:webHidden/>
          </w:rPr>
          <w:t>25</w:t>
        </w:r>
        <w:r w:rsidR="007715F2">
          <w:rPr>
            <w:noProof/>
            <w:webHidden/>
          </w:rPr>
          <w:fldChar w:fldCharType="end"/>
        </w:r>
      </w:hyperlink>
    </w:p>
    <w:p w:rsidR="007715F2" w:rsidRDefault="00665AA3">
      <w:pPr>
        <w:pStyle w:val="Abbildungsverzeichnis"/>
        <w:tabs>
          <w:tab w:val="right" w:leader="dot" w:pos="9344"/>
        </w:tabs>
        <w:rPr>
          <w:rFonts w:asciiTheme="minorHAnsi" w:eastAsiaTheme="minorEastAsia" w:hAnsiTheme="minorHAnsi" w:cstheme="minorBidi"/>
          <w:noProof/>
          <w:sz w:val="22"/>
          <w:szCs w:val="22"/>
        </w:rPr>
      </w:pPr>
      <w:hyperlink w:anchor="_Toc467844710" w:history="1">
        <w:r w:rsidR="007715F2" w:rsidRPr="00426BB5">
          <w:rPr>
            <w:rStyle w:val="Hyperlink"/>
            <w:noProof/>
          </w:rPr>
          <w:t>Abbildung 13: Pillbox by Tricella Medikamentenbox (Quelle: Tricella Inc. 2015)</w:t>
        </w:r>
        <w:r w:rsidR="007715F2">
          <w:rPr>
            <w:noProof/>
            <w:webHidden/>
          </w:rPr>
          <w:tab/>
        </w:r>
        <w:r w:rsidR="007715F2">
          <w:rPr>
            <w:noProof/>
            <w:webHidden/>
          </w:rPr>
          <w:fldChar w:fldCharType="begin"/>
        </w:r>
        <w:r w:rsidR="007715F2">
          <w:rPr>
            <w:noProof/>
            <w:webHidden/>
          </w:rPr>
          <w:instrText xml:space="preserve"> PAGEREF _Toc467844710 \h </w:instrText>
        </w:r>
        <w:r w:rsidR="007715F2">
          <w:rPr>
            <w:noProof/>
            <w:webHidden/>
          </w:rPr>
        </w:r>
        <w:r w:rsidR="007715F2">
          <w:rPr>
            <w:noProof/>
            <w:webHidden/>
          </w:rPr>
          <w:fldChar w:fldCharType="separate"/>
        </w:r>
        <w:r w:rsidR="007715F2">
          <w:rPr>
            <w:noProof/>
            <w:webHidden/>
          </w:rPr>
          <w:t>26</w:t>
        </w:r>
        <w:r w:rsidR="007715F2">
          <w:rPr>
            <w:noProof/>
            <w:webHidden/>
          </w:rPr>
          <w:fldChar w:fldCharType="end"/>
        </w:r>
      </w:hyperlink>
    </w:p>
    <w:p w:rsidR="007715F2" w:rsidRDefault="00665AA3">
      <w:pPr>
        <w:pStyle w:val="Abbildungsverzeichnis"/>
        <w:tabs>
          <w:tab w:val="right" w:leader="dot" w:pos="9344"/>
        </w:tabs>
        <w:rPr>
          <w:rFonts w:asciiTheme="minorHAnsi" w:eastAsiaTheme="minorEastAsia" w:hAnsiTheme="minorHAnsi" w:cstheme="minorBidi"/>
          <w:noProof/>
          <w:sz w:val="22"/>
          <w:szCs w:val="22"/>
        </w:rPr>
      </w:pPr>
      <w:hyperlink w:anchor="_Toc467844711" w:history="1">
        <w:r w:rsidR="007715F2" w:rsidRPr="00426BB5">
          <w:rPr>
            <w:rStyle w:val="Hyperlink"/>
            <w:noProof/>
          </w:rPr>
          <w:t>Abbildung 14: iRemember Aufsatz (Quelle: WEALTHTAXI o. J.)</w:t>
        </w:r>
        <w:r w:rsidR="007715F2">
          <w:rPr>
            <w:noProof/>
            <w:webHidden/>
          </w:rPr>
          <w:tab/>
        </w:r>
        <w:r w:rsidR="007715F2">
          <w:rPr>
            <w:noProof/>
            <w:webHidden/>
          </w:rPr>
          <w:fldChar w:fldCharType="begin"/>
        </w:r>
        <w:r w:rsidR="007715F2">
          <w:rPr>
            <w:noProof/>
            <w:webHidden/>
          </w:rPr>
          <w:instrText xml:space="preserve"> PAGEREF _Toc467844711 \h </w:instrText>
        </w:r>
        <w:r w:rsidR="007715F2">
          <w:rPr>
            <w:noProof/>
            <w:webHidden/>
          </w:rPr>
        </w:r>
        <w:r w:rsidR="007715F2">
          <w:rPr>
            <w:noProof/>
            <w:webHidden/>
          </w:rPr>
          <w:fldChar w:fldCharType="separate"/>
        </w:r>
        <w:r w:rsidR="007715F2">
          <w:rPr>
            <w:noProof/>
            <w:webHidden/>
          </w:rPr>
          <w:t>27</w:t>
        </w:r>
        <w:r w:rsidR="007715F2">
          <w:rPr>
            <w:noProof/>
            <w:webHidden/>
          </w:rPr>
          <w:fldChar w:fldCharType="end"/>
        </w:r>
      </w:hyperlink>
    </w:p>
    <w:p w:rsidR="007715F2" w:rsidRDefault="00665AA3">
      <w:pPr>
        <w:pStyle w:val="Abbildungsverzeichnis"/>
        <w:tabs>
          <w:tab w:val="right" w:leader="dot" w:pos="9344"/>
        </w:tabs>
        <w:rPr>
          <w:rFonts w:asciiTheme="minorHAnsi" w:eastAsiaTheme="minorEastAsia" w:hAnsiTheme="minorHAnsi" w:cstheme="minorBidi"/>
          <w:noProof/>
          <w:sz w:val="22"/>
          <w:szCs w:val="22"/>
        </w:rPr>
      </w:pPr>
      <w:hyperlink w:anchor="_Toc467844712" w:history="1">
        <w:r w:rsidR="007715F2" w:rsidRPr="00426BB5">
          <w:rPr>
            <w:rStyle w:val="Hyperlink"/>
            <w:noProof/>
          </w:rPr>
          <w:t>Abbildung 15: GlowCap Aufsatz (Quelle: glowcaps.com 2016)</w:t>
        </w:r>
        <w:r w:rsidR="007715F2">
          <w:rPr>
            <w:noProof/>
            <w:webHidden/>
          </w:rPr>
          <w:tab/>
        </w:r>
        <w:r w:rsidR="007715F2">
          <w:rPr>
            <w:noProof/>
            <w:webHidden/>
          </w:rPr>
          <w:fldChar w:fldCharType="begin"/>
        </w:r>
        <w:r w:rsidR="007715F2">
          <w:rPr>
            <w:noProof/>
            <w:webHidden/>
          </w:rPr>
          <w:instrText xml:space="preserve"> PAGEREF _Toc467844712 \h </w:instrText>
        </w:r>
        <w:r w:rsidR="007715F2">
          <w:rPr>
            <w:noProof/>
            <w:webHidden/>
          </w:rPr>
        </w:r>
        <w:r w:rsidR="007715F2">
          <w:rPr>
            <w:noProof/>
            <w:webHidden/>
          </w:rPr>
          <w:fldChar w:fldCharType="separate"/>
        </w:r>
        <w:r w:rsidR="007715F2">
          <w:rPr>
            <w:noProof/>
            <w:webHidden/>
          </w:rPr>
          <w:t>28</w:t>
        </w:r>
        <w:r w:rsidR="007715F2">
          <w:rPr>
            <w:noProof/>
            <w:webHidden/>
          </w:rPr>
          <w:fldChar w:fldCharType="end"/>
        </w:r>
      </w:hyperlink>
    </w:p>
    <w:p w:rsidR="007715F2" w:rsidRDefault="00665AA3">
      <w:pPr>
        <w:pStyle w:val="Abbildungsverzeichnis"/>
        <w:tabs>
          <w:tab w:val="right" w:leader="dot" w:pos="9344"/>
        </w:tabs>
        <w:rPr>
          <w:rFonts w:asciiTheme="minorHAnsi" w:eastAsiaTheme="minorEastAsia" w:hAnsiTheme="minorHAnsi" w:cstheme="minorBidi"/>
          <w:noProof/>
          <w:sz w:val="22"/>
          <w:szCs w:val="22"/>
        </w:rPr>
      </w:pPr>
      <w:hyperlink w:anchor="_Toc467844713" w:history="1">
        <w:r w:rsidR="007715F2" w:rsidRPr="00426BB5">
          <w:rPr>
            <w:rStyle w:val="Hyperlink"/>
            <w:noProof/>
          </w:rPr>
          <w:t>Abbildung 16: Zukünftige und aktuelle AAL-Technologien und Anwendungen</w:t>
        </w:r>
        <w:r w:rsidR="007715F2">
          <w:rPr>
            <w:noProof/>
            <w:webHidden/>
          </w:rPr>
          <w:tab/>
        </w:r>
        <w:r w:rsidR="007715F2">
          <w:rPr>
            <w:noProof/>
            <w:webHidden/>
          </w:rPr>
          <w:fldChar w:fldCharType="begin"/>
        </w:r>
        <w:r w:rsidR="007715F2">
          <w:rPr>
            <w:noProof/>
            <w:webHidden/>
          </w:rPr>
          <w:instrText xml:space="preserve"> PAGEREF _Toc467844713 \h </w:instrText>
        </w:r>
        <w:r w:rsidR="007715F2">
          <w:rPr>
            <w:noProof/>
            <w:webHidden/>
          </w:rPr>
        </w:r>
        <w:r w:rsidR="007715F2">
          <w:rPr>
            <w:noProof/>
            <w:webHidden/>
          </w:rPr>
          <w:fldChar w:fldCharType="separate"/>
        </w:r>
        <w:r w:rsidR="007715F2">
          <w:rPr>
            <w:noProof/>
            <w:webHidden/>
          </w:rPr>
          <w:t>1</w:t>
        </w:r>
        <w:r w:rsidR="007715F2">
          <w:rPr>
            <w:noProof/>
            <w:webHidden/>
          </w:rPr>
          <w:fldChar w:fldCharType="end"/>
        </w:r>
      </w:hyperlink>
    </w:p>
    <w:p w:rsidR="009C509E" w:rsidRDefault="00AA6B2F" w:rsidP="009C509E">
      <w:pPr>
        <w:spacing w:after="200" w:line="360" w:lineRule="auto"/>
        <w:rPr>
          <w:rFonts w:ascii="Arial" w:hAnsi="Arial" w:cs="Arial"/>
        </w:rPr>
      </w:pPr>
      <w:r>
        <w:rPr>
          <w:rFonts w:ascii="Arial" w:hAnsi="Arial" w:cs="Arial"/>
        </w:rPr>
        <w:fldChar w:fldCharType="end"/>
      </w:r>
      <w:r w:rsidR="00AD0E32" w:rsidRPr="002169F4">
        <w:rPr>
          <w:rFonts w:ascii="Arial" w:hAnsi="Arial" w:cs="Arial"/>
        </w:rPr>
        <w:br w:type="page"/>
      </w:r>
    </w:p>
    <w:p w:rsidR="006D1592" w:rsidRDefault="006D1592" w:rsidP="009C509E">
      <w:pPr>
        <w:spacing w:after="200" w:line="360" w:lineRule="auto"/>
        <w:rPr>
          <w:rFonts w:ascii="Arial" w:eastAsiaTheme="majorEastAsia" w:hAnsi="Arial" w:cs="Arial"/>
          <w:b/>
          <w:bCs/>
          <w:color w:val="365F91" w:themeColor="accent1" w:themeShade="BF"/>
          <w:sz w:val="28"/>
          <w:szCs w:val="28"/>
        </w:rPr>
      </w:pPr>
      <w:r>
        <w:rPr>
          <w:rFonts w:ascii="Arial" w:eastAsiaTheme="majorEastAsia" w:hAnsi="Arial" w:cs="Arial"/>
          <w:b/>
          <w:bCs/>
          <w:color w:val="365F91" w:themeColor="accent1" w:themeShade="BF"/>
          <w:sz w:val="28"/>
          <w:szCs w:val="28"/>
        </w:rPr>
        <w:t>Tabellenverzeichnis</w:t>
      </w:r>
    </w:p>
    <w:p w:rsidR="007715F2" w:rsidRDefault="0066083D">
      <w:pPr>
        <w:pStyle w:val="Abbildungsverzeichnis"/>
        <w:tabs>
          <w:tab w:val="right" w:leader="dot" w:pos="9344"/>
        </w:tabs>
        <w:rPr>
          <w:rFonts w:asciiTheme="minorHAnsi" w:eastAsiaTheme="minorEastAsia" w:hAnsiTheme="minorHAnsi" w:cstheme="minorBidi"/>
          <w:noProof/>
          <w:sz w:val="22"/>
          <w:szCs w:val="22"/>
        </w:rPr>
      </w:pPr>
      <w:r>
        <w:rPr>
          <w:rFonts w:eastAsiaTheme="majorEastAsia"/>
        </w:rPr>
        <w:fldChar w:fldCharType="begin"/>
      </w:r>
      <w:r>
        <w:rPr>
          <w:rFonts w:eastAsiaTheme="majorEastAsia"/>
        </w:rPr>
        <w:instrText xml:space="preserve"> TOC \h \z \c "Tabelle" </w:instrText>
      </w:r>
      <w:r>
        <w:rPr>
          <w:rFonts w:eastAsiaTheme="majorEastAsia"/>
        </w:rPr>
        <w:fldChar w:fldCharType="separate"/>
      </w:r>
      <w:hyperlink w:anchor="_Toc467844714" w:history="1">
        <w:r w:rsidR="007715F2" w:rsidRPr="00F767AF">
          <w:rPr>
            <w:rStyle w:val="Hyperlink"/>
            <w:noProof/>
          </w:rPr>
          <w:t>Tabelle 1: Vergleich der smarten Medikamentenspender</w:t>
        </w:r>
        <w:r w:rsidR="007715F2">
          <w:rPr>
            <w:noProof/>
            <w:webHidden/>
          </w:rPr>
          <w:tab/>
        </w:r>
        <w:r w:rsidR="007715F2">
          <w:rPr>
            <w:noProof/>
            <w:webHidden/>
          </w:rPr>
          <w:fldChar w:fldCharType="begin"/>
        </w:r>
        <w:r w:rsidR="007715F2">
          <w:rPr>
            <w:noProof/>
            <w:webHidden/>
          </w:rPr>
          <w:instrText xml:space="preserve"> PAGEREF _Toc467844714 \h </w:instrText>
        </w:r>
        <w:r w:rsidR="007715F2">
          <w:rPr>
            <w:noProof/>
            <w:webHidden/>
          </w:rPr>
        </w:r>
        <w:r w:rsidR="007715F2">
          <w:rPr>
            <w:noProof/>
            <w:webHidden/>
          </w:rPr>
          <w:fldChar w:fldCharType="separate"/>
        </w:r>
        <w:r w:rsidR="007715F2">
          <w:rPr>
            <w:noProof/>
            <w:webHidden/>
          </w:rPr>
          <w:t>20</w:t>
        </w:r>
        <w:r w:rsidR="007715F2">
          <w:rPr>
            <w:noProof/>
            <w:webHidden/>
          </w:rPr>
          <w:fldChar w:fldCharType="end"/>
        </w:r>
      </w:hyperlink>
    </w:p>
    <w:p w:rsidR="007715F2" w:rsidRDefault="00665AA3">
      <w:pPr>
        <w:pStyle w:val="Abbildungsverzeichnis"/>
        <w:tabs>
          <w:tab w:val="right" w:leader="dot" w:pos="9344"/>
        </w:tabs>
        <w:rPr>
          <w:rFonts w:asciiTheme="minorHAnsi" w:eastAsiaTheme="minorEastAsia" w:hAnsiTheme="minorHAnsi" w:cstheme="minorBidi"/>
          <w:noProof/>
          <w:sz w:val="22"/>
          <w:szCs w:val="22"/>
        </w:rPr>
      </w:pPr>
      <w:hyperlink w:anchor="_Toc467844715" w:history="1">
        <w:r w:rsidR="007715F2" w:rsidRPr="00F767AF">
          <w:rPr>
            <w:rStyle w:val="Hyperlink"/>
            <w:noProof/>
          </w:rPr>
          <w:t>Tabelle 2: Vergleich von smarten Medikamentendosen</w:t>
        </w:r>
        <w:r w:rsidR="007715F2">
          <w:rPr>
            <w:noProof/>
            <w:webHidden/>
          </w:rPr>
          <w:tab/>
        </w:r>
        <w:r w:rsidR="007715F2">
          <w:rPr>
            <w:noProof/>
            <w:webHidden/>
          </w:rPr>
          <w:fldChar w:fldCharType="begin"/>
        </w:r>
        <w:r w:rsidR="007715F2">
          <w:rPr>
            <w:noProof/>
            <w:webHidden/>
          </w:rPr>
          <w:instrText xml:space="preserve"> PAGEREF _Toc467844715 \h </w:instrText>
        </w:r>
        <w:r w:rsidR="007715F2">
          <w:rPr>
            <w:noProof/>
            <w:webHidden/>
          </w:rPr>
        </w:r>
        <w:r w:rsidR="007715F2">
          <w:rPr>
            <w:noProof/>
            <w:webHidden/>
          </w:rPr>
          <w:fldChar w:fldCharType="separate"/>
        </w:r>
        <w:r w:rsidR="007715F2">
          <w:rPr>
            <w:noProof/>
            <w:webHidden/>
          </w:rPr>
          <w:t>23</w:t>
        </w:r>
        <w:r w:rsidR="007715F2">
          <w:rPr>
            <w:noProof/>
            <w:webHidden/>
          </w:rPr>
          <w:fldChar w:fldCharType="end"/>
        </w:r>
      </w:hyperlink>
    </w:p>
    <w:p w:rsidR="007715F2" w:rsidRDefault="00665AA3">
      <w:pPr>
        <w:pStyle w:val="Abbildungsverzeichnis"/>
        <w:tabs>
          <w:tab w:val="right" w:leader="dot" w:pos="9344"/>
        </w:tabs>
        <w:rPr>
          <w:rFonts w:asciiTheme="minorHAnsi" w:eastAsiaTheme="minorEastAsia" w:hAnsiTheme="minorHAnsi" w:cstheme="minorBidi"/>
          <w:noProof/>
          <w:sz w:val="22"/>
          <w:szCs w:val="22"/>
        </w:rPr>
      </w:pPr>
      <w:hyperlink w:anchor="_Toc467844716" w:history="1">
        <w:r w:rsidR="007715F2" w:rsidRPr="00F767AF">
          <w:rPr>
            <w:rStyle w:val="Hyperlink"/>
            <w:noProof/>
          </w:rPr>
          <w:t>Tabelle 3: Vergleich von smarten Medikamentenboxen</w:t>
        </w:r>
        <w:r w:rsidR="007715F2">
          <w:rPr>
            <w:noProof/>
            <w:webHidden/>
          </w:rPr>
          <w:tab/>
        </w:r>
        <w:r w:rsidR="007715F2">
          <w:rPr>
            <w:noProof/>
            <w:webHidden/>
          </w:rPr>
          <w:fldChar w:fldCharType="begin"/>
        </w:r>
        <w:r w:rsidR="007715F2">
          <w:rPr>
            <w:noProof/>
            <w:webHidden/>
          </w:rPr>
          <w:instrText xml:space="preserve"> PAGEREF _Toc467844716 \h </w:instrText>
        </w:r>
        <w:r w:rsidR="007715F2">
          <w:rPr>
            <w:noProof/>
            <w:webHidden/>
          </w:rPr>
        </w:r>
        <w:r w:rsidR="007715F2">
          <w:rPr>
            <w:noProof/>
            <w:webHidden/>
          </w:rPr>
          <w:fldChar w:fldCharType="separate"/>
        </w:r>
        <w:r w:rsidR="007715F2">
          <w:rPr>
            <w:noProof/>
            <w:webHidden/>
          </w:rPr>
          <w:t>26</w:t>
        </w:r>
        <w:r w:rsidR="007715F2">
          <w:rPr>
            <w:noProof/>
            <w:webHidden/>
          </w:rPr>
          <w:fldChar w:fldCharType="end"/>
        </w:r>
      </w:hyperlink>
    </w:p>
    <w:p w:rsidR="007715F2" w:rsidRDefault="00665AA3">
      <w:pPr>
        <w:pStyle w:val="Abbildungsverzeichnis"/>
        <w:tabs>
          <w:tab w:val="right" w:leader="dot" w:pos="9344"/>
        </w:tabs>
        <w:rPr>
          <w:rFonts w:asciiTheme="minorHAnsi" w:eastAsiaTheme="minorEastAsia" w:hAnsiTheme="minorHAnsi" w:cstheme="minorBidi"/>
          <w:noProof/>
          <w:sz w:val="22"/>
          <w:szCs w:val="22"/>
        </w:rPr>
      </w:pPr>
      <w:hyperlink w:anchor="_Toc467844717" w:history="1">
        <w:r w:rsidR="007715F2" w:rsidRPr="00F767AF">
          <w:rPr>
            <w:rStyle w:val="Hyperlink"/>
            <w:noProof/>
          </w:rPr>
          <w:t>Tabelle 4: Vergleich der smarten Aufsätze</w:t>
        </w:r>
        <w:r w:rsidR="007715F2">
          <w:rPr>
            <w:noProof/>
            <w:webHidden/>
          </w:rPr>
          <w:tab/>
        </w:r>
        <w:r w:rsidR="007715F2">
          <w:rPr>
            <w:noProof/>
            <w:webHidden/>
          </w:rPr>
          <w:fldChar w:fldCharType="begin"/>
        </w:r>
        <w:r w:rsidR="007715F2">
          <w:rPr>
            <w:noProof/>
            <w:webHidden/>
          </w:rPr>
          <w:instrText xml:space="preserve"> PAGEREF _Toc467844717 \h </w:instrText>
        </w:r>
        <w:r w:rsidR="007715F2">
          <w:rPr>
            <w:noProof/>
            <w:webHidden/>
          </w:rPr>
        </w:r>
        <w:r w:rsidR="007715F2">
          <w:rPr>
            <w:noProof/>
            <w:webHidden/>
          </w:rPr>
          <w:fldChar w:fldCharType="separate"/>
        </w:r>
        <w:r w:rsidR="007715F2">
          <w:rPr>
            <w:noProof/>
            <w:webHidden/>
          </w:rPr>
          <w:t>28</w:t>
        </w:r>
        <w:r w:rsidR="007715F2">
          <w:rPr>
            <w:noProof/>
            <w:webHidden/>
          </w:rPr>
          <w:fldChar w:fldCharType="end"/>
        </w:r>
      </w:hyperlink>
    </w:p>
    <w:p w:rsidR="007715F2" w:rsidRDefault="00665AA3">
      <w:pPr>
        <w:pStyle w:val="Abbildungsverzeichnis"/>
        <w:tabs>
          <w:tab w:val="right" w:leader="dot" w:pos="9344"/>
        </w:tabs>
        <w:rPr>
          <w:rFonts w:asciiTheme="minorHAnsi" w:eastAsiaTheme="minorEastAsia" w:hAnsiTheme="minorHAnsi" w:cstheme="minorBidi"/>
          <w:noProof/>
          <w:sz w:val="22"/>
          <w:szCs w:val="22"/>
        </w:rPr>
      </w:pPr>
      <w:hyperlink w:anchor="_Toc467844718" w:history="1">
        <w:r w:rsidR="007715F2" w:rsidRPr="00F767AF">
          <w:rPr>
            <w:rStyle w:val="Hyperlink"/>
            <w:noProof/>
          </w:rPr>
          <w:t>Tabelle 5: Anforderungen der Pflegeverantwortlichen an ein smartes Medikamentenverwaltungssystem</w:t>
        </w:r>
        <w:r w:rsidR="007715F2">
          <w:rPr>
            <w:noProof/>
            <w:webHidden/>
          </w:rPr>
          <w:tab/>
        </w:r>
        <w:r w:rsidR="007715F2">
          <w:rPr>
            <w:noProof/>
            <w:webHidden/>
          </w:rPr>
          <w:fldChar w:fldCharType="begin"/>
        </w:r>
        <w:r w:rsidR="007715F2">
          <w:rPr>
            <w:noProof/>
            <w:webHidden/>
          </w:rPr>
          <w:instrText xml:space="preserve"> PAGEREF _Toc467844718 \h </w:instrText>
        </w:r>
        <w:r w:rsidR="007715F2">
          <w:rPr>
            <w:noProof/>
            <w:webHidden/>
          </w:rPr>
        </w:r>
        <w:r w:rsidR="007715F2">
          <w:rPr>
            <w:noProof/>
            <w:webHidden/>
          </w:rPr>
          <w:fldChar w:fldCharType="separate"/>
        </w:r>
        <w:r w:rsidR="007715F2">
          <w:rPr>
            <w:noProof/>
            <w:webHidden/>
          </w:rPr>
          <w:t>29</w:t>
        </w:r>
        <w:r w:rsidR="007715F2">
          <w:rPr>
            <w:noProof/>
            <w:webHidden/>
          </w:rPr>
          <w:fldChar w:fldCharType="end"/>
        </w:r>
      </w:hyperlink>
    </w:p>
    <w:p w:rsidR="006D1592" w:rsidRPr="006D1592" w:rsidRDefault="0066083D" w:rsidP="006D1592">
      <w:pPr>
        <w:rPr>
          <w:rFonts w:eastAsiaTheme="majorEastAsia"/>
        </w:rPr>
      </w:pPr>
      <w:r>
        <w:rPr>
          <w:rFonts w:eastAsiaTheme="majorEastAsia"/>
        </w:rPr>
        <w:fldChar w:fldCharType="end"/>
      </w:r>
    </w:p>
    <w:p w:rsidR="006D1592" w:rsidRPr="009C509E" w:rsidRDefault="006D1592" w:rsidP="009C509E">
      <w:pPr>
        <w:spacing w:after="200" w:line="360" w:lineRule="auto"/>
        <w:rPr>
          <w:rFonts w:ascii="Arial" w:eastAsiaTheme="majorEastAsia" w:hAnsi="Arial" w:cs="Arial"/>
          <w:b/>
          <w:bCs/>
          <w:color w:val="365F91" w:themeColor="accent1" w:themeShade="BF"/>
          <w:sz w:val="28"/>
          <w:szCs w:val="28"/>
        </w:rPr>
      </w:pPr>
    </w:p>
    <w:p w:rsidR="009C509E" w:rsidRPr="009C509E" w:rsidRDefault="009C509E" w:rsidP="009C509E">
      <w:pPr>
        <w:sectPr w:rsidR="009C509E" w:rsidRPr="009C509E" w:rsidSect="004744C8">
          <w:headerReference w:type="even" r:id="rId9"/>
          <w:headerReference w:type="default" r:id="rId10"/>
          <w:footerReference w:type="even" r:id="rId11"/>
          <w:footerReference w:type="default" r:id="rId12"/>
          <w:headerReference w:type="first" r:id="rId13"/>
          <w:footerReference w:type="first" r:id="rId14"/>
          <w:pgSz w:w="11906" w:h="16838"/>
          <w:pgMar w:top="1418" w:right="851" w:bottom="1418" w:left="1701" w:header="709" w:footer="709" w:gutter="0"/>
          <w:pgNumType w:fmt="upperRoman" w:start="1"/>
          <w:cols w:space="708"/>
          <w:titlePg/>
          <w:docGrid w:linePitch="360"/>
        </w:sectPr>
      </w:pPr>
    </w:p>
    <w:p w:rsidR="00CE27F5" w:rsidRPr="00146278" w:rsidRDefault="00AD0E32" w:rsidP="00CE27F5">
      <w:pPr>
        <w:pStyle w:val="berschrift1"/>
        <w:numPr>
          <w:ilvl w:val="0"/>
          <w:numId w:val="2"/>
        </w:numPr>
        <w:spacing w:line="320" w:lineRule="exact"/>
        <w:rPr>
          <w:rFonts w:ascii="Arial" w:hAnsi="Arial" w:cs="Arial"/>
        </w:rPr>
      </w:pPr>
      <w:bookmarkStart w:id="12" w:name="_Toc462229560"/>
      <w:bookmarkStart w:id="13" w:name="_Toc462230380"/>
      <w:bookmarkStart w:id="14" w:name="_Toc462231009"/>
      <w:bookmarkStart w:id="15" w:name="_Toc467844653"/>
      <w:r w:rsidRPr="002169F4">
        <w:rPr>
          <w:rFonts w:ascii="Arial" w:hAnsi="Arial" w:cs="Arial"/>
        </w:rPr>
        <w:t>Einleitung</w:t>
      </w:r>
      <w:bookmarkEnd w:id="12"/>
      <w:bookmarkEnd w:id="13"/>
      <w:bookmarkEnd w:id="14"/>
      <w:bookmarkEnd w:id="15"/>
    </w:p>
    <w:p w:rsidR="00146278" w:rsidRDefault="00A304AE" w:rsidP="00AC29F8">
      <w:pPr>
        <w:pStyle w:val="berschrift2"/>
        <w:numPr>
          <w:ilvl w:val="1"/>
          <w:numId w:val="2"/>
        </w:numPr>
      </w:pPr>
      <w:bookmarkStart w:id="16" w:name="_Toc462229561"/>
      <w:bookmarkStart w:id="17" w:name="_Toc462230381"/>
      <w:bookmarkStart w:id="18" w:name="_Toc462231010"/>
      <w:bookmarkStart w:id="19" w:name="_Toc467844654"/>
      <w:bookmarkStart w:id="20" w:name="_Toc202698523"/>
      <w:r w:rsidRPr="001B7443">
        <w:rPr>
          <w:rFonts w:ascii="Times New Roman" w:hAnsi="Times New Roman" w:cs="Times New Roman"/>
        </w:rPr>
        <w:t>Motivation</w:t>
      </w:r>
      <w:bookmarkEnd w:id="16"/>
      <w:bookmarkEnd w:id="17"/>
      <w:bookmarkEnd w:id="18"/>
      <w:bookmarkEnd w:id="19"/>
    </w:p>
    <w:p w:rsidR="00046438" w:rsidRDefault="00046438" w:rsidP="00046438"/>
    <w:p w:rsidR="00240C3B" w:rsidRDefault="00590814" w:rsidP="00240C3B">
      <w:pPr>
        <w:spacing w:after="120" w:line="360" w:lineRule="auto"/>
        <w:jc w:val="both"/>
        <w:rPr>
          <w:sz w:val="22"/>
          <w:szCs w:val="22"/>
        </w:rPr>
      </w:pPr>
      <w:r>
        <w:rPr>
          <w:sz w:val="22"/>
          <w:szCs w:val="22"/>
        </w:rPr>
        <w:t>Im L</w:t>
      </w:r>
      <w:r w:rsidR="00240C3B">
        <w:rPr>
          <w:sz w:val="22"/>
          <w:szCs w:val="22"/>
        </w:rPr>
        <w:t xml:space="preserve">aufe des Lebens muss sich jeder irgendwann mit der unangenehmen Thematik der Medikamenteneinnahme </w:t>
      </w:r>
      <w:r>
        <w:rPr>
          <w:sz w:val="22"/>
          <w:szCs w:val="22"/>
        </w:rPr>
        <w:t>auseinandersetzen</w:t>
      </w:r>
      <w:r w:rsidR="00240C3B">
        <w:rPr>
          <w:sz w:val="22"/>
          <w:szCs w:val="22"/>
        </w:rPr>
        <w:t xml:space="preserve">. Dies kann bei manchen nur in einer temporären Einnahme von </w:t>
      </w:r>
    </w:p>
    <w:p w:rsidR="00240C3B" w:rsidRDefault="00240C3B" w:rsidP="00240C3B">
      <w:pPr>
        <w:spacing w:after="120" w:line="360" w:lineRule="auto"/>
        <w:jc w:val="both"/>
        <w:rPr>
          <w:sz w:val="22"/>
          <w:szCs w:val="22"/>
        </w:rPr>
      </w:pPr>
      <w:proofErr w:type="spellStart"/>
      <w:r>
        <w:rPr>
          <w:sz w:val="22"/>
          <w:szCs w:val="22"/>
        </w:rPr>
        <w:t>M</w:t>
      </w:r>
      <w:r w:rsidRPr="00413D4F">
        <w:rPr>
          <w:sz w:val="22"/>
          <w:szCs w:val="22"/>
        </w:rPr>
        <w:t>ucosolvan</w:t>
      </w:r>
      <w:proofErr w:type="spellEnd"/>
      <w:r>
        <w:rPr>
          <w:sz w:val="22"/>
          <w:szCs w:val="22"/>
        </w:rPr>
        <w:t xml:space="preserve"> zur Linderung des unangenehmen Hustens resultieren und bei anderen wiederrum wird die komplette Tagesplanung allein an den einzunehmenden Medikamenten ausgerichtet, die regelmäßig Eingenommen werden müssen zur Bekämpfung der Symptome von chronischen Krankheiten. Besonders ältere Personen sind gekennzeichnet von der aktiven Planung ihrer Medikamenteneinnahmezeitpläne, da Menschen ab dem 60 Lebensjahr laut Andrea  </w:t>
      </w:r>
      <w:r>
        <w:rPr>
          <w:sz w:val="22"/>
          <w:szCs w:val="22"/>
        </w:rPr>
        <w:fldChar w:fldCharType="begin"/>
      </w:r>
      <w:r>
        <w:rPr>
          <w:sz w:val="22"/>
          <w:szCs w:val="22"/>
        </w:rPr>
        <w:instrText>ADDIN CITAVI.PLACEHOLDER 6956cf54-ee08-4dea-a9b5-bb7ccc69cca4 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MjAwNiwgUy4gOTMpPC9UZXh0Pg0KICAgIDwvVGV4dFVuaXQ+DQogIDwvVGV4dFVuaXRzPg0KPC9QbGFjZWhvbGRlcj4=</w:instrText>
      </w:r>
      <w:r>
        <w:rPr>
          <w:sz w:val="22"/>
          <w:szCs w:val="22"/>
        </w:rPr>
        <w:fldChar w:fldCharType="separate"/>
      </w:r>
      <w:bookmarkStart w:id="21" w:name="_CTVP0016956cf54ee084deaa9b5bb7ccc69cca4"/>
      <w:r w:rsidR="000100C2">
        <w:rPr>
          <w:sz w:val="22"/>
          <w:szCs w:val="22"/>
        </w:rPr>
        <w:t>(vgl. 2006, S. 93)</w:t>
      </w:r>
      <w:bookmarkEnd w:id="21"/>
      <w:r>
        <w:rPr>
          <w:sz w:val="22"/>
          <w:szCs w:val="22"/>
        </w:rPr>
        <w:fldChar w:fldCharType="end"/>
      </w:r>
      <w:r>
        <w:rPr>
          <w:sz w:val="22"/>
          <w:szCs w:val="22"/>
        </w:rPr>
        <w:t xml:space="preserve"> an Multimorbidität leiden, sprich mehrere Krankheiten gleichzeitig haben, die durchschnittlich mit 3 Arzneimittel pro Tag behandelt werden müssen.   Des Weiteren wird laut dem statistischem Bundesamt der Anteil von älteren Personen steigen</w:t>
      </w:r>
      <w:r w:rsidRPr="009740DC">
        <w:rPr>
          <w:sz w:val="22"/>
          <w:szCs w:val="22"/>
        </w:rPr>
        <w:t xml:space="preserve">. </w:t>
      </w:r>
      <w:r>
        <w:rPr>
          <w:sz w:val="22"/>
          <w:szCs w:val="22"/>
        </w:rPr>
        <w:t xml:space="preserve">So wird die Anzahl der über 64-Jährigen, im Zeitraum von 2016 bis 2030, von 17,5 Millionen auf </w:t>
      </w:r>
      <w:r w:rsidRPr="009740DC">
        <w:rPr>
          <w:sz w:val="22"/>
          <w:szCs w:val="22"/>
        </w:rPr>
        <w:t>21,8</w:t>
      </w:r>
      <w:r>
        <w:rPr>
          <w:sz w:val="22"/>
          <w:szCs w:val="22"/>
        </w:rPr>
        <w:t xml:space="preserve"> Millionen steigen. </w:t>
      </w:r>
      <w:r>
        <w:rPr>
          <w:sz w:val="22"/>
          <w:szCs w:val="22"/>
        </w:rPr>
        <w:fldChar w:fldCharType="begin"/>
      </w:r>
      <w:r w:rsidR="00A70378">
        <w:rPr>
          <w:sz w:val="22"/>
          <w:szCs w:val="22"/>
        </w:rPr>
        <w:instrText>ADDIN CITAVI.PLACEHOLDER 0e88c6f9-c150-41e2-aff9-065f0ccbe655 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5TdGF0aXN0aXNjaGVzIEJ1bmRlc2FtdCAyMDE1KTwvVGV4dD4NCiAgICA8L1RleHRVbml0Pg0KICA8L1RleHRVbml0cz4NCjwvUGxhY2Vob2xkZXI+</w:instrText>
      </w:r>
      <w:r>
        <w:rPr>
          <w:sz w:val="22"/>
          <w:szCs w:val="22"/>
        </w:rPr>
        <w:fldChar w:fldCharType="separate"/>
      </w:r>
      <w:bookmarkStart w:id="22" w:name="_CTVP0010e88c6f9c15041e2aff9065f0ccbe655"/>
      <w:r w:rsidR="00A70378">
        <w:rPr>
          <w:sz w:val="22"/>
          <w:szCs w:val="22"/>
        </w:rPr>
        <w:t>(vgl. Statistisches Bundesamt 2015)</w:t>
      </w:r>
      <w:bookmarkEnd w:id="22"/>
      <w:r>
        <w:rPr>
          <w:sz w:val="22"/>
          <w:szCs w:val="22"/>
        </w:rPr>
        <w:fldChar w:fldCharType="end"/>
      </w:r>
      <w:r>
        <w:rPr>
          <w:sz w:val="22"/>
          <w:szCs w:val="22"/>
        </w:rPr>
        <w:t xml:space="preserve"> Dies entspricht einer Zunahme von 7 %. </w:t>
      </w:r>
    </w:p>
    <w:p w:rsidR="00240C3B" w:rsidRDefault="00240C3B" w:rsidP="00240C3B">
      <w:pPr>
        <w:spacing w:after="120" w:line="360" w:lineRule="auto"/>
        <w:jc w:val="both"/>
        <w:rPr>
          <w:sz w:val="22"/>
          <w:szCs w:val="22"/>
        </w:rPr>
      </w:pPr>
    </w:p>
    <w:p w:rsidR="00240C3B" w:rsidRDefault="00240C3B" w:rsidP="00240C3B">
      <w:pPr>
        <w:spacing w:after="120" w:line="360" w:lineRule="auto"/>
        <w:jc w:val="both"/>
        <w:rPr>
          <w:sz w:val="22"/>
          <w:szCs w:val="22"/>
        </w:rPr>
      </w:pPr>
      <w:r>
        <w:rPr>
          <w:sz w:val="22"/>
          <w:szCs w:val="22"/>
        </w:rPr>
        <w:t xml:space="preserve">Aufgrund dessen, dass der Anteil der Medikamentenpflichtigen älteren Personen laut der Krankenkasse Barmer GEK bei mehr als 80 % liegt </w:t>
      </w:r>
      <w:r>
        <w:rPr>
          <w:sz w:val="22"/>
          <w:szCs w:val="22"/>
        </w:rPr>
        <w:fldChar w:fldCharType="begin"/>
      </w:r>
      <w:r w:rsidR="00A70378">
        <w:rPr>
          <w:sz w:val="22"/>
          <w:szCs w:val="22"/>
        </w:rPr>
        <w:instrText>ADDIN CITAVI.PLACEHOLDER 8de6f3d8-c156-4d0e-853c-b4873d3b9706 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HbGFlc2tlIHVuZCBTY2hpY2t0YW56IDIwMTVhLCA1M2YuKTwvVGV4dD4NCiAgICA8L1RleHRVbml0Pg0KICA8L1RleHRVbml0cz4NCjwvUGxhY2Vob2xkZXI+</w:instrText>
      </w:r>
      <w:r>
        <w:rPr>
          <w:sz w:val="22"/>
          <w:szCs w:val="22"/>
        </w:rPr>
        <w:fldChar w:fldCharType="separate"/>
      </w:r>
      <w:bookmarkStart w:id="23" w:name="_CTVP0018de6f3d8c1564d0e853cb4873d3b9706"/>
      <w:r w:rsidR="00A70378">
        <w:rPr>
          <w:sz w:val="22"/>
          <w:szCs w:val="22"/>
        </w:rPr>
        <w:t>(vgl. Glaeske und Schicktanz 2015a, 53f.)</w:t>
      </w:r>
      <w:bookmarkEnd w:id="23"/>
      <w:r>
        <w:rPr>
          <w:sz w:val="22"/>
          <w:szCs w:val="22"/>
        </w:rPr>
        <w:fldChar w:fldCharType="end"/>
      </w:r>
      <w:r>
        <w:rPr>
          <w:sz w:val="22"/>
          <w:szCs w:val="22"/>
        </w:rPr>
        <w:t>, sind in naher Zukunft mehr ältere Personen zu verzeichnen, die Medikamente regelmäßig einnehmen müssen. Dieser Tatsache sollte eine besondere Beachtung</w:t>
      </w:r>
      <w:r w:rsidR="00A217D6">
        <w:rPr>
          <w:sz w:val="22"/>
          <w:szCs w:val="22"/>
        </w:rPr>
        <w:t xml:space="preserve"> geschenkt werden, da fast die H</w:t>
      </w:r>
      <w:r>
        <w:rPr>
          <w:sz w:val="22"/>
          <w:szCs w:val="22"/>
        </w:rPr>
        <w:t xml:space="preserve">älfte der älteren Personen, die Medikamente verschrieben bekommen haben, als Non-Adhärent gelten. </w:t>
      </w:r>
      <w:r>
        <w:rPr>
          <w:sz w:val="22"/>
          <w:szCs w:val="22"/>
        </w:rPr>
        <w:fldChar w:fldCharType="begin"/>
      </w:r>
      <w:r>
        <w:rPr>
          <w:sz w:val="22"/>
          <w:szCs w:val="22"/>
        </w:rPr>
        <w:instrText>ADDIN CITAVI.PLACEHOLDER 9c75f8dd-3d31-49c6-80ea-2824cf49b56d 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GF5ZXMgZXQgYWwuIDIwMDksIFMuIDc3MCk8L1RleHQ+DQogICAgPC9UZXh0VW5pdD4NCiAgPC9UZXh0VW5pdHM+DQo8L1BsYWNlaG9sZGVyPg==</w:instrText>
      </w:r>
      <w:r>
        <w:rPr>
          <w:sz w:val="22"/>
          <w:szCs w:val="22"/>
        </w:rPr>
        <w:fldChar w:fldCharType="separate"/>
      </w:r>
      <w:bookmarkStart w:id="24" w:name="_CTVP0019c75f8dd3d3149c680ea2824cf49b56d"/>
      <w:r w:rsidR="000100C2">
        <w:rPr>
          <w:sz w:val="22"/>
          <w:szCs w:val="22"/>
        </w:rPr>
        <w:t>(vgl. Hayes et al. 2009, S. 770)</w:t>
      </w:r>
      <w:bookmarkEnd w:id="24"/>
      <w:r>
        <w:rPr>
          <w:sz w:val="22"/>
          <w:szCs w:val="22"/>
        </w:rPr>
        <w:fldChar w:fldCharType="end"/>
      </w:r>
      <w:r>
        <w:rPr>
          <w:sz w:val="22"/>
          <w:szCs w:val="22"/>
        </w:rPr>
        <w:t xml:space="preserve"> Dies resultiert unteranderem davon, dass besonders ält</w:t>
      </w:r>
      <w:r w:rsidR="008105C8">
        <w:rPr>
          <w:sz w:val="22"/>
          <w:szCs w:val="22"/>
        </w:rPr>
        <w:t>ere Personen durch altersbedingte körperliche oder geis</w:t>
      </w:r>
      <w:r>
        <w:rPr>
          <w:sz w:val="22"/>
          <w:szCs w:val="22"/>
        </w:rPr>
        <w:t>t</w:t>
      </w:r>
      <w:r w:rsidR="008105C8">
        <w:rPr>
          <w:sz w:val="22"/>
          <w:szCs w:val="22"/>
        </w:rPr>
        <w:t>i</w:t>
      </w:r>
      <w:r>
        <w:rPr>
          <w:sz w:val="22"/>
          <w:szCs w:val="22"/>
        </w:rPr>
        <w:t xml:space="preserve">ge Einschränkungen schnell die Übersicht der einzunehmenden Medikamente verlieren. </w:t>
      </w:r>
      <w:r>
        <w:rPr>
          <w:sz w:val="22"/>
          <w:szCs w:val="22"/>
        </w:rPr>
        <w:fldChar w:fldCharType="begin"/>
      </w:r>
      <w:r>
        <w:rPr>
          <w:sz w:val="22"/>
          <w:szCs w:val="22"/>
        </w:rPr>
        <w:instrText>ADDIN CITAVI.PLACEHOLDER 32611e01-fcae-441b-9958-a04fb032d608 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THVuZGVsbCBldCBhbC4gMjAxMCwgUy4gOTgpPC9UZXh0Pg0KICAgIDwvVGV4dFVuaXQ+DQogIDwvVGV4dFVuaXRzPg0KPC9QbGFjZWhvbGRlcj4=</w:instrText>
      </w:r>
      <w:r>
        <w:rPr>
          <w:sz w:val="22"/>
          <w:szCs w:val="22"/>
        </w:rPr>
        <w:fldChar w:fldCharType="separate"/>
      </w:r>
      <w:bookmarkStart w:id="25" w:name="_CTVP00132611e01fcae441b9958a04fb032d608"/>
      <w:r w:rsidR="000100C2">
        <w:rPr>
          <w:sz w:val="22"/>
          <w:szCs w:val="22"/>
        </w:rPr>
        <w:t>(vgl. Lundell et al. 2010, S. 98)</w:t>
      </w:r>
      <w:bookmarkEnd w:id="25"/>
      <w:r>
        <w:rPr>
          <w:sz w:val="22"/>
          <w:szCs w:val="22"/>
        </w:rPr>
        <w:fldChar w:fldCharType="end"/>
      </w:r>
      <w:r>
        <w:rPr>
          <w:sz w:val="22"/>
          <w:szCs w:val="22"/>
        </w:rPr>
        <w:t xml:space="preserve"> Dies führt nicht nur dazu, dass sich der Gesundheitszustand der Personen verschlechtert, sondern auch das zusätzliche Krankenhausaufenthalte oder Pflegebedarf nötig ist. So kostete die Non-Adhärenz den deutschen Staat im Jahr 2007 bis zu 10 Milliarde Euro. </w:t>
      </w:r>
      <w:r>
        <w:rPr>
          <w:sz w:val="22"/>
          <w:szCs w:val="22"/>
        </w:rPr>
        <w:fldChar w:fldCharType="begin"/>
      </w:r>
      <w:r w:rsidR="00A70378">
        <w:rPr>
          <w:sz w:val="22"/>
          <w:szCs w:val="22"/>
        </w:rPr>
        <w:instrText>ADDIN CITAVI.PLACEHOLDER ed5a44a8-07d3-41b2-a6e7-b2c72775cfda 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BQkRBIC0gQnVuZGVzdmVyZWluaWd1bmcgRGV1dHNjaGVyIEFwb3RoZWtlcnZlcmLDpG5kZSBlLiBWLiAyMDA3KTwvVGV4dD4NCiAgICA8L1RleHRVbml0Pg0KICA8L1RleHRVbml0cz4NCjwvUGxhY2Vob2xkZXI+</w:instrText>
      </w:r>
      <w:r>
        <w:rPr>
          <w:sz w:val="22"/>
          <w:szCs w:val="22"/>
        </w:rPr>
        <w:fldChar w:fldCharType="separate"/>
      </w:r>
      <w:bookmarkStart w:id="26" w:name="_CTVP001ed5a44a807d341b2a6e7b2c72775cfda"/>
      <w:r w:rsidR="00A70378">
        <w:rPr>
          <w:sz w:val="22"/>
          <w:szCs w:val="22"/>
        </w:rPr>
        <w:t>(vgl. ABDA - Bundesvereinigung Deutscher Apothekerverbände e. V. 2007)</w:t>
      </w:r>
      <w:bookmarkEnd w:id="26"/>
      <w:r>
        <w:rPr>
          <w:sz w:val="22"/>
          <w:szCs w:val="22"/>
        </w:rPr>
        <w:fldChar w:fldCharType="end"/>
      </w:r>
      <w:r>
        <w:rPr>
          <w:sz w:val="22"/>
          <w:szCs w:val="22"/>
        </w:rPr>
        <w:t xml:space="preserve"> Deswegen sollte eine Steigerung der Adhärenz der Personen angestrebt werden und zwar nicht nur zur Senkung der daraus resultierenden Behandlungskosten, sondern auch um älteren Personen einen angenehmen und </w:t>
      </w:r>
      <w:r w:rsidR="008105C8">
        <w:rPr>
          <w:sz w:val="22"/>
          <w:szCs w:val="22"/>
        </w:rPr>
        <w:t>weitestgehend</w:t>
      </w:r>
      <w:r>
        <w:rPr>
          <w:sz w:val="22"/>
          <w:szCs w:val="22"/>
        </w:rPr>
        <w:t xml:space="preserve"> beschwerdefreien Lebensabend zu gewährleisten.</w:t>
      </w:r>
    </w:p>
    <w:p w:rsidR="009A5F73" w:rsidRDefault="009A5F73" w:rsidP="009B28F6">
      <w:pPr>
        <w:spacing w:after="120" w:line="360" w:lineRule="auto"/>
        <w:jc w:val="both"/>
        <w:rPr>
          <w:sz w:val="22"/>
          <w:szCs w:val="22"/>
        </w:rPr>
      </w:pPr>
    </w:p>
    <w:p w:rsidR="009A5F73" w:rsidRDefault="009A5F73" w:rsidP="009B28F6">
      <w:pPr>
        <w:spacing w:after="120" w:line="360" w:lineRule="auto"/>
        <w:jc w:val="both"/>
        <w:rPr>
          <w:sz w:val="22"/>
          <w:szCs w:val="22"/>
        </w:rPr>
      </w:pPr>
    </w:p>
    <w:p w:rsidR="009A5F73" w:rsidRDefault="009A5F73" w:rsidP="009B28F6">
      <w:pPr>
        <w:spacing w:after="120" w:line="360" w:lineRule="auto"/>
        <w:jc w:val="both"/>
        <w:rPr>
          <w:sz w:val="22"/>
          <w:szCs w:val="22"/>
        </w:rPr>
      </w:pPr>
    </w:p>
    <w:p w:rsidR="009A5F73" w:rsidRDefault="009A5F73" w:rsidP="009B28F6">
      <w:pPr>
        <w:spacing w:after="120" w:line="360" w:lineRule="auto"/>
        <w:jc w:val="both"/>
        <w:rPr>
          <w:sz w:val="22"/>
          <w:szCs w:val="22"/>
        </w:rPr>
      </w:pPr>
    </w:p>
    <w:p w:rsidR="009A5F73" w:rsidRPr="001B7443" w:rsidRDefault="009A5F73" w:rsidP="00AC29F8">
      <w:pPr>
        <w:pStyle w:val="berschrift2"/>
        <w:numPr>
          <w:ilvl w:val="1"/>
          <w:numId w:val="2"/>
        </w:numPr>
        <w:rPr>
          <w:rFonts w:ascii="Times New Roman" w:hAnsi="Times New Roman" w:cs="Times New Roman"/>
        </w:rPr>
      </w:pPr>
      <w:bookmarkStart w:id="27" w:name="_Toc462229562"/>
      <w:bookmarkStart w:id="28" w:name="_Toc462230382"/>
      <w:bookmarkStart w:id="29" w:name="_Toc462231011"/>
      <w:bookmarkStart w:id="30" w:name="_Toc467844655"/>
      <w:r w:rsidRPr="001B7443">
        <w:rPr>
          <w:rFonts w:ascii="Times New Roman" w:hAnsi="Times New Roman" w:cs="Times New Roman"/>
        </w:rPr>
        <w:t>Ziel der Mastera</w:t>
      </w:r>
      <w:r w:rsidR="000546EA">
        <w:rPr>
          <w:rFonts w:ascii="Times New Roman" w:hAnsi="Times New Roman" w:cs="Times New Roman"/>
        </w:rPr>
        <w:t>r</w:t>
      </w:r>
      <w:r w:rsidRPr="001B7443">
        <w:rPr>
          <w:rFonts w:ascii="Times New Roman" w:hAnsi="Times New Roman" w:cs="Times New Roman"/>
        </w:rPr>
        <w:t>beit</w:t>
      </w:r>
      <w:bookmarkEnd w:id="27"/>
      <w:bookmarkEnd w:id="28"/>
      <w:bookmarkEnd w:id="29"/>
      <w:bookmarkEnd w:id="30"/>
    </w:p>
    <w:p w:rsidR="009A5F73" w:rsidRDefault="009A5F73" w:rsidP="009A5F73">
      <w:pPr>
        <w:spacing w:line="360" w:lineRule="auto"/>
        <w:jc w:val="both"/>
        <w:rPr>
          <w:sz w:val="22"/>
          <w:szCs w:val="22"/>
        </w:rPr>
      </w:pPr>
    </w:p>
    <w:p w:rsidR="007F0AA8" w:rsidRPr="005138EA" w:rsidRDefault="007F0AA8" w:rsidP="007F0AA8">
      <w:pPr>
        <w:spacing w:line="360" w:lineRule="auto"/>
        <w:jc w:val="both"/>
        <w:rPr>
          <w:sz w:val="22"/>
          <w:szCs w:val="22"/>
        </w:rPr>
      </w:pPr>
      <w:r w:rsidRPr="005138EA">
        <w:rPr>
          <w:sz w:val="22"/>
          <w:szCs w:val="22"/>
        </w:rPr>
        <w:t>Das Ziel der Masterarbeit ist es sich mit der Thematik</w:t>
      </w:r>
      <w:r>
        <w:rPr>
          <w:sz w:val="22"/>
          <w:szCs w:val="22"/>
        </w:rPr>
        <w:t xml:space="preserve"> Adhärenz bei älteren Personen a</w:t>
      </w:r>
      <w:r w:rsidRPr="005138EA">
        <w:rPr>
          <w:sz w:val="22"/>
          <w:szCs w:val="22"/>
        </w:rPr>
        <w:t>useinander</w:t>
      </w:r>
      <w:r>
        <w:rPr>
          <w:sz w:val="22"/>
          <w:szCs w:val="22"/>
        </w:rPr>
        <w:t>zusetzen</w:t>
      </w:r>
      <w:r w:rsidRPr="005138EA">
        <w:rPr>
          <w:sz w:val="22"/>
          <w:szCs w:val="22"/>
        </w:rPr>
        <w:t xml:space="preserve">, um aufzuzeigen welche Gründe </w:t>
      </w:r>
      <w:r>
        <w:rPr>
          <w:sz w:val="22"/>
          <w:szCs w:val="22"/>
        </w:rPr>
        <w:t xml:space="preserve">bei älteren Personen </w:t>
      </w:r>
      <w:r w:rsidRPr="005138EA">
        <w:rPr>
          <w:sz w:val="22"/>
          <w:szCs w:val="22"/>
        </w:rPr>
        <w:t xml:space="preserve">dazu führen Medikamente nicht einzunehmen, damit Konzepte und Gegenmaßnahmen herausgearbeitet werden können zur Erhöhung der Bereitschaft zur Einnahme der Medikamente. Die gewonnenen Ergebnisse fließen daraufhin in die Entwicklung einer smarten </w:t>
      </w:r>
      <w:r>
        <w:rPr>
          <w:sz w:val="22"/>
          <w:szCs w:val="22"/>
        </w:rPr>
        <w:t>Medikamentendose</w:t>
      </w:r>
      <w:r w:rsidRPr="005138EA">
        <w:rPr>
          <w:sz w:val="22"/>
          <w:szCs w:val="22"/>
        </w:rPr>
        <w:t>, die unter der Berücksichtigung der individuellen Einnahmearten und -</w:t>
      </w:r>
      <w:r w:rsidR="000546EA" w:rsidRPr="005138EA">
        <w:rPr>
          <w:sz w:val="22"/>
          <w:szCs w:val="22"/>
        </w:rPr>
        <w:t>Rhythmen</w:t>
      </w:r>
      <w:r w:rsidRPr="005138EA">
        <w:rPr>
          <w:sz w:val="22"/>
          <w:szCs w:val="22"/>
        </w:rPr>
        <w:t xml:space="preserve"> der Betroffenen Personen als ein Medium zur Verwaltung der Medikamente dienen soll</w:t>
      </w:r>
      <w:r>
        <w:rPr>
          <w:sz w:val="22"/>
          <w:szCs w:val="22"/>
        </w:rPr>
        <w:t xml:space="preserve">. </w:t>
      </w:r>
      <w:r w:rsidRPr="005138EA">
        <w:rPr>
          <w:sz w:val="22"/>
          <w:szCs w:val="22"/>
        </w:rPr>
        <w:t xml:space="preserve">Die smarte Medikamentendose wird sich speziell durch eine </w:t>
      </w:r>
      <w:r w:rsidR="00FD3231" w:rsidRPr="00FD3231">
        <w:rPr>
          <w:sz w:val="22"/>
          <w:szCs w:val="22"/>
        </w:rPr>
        <w:t>Kontextsensitivität</w:t>
      </w:r>
      <w:r w:rsidR="00FD3231">
        <w:rPr>
          <w:rStyle w:val="apple-converted-space"/>
          <w:rFonts w:ascii="Arial" w:hAnsi="Arial" w:cs="Arial"/>
          <w:color w:val="222222"/>
          <w:shd w:val="clear" w:color="auto" w:fill="FFFFFF"/>
        </w:rPr>
        <w:t> </w:t>
      </w:r>
      <w:r w:rsidRPr="005138EA">
        <w:rPr>
          <w:sz w:val="22"/>
          <w:szCs w:val="22"/>
        </w:rPr>
        <w:t>auszeichnen, die den individuellen Benutzer-, Umgebungs- sowie Gerätekontext unter der Verwendung von Sensoren und Aktoren erfassen kann und autonom verarbeiten</w:t>
      </w:r>
      <w:r>
        <w:rPr>
          <w:sz w:val="22"/>
          <w:szCs w:val="22"/>
        </w:rPr>
        <w:t>, sodass speziell auf den Benutzer angepasste Erinnerungsmechanismen erstellt werden können.</w:t>
      </w:r>
      <w:r w:rsidRPr="005138EA">
        <w:rPr>
          <w:sz w:val="22"/>
          <w:szCs w:val="22"/>
        </w:rPr>
        <w:t xml:space="preserve"> Als Basis zur Verarbeitung der </w:t>
      </w:r>
      <w:r w:rsidR="000546EA" w:rsidRPr="005138EA">
        <w:rPr>
          <w:sz w:val="22"/>
          <w:szCs w:val="22"/>
        </w:rPr>
        <w:t>Sensoren Daten</w:t>
      </w:r>
      <w:r>
        <w:rPr>
          <w:sz w:val="22"/>
          <w:szCs w:val="22"/>
        </w:rPr>
        <w:t>,</w:t>
      </w:r>
      <w:r w:rsidRPr="005138EA">
        <w:rPr>
          <w:sz w:val="22"/>
          <w:szCs w:val="22"/>
        </w:rPr>
        <w:t xml:space="preserve"> sowie der Ermöglichung einer Interoperabilität mit anderen Geräten, wird die Middleware </w:t>
      </w:r>
      <w:proofErr w:type="spellStart"/>
      <w:r w:rsidRPr="005138EA">
        <w:rPr>
          <w:sz w:val="22"/>
          <w:szCs w:val="22"/>
        </w:rPr>
        <w:t>OpenHAB</w:t>
      </w:r>
      <w:proofErr w:type="spellEnd"/>
      <w:r w:rsidRPr="005138EA">
        <w:rPr>
          <w:sz w:val="22"/>
          <w:szCs w:val="22"/>
        </w:rPr>
        <w:t xml:space="preserve"> verwendet. </w:t>
      </w:r>
    </w:p>
    <w:p w:rsidR="00787F13" w:rsidRDefault="00787F13" w:rsidP="00787F13">
      <w:pPr>
        <w:spacing w:line="360" w:lineRule="auto"/>
        <w:jc w:val="both"/>
        <w:rPr>
          <w:sz w:val="22"/>
          <w:szCs w:val="22"/>
        </w:rPr>
      </w:pPr>
    </w:p>
    <w:p w:rsidR="003C227F" w:rsidRPr="003C227F" w:rsidRDefault="003C227F" w:rsidP="003C227F">
      <w:pPr>
        <w:pStyle w:val="berschrift2"/>
        <w:numPr>
          <w:ilvl w:val="1"/>
          <w:numId w:val="2"/>
        </w:numPr>
        <w:rPr>
          <w:rFonts w:ascii="Times New Roman" w:hAnsi="Times New Roman" w:cs="Times New Roman"/>
        </w:rPr>
      </w:pPr>
      <w:bookmarkStart w:id="31" w:name="_Toc467844656"/>
      <w:r w:rsidRPr="003C227F">
        <w:rPr>
          <w:rFonts w:ascii="Times New Roman" w:hAnsi="Times New Roman" w:cs="Times New Roman"/>
        </w:rPr>
        <w:t>Methodisches Vorgehen</w:t>
      </w:r>
      <w:bookmarkEnd w:id="31"/>
    </w:p>
    <w:p w:rsidR="003C227F" w:rsidRDefault="003C227F" w:rsidP="003C227F"/>
    <w:p w:rsidR="003C227F" w:rsidRDefault="003C227F" w:rsidP="003C227F">
      <w:pPr>
        <w:spacing w:line="360" w:lineRule="auto"/>
        <w:jc w:val="both"/>
        <w:rPr>
          <w:szCs w:val="24"/>
        </w:rPr>
      </w:pPr>
      <w:r>
        <w:t xml:space="preserve">Zur Erforschung der Gründe für die Adhärenz und die Non-Adhärenz von älteren Personen wurden Interviews mit Pflegekräften von Altenpflegeheimen durchgeführt. Durch die Interviews sollten allgemeine </w:t>
      </w:r>
      <w:r>
        <w:rPr>
          <w:szCs w:val="24"/>
        </w:rPr>
        <w:t>d</w:t>
      </w:r>
      <w:r w:rsidRPr="00935313">
        <w:rPr>
          <w:szCs w:val="24"/>
        </w:rPr>
        <w:t>emografische Daten über die Bewohner und Pflegeverantwortliche</w:t>
      </w:r>
      <w:r>
        <w:rPr>
          <w:szCs w:val="24"/>
        </w:rPr>
        <w:t xml:space="preserve"> der Einrichtungen, </w:t>
      </w:r>
      <w:r w:rsidRPr="00935313">
        <w:rPr>
          <w:szCs w:val="24"/>
        </w:rPr>
        <w:t xml:space="preserve">anonymisierte Informationen in Bezug </w:t>
      </w:r>
      <w:r>
        <w:rPr>
          <w:szCs w:val="24"/>
        </w:rPr>
        <w:t xml:space="preserve">zum Medikamenteneinnahmeverhalten </w:t>
      </w:r>
      <w:r w:rsidRPr="00935313">
        <w:rPr>
          <w:szCs w:val="24"/>
        </w:rPr>
        <w:t>von den Bewohnern</w:t>
      </w:r>
      <w:r>
        <w:rPr>
          <w:szCs w:val="24"/>
        </w:rPr>
        <w:t>, Bereitschaft der Verwendung von smarten Medikamentensystemen sowie den Anforderungen an ein zukünftiges Medikamentenverwaltungssystem erhoben werden. Anhand von den Informationen wurden Anforderungen definiert sowie Konzepte erstellt.</w:t>
      </w:r>
    </w:p>
    <w:p w:rsidR="003C227F" w:rsidRDefault="003C227F" w:rsidP="00787F13">
      <w:pPr>
        <w:spacing w:line="360" w:lineRule="auto"/>
        <w:jc w:val="both"/>
        <w:rPr>
          <w:sz w:val="22"/>
          <w:szCs w:val="22"/>
        </w:rPr>
      </w:pPr>
    </w:p>
    <w:p w:rsidR="00A304AE" w:rsidRPr="001B7443" w:rsidRDefault="006F7C93" w:rsidP="00AC29F8">
      <w:pPr>
        <w:pStyle w:val="berschrift2"/>
        <w:numPr>
          <w:ilvl w:val="1"/>
          <w:numId w:val="2"/>
        </w:numPr>
        <w:rPr>
          <w:rFonts w:ascii="Times New Roman" w:hAnsi="Times New Roman" w:cs="Times New Roman"/>
        </w:rPr>
      </w:pPr>
      <w:bookmarkStart w:id="32" w:name="_Toc462229563"/>
      <w:bookmarkStart w:id="33" w:name="_Toc462230383"/>
      <w:bookmarkStart w:id="34" w:name="_Toc462231012"/>
      <w:bookmarkStart w:id="35" w:name="_Toc467844657"/>
      <w:bookmarkEnd w:id="20"/>
      <w:r w:rsidRPr="001B7443">
        <w:rPr>
          <w:rFonts w:ascii="Times New Roman" w:hAnsi="Times New Roman" w:cs="Times New Roman"/>
        </w:rPr>
        <w:t>Aufbau der Arbeit</w:t>
      </w:r>
      <w:bookmarkEnd w:id="32"/>
      <w:bookmarkEnd w:id="33"/>
      <w:bookmarkEnd w:id="34"/>
      <w:bookmarkEnd w:id="35"/>
    </w:p>
    <w:p w:rsidR="00787F13" w:rsidRDefault="00787F13" w:rsidP="00787F13"/>
    <w:p w:rsidR="00787F13" w:rsidRDefault="00787F13" w:rsidP="00787F13"/>
    <w:p w:rsidR="00787F13" w:rsidRDefault="00787F13" w:rsidP="00787F13"/>
    <w:p w:rsidR="00787F13" w:rsidRDefault="00787F13" w:rsidP="00787F13"/>
    <w:p w:rsidR="00787F13" w:rsidRDefault="00787F13" w:rsidP="00787F13"/>
    <w:p w:rsidR="00787F13" w:rsidRDefault="00787F13" w:rsidP="00787F13"/>
    <w:p w:rsidR="00787F13" w:rsidRDefault="00787F13" w:rsidP="00787F13"/>
    <w:p w:rsidR="00787F13" w:rsidRDefault="00787F13" w:rsidP="00787F13"/>
    <w:p w:rsidR="00787F13" w:rsidRDefault="00787F13" w:rsidP="00787F13"/>
    <w:p w:rsidR="00787F13" w:rsidRDefault="00787F13" w:rsidP="00787F13"/>
    <w:p w:rsidR="00787F13" w:rsidRDefault="00787F13" w:rsidP="00787F13"/>
    <w:p w:rsidR="00787F13" w:rsidRDefault="00787F13" w:rsidP="00787F13"/>
    <w:p w:rsidR="00787F13" w:rsidRDefault="00787F13" w:rsidP="00787F13"/>
    <w:p w:rsidR="00787F13" w:rsidRDefault="00787F13" w:rsidP="00787F13"/>
    <w:p w:rsidR="00CD0A97" w:rsidRPr="00787F13" w:rsidRDefault="00CD0A97" w:rsidP="00787F13"/>
    <w:p w:rsidR="00A304AE" w:rsidRPr="001B7443" w:rsidRDefault="00A304AE" w:rsidP="00AC29F8">
      <w:pPr>
        <w:pStyle w:val="berschrift2"/>
        <w:numPr>
          <w:ilvl w:val="1"/>
          <w:numId w:val="2"/>
        </w:numPr>
        <w:rPr>
          <w:rFonts w:ascii="Times New Roman" w:hAnsi="Times New Roman" w:cs="Times New Roman"/>
        </w:rPr>
      </w:pPr>
      <w:bookmarkStart w:id="36" w:name="_Toc462229564"/>
      <w:bookmarkStart w:id="37" w:name="_Toc462230384"/>
      <w:bookmarkStart w:id="38" w:name="_Toc462231013"/>
      <w:bookmarkStart w:id="39" w:name="_Toc467844658"/>
      <w:r w:rsidRPr="001B7443">
        <w:rPr>
          <w:rFonts w:ascii="Times New Roman" w:hAnsi="Times New Roman" w:cs="Times New Roman"/>
        </w:rPr>
        <w:t>Verwandte Arbeiten</w:t>
      </w:r>
      <w:bookmarkEnd w:id="36"/>
      <w:bookmarkEnd w:id="37"/>
      <w:bookmarkEnd w:id="38"/>
      <w:bookmarkEnd w:id="39"/>
    </w:p>
    <w:p w:rsidR="00B11D18" w:rsidRDefault="00B11D18" w:rsidP="00C03F65">
      <w:pPr>
        <w:spacing w:line="360" w:lineRule="auto"/>
        <w:jc w:val="both"/>
      </w:pPr>
    </w:p>
    <w:p w:rsidR="00C3001B" w:rsidRDefault="000756D1" w:rsidP="00D653FA">
      <w:pPr>
        <w:spacing w:line="360" w:lineRule="auto"/>
        <w:jc w:val="both"/>
      </w:pPr>
      <w:r>
        <w:t>Es wurden bereits viele wissenschaftliche</w:t>
      </w:r>
      <w:r w:rsidR="00D7789C">
        <w:t xml:space="preserve"> Arbeiten </w:t>
      </w:r>
      <w:r>
        <w:t>veröffentlicht, die sich mit</w:t>
      </w:r>
      <w:r w:rsidR="009314FC">
        <w:t xml:space="preserve"> dem Thema der Entwicklung eines smarte</w:t>
      </w:r>
      <w:r w:rsidR="001E181D">
        <w:t>n</w:t>
      </w:r>
      <w:r w:rsidR="001D622F">
        <w:t xml:space="preserve"> Medikamentenverwaltungssystems</w:t>
      </w:r>
      <w:r>
        <w:t xml:space="preserve"> beschäftigt haben. </w:t>
      </w:r>
      <w:r w:rsidR="00D653FA">
        <w:t xml:space="preserve">So wurde von Abbey et al. </w:t>
      </w:r>
      <w:r w:rsidR="00D653FA">
        <w:fldChar w:fldCharType="begin"/>
      </w:r>
      <w:r w:rsidR="002013D0">
        <w:instrText>ADDIN CITAVI.PLACEHOLDER baa1d81d-240f-4d9e-88f9-9dc83be5723d PFBsYWNlaG9sZGVyPg0KICA8QWRkSW5WZXJzaW9uPjUuMy4xLjA8L0FkZEluVmVyc2lvbj4NCiAgPElkPmJhYTFkODFkLTI0MGYtNGQ5ZS04OGY5LTlkYzgzYmU1NzIzZDwvSWQ+DQogIDxFbnRyaWVzPg0KICAgIDxFbnRyeT4NCiAgICAgIDxJZD40ZmI3NmI5MS1mZDgzLTQwY2UtYjliOS01N2QxNjk1NGNmYzg8L0lkPg0KICAgICAgPFJlZmVyZW5jZUlkPjI5ZTE1YzFiLWNmZGUtNDdhYS05Nzk1LTAzMDhhMTk2N2NjNDwvUmVmZXJlbmNlSWQ+DQogICAgICA8WWVhck9ubHk+dHJ1ZTwvWWVhck9ubHk+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ik8L1RleHQ+DQogICAgPC9UZXh0VW5pdD4NCiAgPC9UZXh0VW5pdHM+DQo8L1BsYWNlaG9sZGVyPg==</w:instrText>
      </w:r>
      <w:r w:rsidR="00D653FA">
        <w:fldChar w:fldCharType="separate"/>
      </w:r>
      <w:bookmarkStart w:id="40" w:name="_CTVP001baa1d81d240f4d9e88f99dc83be5723d"/>
      <w:r w:rsidR="000100C2">
        <w:t>(2012)</w:t>
      </w:r>
      <w:bookmarkEnd w:id="40"/>
      <w:r w:rsidR="00D653FA">
        <w:fldChar w:fldCharType="end"/>
      </w:r>
      <w:r w:rsidR="00661A83">
        <w:t xml:space="preserve"> der Artikel „The Smart </w:t>
      </w:r>
      <w:proofErr w:type="spellStart"/>
      <w:r w:rsidR="00661A83">
        <w:t>Pill</w:t>
      </w:r>
      <w:proofErr w:type="spellEnd"/>
      <w:r w:rsidR="00661A83">
        <w:t xml:space="preserve"> Box“ veröffentlicht, in dem beschrieben wurde, wie</w:t>
      </w:r>
      <w:r w:rsidR="00D653FA">
        <w:t xml:space="preserve"> eine smarte Medikamentenbox</w:t>
      </w:r>
      <w:r w:rsidR="0098147D">
        <w:t xml:space="preserve"> mit 24 abtrennbaren Kammern</w:t>
      </w:r>
      <w:r w:rsidR="00D653FA">
        <w:t xml:space="preserve"> entwickelt</w:t>
      </w:r>
      <w:r w:rsidR="00661A83">
        <w:t xml:space="preserve"> wurde</w:t>
      </w:r>
      <w:r w:rsidR="00D653FA">
        <w:t xml:space="preserve">, die eine Erinnerungsnachricht an mobile Geräte der Benutzer bei der Fälligkeit </w:t>
      </w:r>
      <w:r w:rsidR="00F04262">
        <w:t>des Medikamenteneinnahmezeitpunktes</w:t>
      </w:r>
      <w:r w:rsidR="00D653FA">
        <w:t xml:space="preserve"> sendet. </w:t>
      </w:r>
    </w:p>
    <w:p w:rsidR="0003357B" w:rsidRDefault="00D653FA" w:rsidP="00C03F65">
      <w:pPr>
        <w:spacing w:line="360" w:lineRule="auto"/>
        <w:jc w:val="both"/>
      </w:pPr>
      <w:r>
        <w:t xml:space="preserve">Einen ähnlichen Ansatz verfolgte auch </w:t>
      </w:r>
      <w:proofErr w:type="spellStart"/>
      <w:r w:rsidR="00B11D18">
        <w:t>Salgi</w:t>
      </w:r>
      <w:proofErr w:type="spellEnd"/>
      <w:r w:rsidR="00B11D18">
        <w:t xml:space="preserve"> et al.</w:t>
      </w:r>
      <w:r w:rsidR="00546B43">
        <w:t xml:space="preserve"> </w:t>
      </w:r>
      <w:r w:rsidR="00546B43">
        <w:fldChar w:fldCharType="begin"/>
      </w:r>
      <w:r w:rsidR="002013D0">
        <w:instrText>ADDIN CITAVI.PLACEHOLDER 2a73c136-1371-463d-b6ea-5a37545d3e1f PFBsYWNlaG9sZGVyPg0KICA8QWRkSW5WZXJzaW9uPjUuMy4xLjA8L0FkZEluVmVyc2lvbj4NCiAgPElkPjJhNzNjMTM2LTEzNzEtNDYzZC1iNmVhLTVhMzc1NDVkM2UxZjwvSWQ+DQogIDxFbnRyaWVzPg0KICAgIDxFbnRyeT4NCiAgICAgIDxJZD4yYzIyODdkYi03YWVmLTQ0NWItODI3OC02YjRjZjE2YTU3MDY8L0lkPg0KICAgICAgPFJlZmVyZW5jZUlkPjU4MjQ4MWNkLWUzZDgtNDQ2ZC05NzMyLWI4NTM0MmY4NWNiMD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UpPC9UZXh0Pg0KICAgIDwvVGV4dFVuaXQ+DQogIDwvVGV4dFVuaXRzPg0KPC9QbGFjZWhvbGRlcj4=</w:instrText>
      </w:r>
      <w:r w:rsidR="00546B43">
        <w:fldChar w:fldCharType="separate"/>
      </w:r>
      <w:bookmarkStart w:id="41" w:name="_CTVP0012a73c1361371463db6ea5a37545d3e1f"/>
      <w:r w:rsidR="000100C2">
        <w:t>(2015)</w:t>
      </w:r>
      <w:bookmarkEnd w:id="41"/>
      <w:r w:rsidR="00546B43">
        <w:fldChar w:fldCharType="end"/>
      </w:r>
      <w:r w:rsidR="00B11D18">
        <w:t xml:space="preserve"> </w:t>
      </w:r>
      <w:r w:rsidR="0098147D">
        <w:t>in dem Artikel</w:t>
      </w:r>
      <w:r w:rsidR="00B11D18">
        <w:t xml:space="preserve"> „Sm</w:t>
      </w:r>
      <w:r w:rsidR="00F04262">
        <w:t xml:space="preserve">art </w:t>
      </w:r>
      <w:proofErr w:type="spellStart"/>
      <w:r w:rsidR="00F04262">
        <w:t>Pill</w:t>
      </w:r>
      <w:proofErr w:type="spellEnd"/>
      <w:r w:rsidR="00F04262">
        <w:t xml:space="preserve"> Box“. </w:t>
      </w:r>
      <w:r w:rsidR="0098147D">
        <w:t xml:space="preserve">Darin wird beschrieben, wie eine smarte Medikamentenbox entwickelt wurde, </w:t>
      </w:r>
      <w:r w:rsidR="00B11D18">
        <w:t xml:space="preserve">die </w:t>
      </w:r>
      <w:r w:rsidR="00A772CB">
        <w:t>die Zählung der Pillen durch kapazitive Verfahren in den einzelnen Boxen</w:t>
      </w:r>
      <w:r w:rsidR="00C30F06">
        <w:t xml:space="preserve"> durchführt und erkennen kann</w:t>
      </w:r>
      <w:r w:rsidR="0098147D">
        <w:t>,</w:t>
      </w:r>
      <w:r w:rsidR="00723ABF">
        <w:t xml:space="preserve"> wann Medikamente eingenom</w:t>
      </w:r>
      <w:r w:rsidR="00C30F06">
        <w:t>men werden müssen. Wenn der Medikamenteneinnahmezeitpunkt erfolgt, so be</w:t>
      </w:r>
      <w:r w:rsidR="00546B43">
        <w:t>kom</w:t>
      </w:r>
      <w:r w:rsidR="00C30F06">
        <w:t xml:space="preserve">mt der Benutzer, durch die Verwendung eines eingebauten GSM-Moduls, eine Nachricht an sein Telefon geschickt. Ebenfalls kann so eine Medikamentenknappheit verhindert werden, da in Kombination mit der kapazitiven Zählweise </w:t>
      </w:r>
      <w:r w:rsidR="0098147D">
        <w:t>immer</w:t>
      </w:r>
      <w:r w:rsidR="00C30F06">
        <w:t xml:space="preserve"> der aktuelle Stand der Medikamente verfolgt wird und bei einer Knappheit eine Nachricht </w:t>
      </w:r>
      <w:r w:rsidR="00BE3FBC">
        <w:t xml:space="preserve">mit einem Bestellauftrag </w:t>
      </w:r>
      <w:r w:rsidR="00C30F06">
        <w:t xml:space="preserve">an </w:t>
      </w:r>
      <w:r w:rsidR="00BE3FBC">
        <w:t>eine Apotheke versendet werden kann.</w:t>
      </w:r>
      <w:r w:rsidR="00546B43">
        <w:t xml:space="preserve"> </w:t>
      </w:r>
    </w:p>
    <w:p w:rsidR="000756D1" w:rsidRDefault="000756D1" w:rsidP="00C03F65">
      <w:pPr>
        <w:spacing w:line="360" w:lineRule="auto"/>
        <w:jc w:val="both"/>
      </w:pPr>
    </w:p>
    <w:p w:rsidR="00C03F65" w:rsidRDefault="00D7789C" w:rsidP="00C03F65">
      <w:pPr>
        <w:spacing w:line="360" w:lineRule="auto"/>
        <w:jc w:val="both"/>
      </w:pPr>
      <w:r>
        <w:t>Weiterhin wurden Untersuchungen angestellt, um herauszufinden, ob kontextsensitive Erinnerungsmechanismen die Adhärenz besser beeinflus</w:t>
      </w:r>
      <w:r w:rsidR="0003357B">
        <w:t>sen</w:t>
      </w:r>
      <w:r w:rsidR="00723ABF">
        <w:t>, als normale audiovisuelle</w:t>
      </w:r>
      <w:r>
        <w:t xml:space="preserve">, visuelle oder textuelle Erinnerungsfunktionen. </w:t>
      </w:r>
      <w:r w:rsidR="00A831E4">
        <w:t xml:space="preserve">Diesbezüglich wurde eine </w:t>
      </w:r>
      <w:r w:rsidR="0003357B">
        <w:t xml:space="preserve">vorausgehende </w:t>
      </w:r>
      <w:r w:rsidR="00A831E4">
        <w:t xml:space="preserve">Studie von der Digital </w:t>
      </w:r>
      <w:proofErr w:type="spellStart"/>
      <w:r w:rsidR="00A831E4">
        <w:t>Health</w:t>
      </w:r>
      <w:proofErr w:type="spellEnd"/>
      <w:r w:rsidR="00A831E4">
        <w:t xml:space="preserve"> Group</w:t>
      </w:r>
      <w:r w:rsidR="0003357B">
        <w:t xml:space="preserve"> </w:t>
      </w:r>
      <w:r w:rsidR="0003357B">
        <w:fldChar w:fldCharType="begin"/>
      </w:r>
      <w:r w:rsidR="0003357B">
        <w:instrText>ADDIN CITAVI.PLACEHOLDER a6b5275f-5914-44dd-89ce-830a8b289952 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MdW5kZWxsIGV0IGFsLiAyMDEwKTwvVGV4dD4NCiAgICA8L1RleHRVbml0Pg0KICA8L1RleHRVbml0cz4NCjwvUGxhY2Vob2xkZXI+</w:instrText>
      </w:r>
      <w:r w:rsidR="0003357B">
        <w:fldChar w:fldCharType="separate"/>
      </w:r>
      <w:bookmarkStart w:id="42" w:name="_CTVP001a6b5275f591444dd89ce830a8b289952"/>
      <w:r w:rsidR="000100C2">
        <w:t>(Lundell et al. 2010)</w:t>
      </w:r>
      <w:bookmarkEnd w:id="42"/>
      <w:r w:rsidR="0003357B">
        <w:fldChar w:fldCharType="end"/>
      </w:r>
      <w:r w:rsidR="0003357B">
        <w:t xml:space="preserve"> </w:t>
      </w:r>
      <w:r w:rsidR="00A831E4">
        <w:t xml:space="preserve">von der Intel Corporation Oregon </w:t>
      </w:r>
      <w:proofErr w:type="spellStart"/>
      <w:r w:rsidR="00A831E4">
        <w:t>Health</w:t>
      </w:r>
      <w:proofErr w:type="spellEnd"/>
      <w:r w:rsidR="00A831E4">
        <w:t xml:space="preserve"> </w:t>
      </w:r>
      <w:proofErr w:type="spellStart"/>
      <w:r w:rsidR="00A831E4">
        <w:t>Sciences</w:t>
      </w:r>
      <w:proofErr w:type="spellEnd"/>
      <w:r w:rsidR="00A831E4">
        <w:t xml:space="preserve"> University mit älteren Personen über 65 Jahren durchgeführt, um herauszufinden welche Erinnerungsfunktionen bei den älteren Personen besser ankommen. </w:t>
      </w:r>
      <w:r w:rsidR="00173F50">
        <w:t>Es</w:t>
      </w:r>
      <w:r w:rsidR="00A831E4">
        <w:t xml:space="preserve"> wur</w:t>
      </w:r>
      <w:r w:rsidR="00173F50">
        <w:t>den Geräte den</w:t>
      </w:r>
      <w:r w:rsidR="00A831E4">
        <w:t xml:space="preserve"> beteiligten Personen zur Verfügung gestellt, die </w:t>
      </w:r>
      <w:r w:rsidR="00173F50">
        <w:t>vis</w:t>
      </w:r>
      <w:r w:rsidR="00723ABF">
        <w:t>uelle Eri</w:t>
      </w:r>
      <w:r w:rsidR="00173F50">
        <w:t>nnerungsfunktionen durch ein aufleuchten von Lichtern</w:t>
      </w:r>
      <w:r w:rsidR="00723ABF">
        <w:t xml:space="preserve"> biet</w:t>
      </w:r>
      <w:r w:rsidR="00C03F65">
        <w:t xml:space="preserve">en, </w:t>
      </w:r>
      <w:r w:rsidR="00723ABF">
        <w:t>audiovisuelle Erinnerungs</w:t>
      </w:r>
      <w:r w:rsidR="00173F50">
        <w:t xml:space="preserve">mechanismen durch eine Durchsage, dass es Zeit zur Einnahme der Medikamente ist und </w:t>
      </w:r>
      <w:proofErr w:type="spellStart"/>
      <w:r w:rsidR="00173F50">
        <w:t>Wearables</w:t>
      </w:r>
      <w:proofErr w:type="spellEnd"/>
      <w:r w:rsidR="00173F50">
        <w:t>, die Textnachrichten anzeigen bei der Fälligkeit der Medikamenteneinnahme.</w:t>
      </w:r>
      <w:r w:rsidR="00C03F65">
        <w:t xml:space="preserve"> So stellte sich heraus, dass</w:t>
      </w:r>
      <w:r w:rsidR="00173F50">
        <w:t xml:space="preserve"> </w:t>
      </w:r>
      <w:r w:rsidR="00C03F65">
        <w:t>bei den</w:t>
      </w:r>
      <w:r w:rsidR="00173F50">
        <w:t xml:space="preserve"> Personen Geräte mit visuellen Erinnerungsmechani</w:t>
      </w:r>
      <w:r w:rsidR="00C03F65">
        <w:t>smen am schlechtesten ankamen</w:t>
      </w:r>
      <w:r w:rsidR="00173F50">
        <w:t xml:space="preserve">, weil das </w:t>
      </w:r>
      <w:r w:rsidR="00C03F65">
        <w:t>aufleuchtende Licht</w:t>
      </w:r>
      <w:r w:rsidR="00173F50">
        <w:t xml:space="preserve"> oft überse</w:t>
      </w:r>
      <w:r w:rsidR="00C03F65">
        <w:t xml:space="preserve">hen wurde. </w:t>
      </w:r>
      <w:r w:rsidR="00173F50">
        <w:t>Bevorzug</w:t>
      </w:r>
      <w:r w:rsidR="00C03F65">
        <w:t>t</w:t>
      </w:r>
      <w:r w:rsidR="00173F50">
        <w:t xml:space="preserve"> waren bei den beteiligten Personen </w:t>
      </w:r>
      <w:r w:rsidR="00C03F65">
        <w:t xml:space="preserve">handlichere und mobile </w:t>
      </w:r>
      <w:proofErr w:type="spellStart"/>
      <w:r w:rsidR="00173F50">
        <w:t>Reminder</w:t>
      </w:r>
      <w:proofErr w:type="spellEnd"/>
      <w:r w:rsidR="00173F50">
        <w:t>, die tragbar sind, zum Beispiel eine Smartwatch und</w:t>
      </w:r>
      <w:r w:rsidR="00F51816">
        <w:t xml:space="preserve"> Geräte,</w:t>
      </w:r>
      <w:r w:rsidR="00173F50">
        <w:t xml:space="preserve"> </w:t>
      </w:r>
      <w:r w:rsidR="00C03F65">
        <w:t>die die Personen durch Vibrationen bzw. a</w:t>
      </w:r>
      <w:r w:rsidR="00173F50">
        <w:t>udiovisuelle</w:t>
      </w:r>
      <w:r w:rsidR="00C03F65">
        <w:t xml:space="preserve"> Signale an die Einnahme </w:t>
      </w:r>
      <w:r w:rsidR="00F51816">
        <w:t>erinnern</w:t>
      </w:r>
      <w:r w:rsidR="00C03F65">
        <w:t xml:space="preserve">. </w:t>
      </w:r>
      <w:r w:rsidR="0003357B">
        <w:fldChar w:fldCharType="begin"/>
      </w:r>
      <w:r w:rsidR="0003357B">
        <w:instrText>ADDIN CITAVI.PLACEHOLDER 784da84c-0c10-4ca3-8926-d93c6f7bd3ae 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MdW5kZWxsIGV0IGFsLiAyMDEwLCAxMDFmLik8L1RleHQ+DQogICAgPC9UZXh0VW5pdD4NCiAgPC9UZXh0VW5pdHM+DQo8L1BsYWNlaG9sZGVyPg==</w:instrText>
      </w:r>
      <w:r w:rsidR="0003357B">
        <w:fldChar w:fldCharType="separate"/>
      </w:r>
      <w:bookmarkStart w:id="43" w:name="_CTVP001784da84c0c104ca38926d93c6f7bd3ae"/>
      <w:r w:rsidR="000100C2">
        <w:t>(vgl. Lundell et al. 2010, 101f.)</w:t>
      </w:r>
      <w:bookmarkEnd w:id="43"/>
      <w:r w:rsidR="0003357B">
        <w:fldChar w:fldCharType="end"/>
      </w:r>
    </w:p>
    <w:p w:rsidR="0003040A" w:rsidRDefault="0003040A" w:rsidP="006E2CA0">
      <w:pPr>
        <w:spacing w:line="360" w:lineRule="auto"/>
        <w:jc w:val="both"/>
      </w:pPr>
    </w:p>
    <w:p w:rsidR="00E3205E" w:rsidRDefault="0003040A" w:rsidP="006E2CA0">
      <w:pPr>
        <w:spacing w:line="360" w:lineRule="auto"/>
        <w:jc w:val="both"/>
      </w:pPr>
      <w:r>
        <w:t xml:space="preserve">Aufbauend auf dieser Studie wurde daraufhin ein </w:t>
      </w:r>
      <w:r w:rsidR="00723ABF" w:rsidRPr="00723ABF">
        <w:t>kontextsensitiv</w:t>
      </w:r>
      <w:r w:rsidR="00723ABF">
        <w:t>es</w:t>
      </w:r>
      <w:r w:rsidR="00723ABF" w:rsidRPr="00723ABF">
        <w:t xml:space="preserve"> </w:t>
      </w:r>
      <w:r>
        <w:t>Medikamen</w:t>
      </w:r>
      <w:r w:rsidR="00860F87">
        <w:t xml:space="preserve">tenerinnerungssystem </w:t>
      </w:r>
      <w:r w:rsidR="00B333BC">
        <w:t xml:space="preserve">von </w:t>
      </w:r>
      <w:r w:rsidR="0058042D">
        <w:t xml:space="preserve">Hayes et al. </w:t>
      </w:r>
      <w:r w:rsidR="0058042D">
        <w:fldChar w:fldCharType="begin"/>
      </w:r>
      <w:r w:rsidR="0058042D">
        <w:instrText>ADDIN CITAVI.PLACEHOLDER 45c26f30-68fd-48ee-aaef-83c7a0e1c42c 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wOSk8L1RleHQ+DQogICAgPC9UZXh0VW5pdD4NCiAgPC9UZXh0VW5pdHM+DQo8L1BsYWNlaG9sZGVyPg==</w:instrText>
      </w:r>
      <w:r w:rsidR="0058042D">
        <w:fldChar w:fldCharType="separate"/>
      </w:r>
      <w:bookmarkStart w:id="44" w:name="_CTVP00145c26f3068fd48eeaaef83c7a0e1c42c"/>
      <w:r w:rsidR="000100C2">
        <w:t>(2009)</w:t>
      </w:r>
      <w:bookmarkEnd w:id="44"/>
      <w:r w:rsidR="0058042D">
        <w:fldChar w:fldCharType="end"/>
      </w:r>
      <w:r w:rsidR="0058042D">
        <w:t xml:space="preserve"> </w:t>
      </w:r>
      <w:r w:rsidR="00860F87">
        <w:t>entwickelt</w:t>
      </w:r>
      <w:r w:rsidR="0058042D">
        <w:t>.</w:t>
      </w:r>
      <w:r w:rsidR="00860F87">
        <w:t xml:space="preserve"> </w:t>
      </w:r>
      <w:r>
        <w:t xml:space="preserve">Dieses System konnte, basierend unter der Verwendung von Sensoren, </w:t>
      </w:r>
      <w:r w:rsidR="00352B4C">
        <w:t>den jeweiligen Kontext der Person bzw. der Umgebung erkennen und Erinnerungsnachrichten speziell auf den jeweiligen Kontext angepasst ausgeben. So konnte das System zum Beispiel erkennen wann das Haus verlassen wurde, um daraufhin eine Erinnerungsnachricht an die Smartwatch der Person zu schicken</w:t>
      </w:r>
      <w:r w:rsidR="00CD0A97">
        <w:t>,</w:t>
      </w:r>
      <w:r w:rsidR="00352B4C">
        <w:t xml:space="preserve"> anstatt </w:t>
      </w:r>
      <w:r w:rsidR="001D622F">
        <w:t>nur</w:t>
      </w:r>
      <w:r w:rsidR="00723ABF">
        <w:t xml:space="preserve"> audio</w:t>
      </w:r>
      <w:r w:rsidR="006E2CA0">
        <w:t>visuelle oder visuelle Signale in der Wohnung</w:t>
      </w:r>
      <w:r w:rsidR="001D622F">
        <w:t xml:space="preserve"> auszulösen</w:t>
      </w:r>
      <w:r w:rsidR="0049211E">
        <w:t xml:space="preserve">. Ebenfalls wurden keine </w:t>
      </w:r>
      <w:r w:rsidR="00E3205E">
        <w:t>Erinnerungsnachrichten ausgegebe</w:t>
      </w:r>
      <w:r w:rsidR="0049211E">
        <w:t>n, wenn die Person zum Medikamenteneinnahmezeitpunkt</w:t>
      </w:r>
      <w:r w:rsidR="00E3205E">
        <w:t xml:space="preserve"> am Telefon</w:t>
      </w:r>
      <w:r w:rsidR="0049211E">
        <w:t xml:space="preserve"> war</w:t>
      </w:r>
      <w:r w:rsidR="00E3205E">
        <w:t xml:space="preserve"> bzw. im Bett lag</w:t>
      </w:r>
      <w:r w:rsidR="006E2CA0">
        <w:t xml:space="preserve">. </w:t>
      </w:r>
    </w:p>
    <w:p w:rsidR="006E2CA0" w:rsidRDefault="006E2CA0" w:rsidP="006E2CA0">
      <w:pPr>
        <w:spacing w:line="360" w:lineRule="auto"/>
        <w:jc w:val="both"/>
      </w:pPr>
      <w:r>
        <w:t xml:space="preserve">Weiterhin wurde versucht herauszufinden, ob ein </w:t>
      </w:r>
      <w:r w:rsidR="00723ABF" w:rsidRPr="00723ABF">
        <w:t>kontextsensitiv</w:t>
      </w:r>
      <w:r w:rsidR="00723ABF">
        <w:t>es</w:t>
      </w:r>
      <w:r>
        <w:t xml:space="preserve"> Medikamentenerinnerungssystem effektiver ist als ein nicht kontextsensitives System. Diesbezüglich wurde die Adhärenz von Personen ohne Erinnerungsmechanismen, mit einfachen zeitbezogenen Erinnerungsmechanismen und mit kontextsensitiven Erinnerungsmechanismen gemessen. So stellte sich heraus, dass die Adhärenz bei den Personen, die das kontextsensitive System verwendeten am höchsten war (92.3</w:t>
      </w:r>
      <w:r w:rsidR="006E5548">
        <w:t xml:space="preserve"> </w:t>
      </w:r>
      <w:r>
        <w:t>%) im Vergleich zu den</w:t>
      </w:r>
      <w:r w:rsidRPr="006E2CA0">
        <w:t xml:space="preserve"> einfachen zeitbezogenen Erinnerung</w:t>
      </w:r>
      <w:r>
        <w:t>smechanismen</w:t>
      </w:r>
      <w:r w:rsidRPr="006E2CA0">
        <w:t xml:space="preserve"> </w:t>
      </w:r>
      <w:r>
        <w:t>(</w:t>
      </w:r>
      <w:r w:rsidRPr="006E2CA0">
        <w:t>73.5</w:t>
      </w:r>
      <w:r w:rsidR="006E5548">
        <w:t xml:space="preserve"> </w:t>
      </w:r>
      <w:r w:rsidRPr="006E2CA0">
        <w:t>%</w:t>
      </w:r>
      <w:r w:rsidR="00CA2B02">
        <w:t xml:space="preserve">) sowie </w:t>
      </w:r>
      <w:r>
        <w:t>keinen Erinnerungsmechanismen (</w:t>
      </w:r>
      <w:r w:rsidRPr="006E2CA0">
        <w:t>68</w:t>
      </w:r>
      <w:r w:rsidR="006E5548">
        <w:t xml:space="preserve"> </w:t>
      </w:r>
      <w:r>
        <w:t>%)</w:t>
      </w:r>
      <w:r w:rsidRPr="006E2CA0">
        <w:t>.</w:t>
      </w:r>
      <w:r w:rsidR="000303C1">
        <w:t xml:space="preserve"> (vgl. </w:t>
      </w:r>
      <w:r w:rsidR="00CD0A97">
        <w:t>a. a. O.</w:t>
      </w:r>
      <w:r w:rsidR="000303C1">
        <w:t>, S. 773)</w:t>
      </w:r>
      <w:r>
        <w:t xml:space="preserve"> Mit dieser Studie konnte </w:t>
      </w:r>
      <w:r w:rsidR="002C3EA8">
        <w:t xml:space="preserve">Hayes et al. </w:t>
      </w:r>
      <w:r>
        <w:t xml:space="preserve">erstmals </w:t>
      </w:r>
      <w:r w:rsidR="002A3565">
        <w:t>beweisen</w:t>
      </w:r>
      <w:r>
        <w:t xml:space="preserve">, dass </w:t>
      </w:r>
      <w:r w:rsidR="00723ABF" w:rsidRPr="00723ABF">
        <w:t>kontextsensitiv</w:t>
      </w:r>
      <w:r w:rsidR="00723ABF">
        <w:t>es</w:t>
      </w:r>
      <w:r>
        <w:t xml:space="preserve"> Erinnerungsmechanismen Effektiver sind, als reine zeitbezogene Mechanismen. </w:t>
      </w:r>
      <w:r w:rsidR="00736F9F">
        <w:t>(</w:t>
      </w:r>
      <w:r w:rsidR="000E4469">
        <w:t>v</w:t>
      </w:r>
      <w:r w:rsidR="00736F9F">
        <w:t xml:space="preserve">gl. </w:t>
      </w:r>
      <w:r w:rsidR="00CD0A97">
        <w:t>a. a. O</w:t>
      </w:r>
      <w:r w:rsidR="00736F9F">
        <w:t>., S. 774)</w:t>
      </w:r>
    </w:p>
    <w:p w:rsidR="006E2CA0" w:rsidRDefault="006E2CA0" w:rsidP="006E2CA0">
      <w:pPr>
        <w:spacing w:line="360" w:lineRule="auto"/>
        <w:jc w:val="both"/>
      </w:pPr>
    </w:p>
    <w:p w:rsidR="006E2CA0" w:rsidRPr="006E2CA0" w:rsidRDefault="006E2CA0" w:rsidP="006E2CA0">
      <w:pPr>
        <w:spacing w:line="360" w:lineRule="auto"/>
        <w:jc w:val="both"/>
      </w:pPr>
      <w:r w:rsidRPr="006E2CA0">
        <w:t xml:space="preserve"> </w:t>
      </w:r>
    </w:p>
    <w:p w:rsidR="0003040A" w:rsidRDefault="006E2CA0" w:rsidP="006E2CA0">
      <w:pPr>
        <w:spacing w:line="360" w:lineRule="auto"/>
        <w:jc w:val="both"/>
      </w:pPr>
      <w:r>
        <w:t xml:space="preserve"> </w:t>
      </w:r>
    </w:p>
    <w:p w:rsidR="00352B4C" w:rsidRDefault="00352B4C" w:rsidP="00C03F65">
      <w:pPr>
        <w:spacing w:line="360" w:lineRule="auto"/>
        <w:jc w:val="both"/>
      </w:pPr>
    </w:p>
    <w:p w:rsidR="00352B4C" w:rsidRDefault="00352B4C" w:rsidP="00C03F65">
      <w:pPr>
        <w:spacing w:line="360" w:lineRule="auto"/>
        <w:jc w:val="both"/>
      </w:pPr>
    </w:p>
    <w:p w:rsidR="00352B4C" w:rsidRDefault="002309C1" w:rsidP="002309C1">
      <w:pPr>
        <w:spacing w:after="200" w:line="276" w:lineRule="auto"/>
      </w:pPr>
      <w:r>
        <w:br w:type="page"/>
      </w:r>
    </w:p>
    <w:p w:rsidR="005E75CF" w:rsidRDefault="00CE27F5" w:rsidP="005E75CF">
      <w:pPr>
        <w:pStyle w:val="berschrift1"/>
        <w:numPr>
          <w:ilvl w:val="0"/>
          <w:numId w:val="2"/>
        </w:numPr>
        <w:spacing w:line="320" w:lineRule="exact"/>
        <w:rPr>
          <w:rFonts w:ascii="Arial" w:hAnsi="Arial" w:cs="Arial"/>
        </w:rPr>
      </w:pPr>
      <w:bookmarkStart w:id="45" w:name="_Toc462229565"/>
      <w:bookmarkStart w:id="46" w:name="_Toc462230385"/>
      <w:bookmarkStart w:id="47" w:name="_Toc462231014"/>
      <w:bookmarkStart w:id="48" w:name="_Toc467844659"/>
      <w:r>
        <w:rPr>
          <w:rFonts w:ascii="Arial" w:hAnsi="Arial" w:cs="Arial"/>
        </w:rPr>
        <w:t>Grundlagen</w:t>
      </w:r>
      <w:bookmarkEnd w:id="45"/>
      <w:bookmarkEnd w:id="46"/>
      <w:bookmarkEnd w:id="47"/>
      <w:bookmarkEnd w:id="48"/>
    </w:p>
    <w:p w:rsidR="000714B6" w:rsidRDefault="000714B6" w:rsidP="000714B6">
      <w:pPr>
        <w:pStyle w:val="berschrift2"/>
        <w:numPr>
          <w:ilvl w:val="1"/>
          <w:numId w:val="2"/>
        </w:numPr>
        <w:rPr>
          <w:rFonts w:ascii="Times New Roman" w:hAnsi="Times New Roman" w:cs="Times New Roman"/>
        </w:rPr>
      </w:pPr>
      <w:bookmarkStart w:id="49" w:name="_Toc467844660"/>
      <w:r>
        <w:rPr>
          <w:rFonts w:ascii="Times New Roman" w:hAnsi="Times New Roman" w:cs="Times New Roman"/>
        </w:rPr>
        <w:t>Terminologische Einordnungen</w:t>
      </w:r>
      <w:bookmarkEnd w:id="49"/>
    </w:p>
    <w:p w:rsidR="001914E7" w:rsidRDefault="00EF08CE" w:rsidP="001914E7">
      <w:pPr>
        <w:pStyle w:val="berschrift2"/>
        <w:numPr>
          <w:ilvl w:val="2"/>
          <w:numId w:val="2"/>
        </w:numPr>
        <w:spacing w:line="320" w:lineRule="exact"/>
        <w:rPr>
          <w:rFonts w:ascii="Times New Roman" w:hAnsi="Times New Roman" w:cs="Times New Roman"/>
        </w:rPr>
      </w:pPr>
      <w:bookmarkStart w:id="50" w:name="_Toc467844661"/>
      <w:r>
        <w:rPr>
          <w:rFonts w:ascii="Times New Roman" w:hAnsi="Times New Roman" w:cs="Times New Roman"/>
        </w:rPr>
        <w:t>Adhärenz und Compliance</w:t>
      </w:r>
      <w:bookmarkEnd w:id="50"/>
    </w:p>
    <w:p w:rsidR="00113EA8" w:rsidRDefault="00113EA8" w:rsidP="00FE151A"/>
    <w:p w:rsidR="001E6889" w:rsidRDefault="001E6889" w:rsidP="00113EA8">
      <w:pPr>
        <w:spacing w:line="360" w:lineRule="auto"/>
        <w:jc w:val="both"/>
      </w:pPr>
      <w:r>
        <w:t xml:space="preserve">Die </w:t>
      </w:r>
      <w:r w:rsidR="00401080">
        <w:t>Begriffe</w:t>
      </w:r>
      <w:r>
        <w:t xml:space="preserve"> </w:t>
      </w:r>
      <w:r w:rsidRPr="003A0743">
        <w:rPr>
          <w:i/>
        </w:rPr>
        <w:t>Compliance</w:t>
      </w:r>
      <w:r>
        <w:t xml:space="preserve"> und </w:t>
      </w:r>
      <w:r w:rsidRPr="003A0743">
        <w:rPr>
          <w:i/>
        </w:rPr>
        <w:t>Adhärenz</w:t>
      </w:r>
      <w:r>
        <w:t xml:space="preserve"> werden von vielen Autoren oft als synonym angesehen ohne einer „trennscharfen Abgrenzung“. </w:t>
      </w:r>
      <w:r w:rsidR="00AB69EC">
        <w:fldChar w:fldCharType="begin"/>
      </w:r>
      <w:r w:rsidR="00A226AE">
        <w:instrText>ADDIN CITAVI.PLACEHOLDER 26ee5fba-d947-4e93-8c50-9906da066577 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RhY2h2ZXJiYW5kIEFkaGVyZW5jZSBlLlYuIDIwMTEpPC9UZXh0Pg0KICAgIDwvVGV4dFVuaXQ+DQogIDwvVGV4dFVuaXRzPg0KPC9QbGFjZWhvbGRlcj4=</w:instrText>
      </w:r>
      <w:r w:rsidR="00AB69EC">
        <w:fldChar w:fldCharType="separate"/>
      </w:r>
      <w:bookmarkStart w:id="51" w:name="_CTVP00126ee5fbad9474e938c509906da066577"/>
      <w:r w:rsidR="00A226AE">
        <w:t>(Dachverband Adherence e.V. 2011)</w:t>
      </w:r>
      <w:bookmarkEnd w:id="51"/>
      <w:r w:rsidR="00AB69EC">
        <w:fldChar w:fldCharType="end"/>
      </w:r>
      <w:r w:rsidR="00AB69EC">
        <w:t xml:space="preserve"> </w:t>
      </w:r>
      <w:r>
        <w:t>Au</w:t>
      </w:r>
      <w:r w:rsidR="002836C3">
        <w:t>f</w:t>
      </w:r>
      <w:r>
        <w:t xml:space="preserve">grund dessen soll eine </w:t>
      </w:r>
      <w:r w:rsidR="005037D0">
        <w:t xml:space="preserve">klare </w:t>
      </w:r>
      <w:r>
        <w:t xml:space="preserve">Abgrenzung der Begriffe stattfinden, damit ein besseres Verständnis für </w:t>
      </w:r>
      <w:r w:rsidR="00DA15F0">
        <w:t>deren Bedeutungen und</w:t>
      </w:r>
      <w:r>
        <w:t xml:space="preserve"> Unterschiede geschaffen werden kann. </w:t>
      </w:r>
    </w:p>
    <w:p w:rsidR="001E6889" w:rsidRDefault="001E6889" w:rsidP="00113EA8">
      <w:pPr>
        <w:spacing w:line="360" w:lineRule="auto"/>
        <w:jc w:val="both"/>
      </w:pPr>
    </w:p>
    <w:p w:rsidR="001E6889" w:rsidRDefault="001E6889" w:rsidP="00113EA8">
      <w:pPr>
        <w:spacing w:line="360" w:lineRule="auto"/>
        <w:jc w:val="both"/>
      </w:pPr>
      <w:r>
        <w:t xml:space="preserve">Der </w:t>
      </w:r>
      <w:r w:rsidR="00CC1F1F">
        <w:t>Terminus</w:t>
      </w:r>
      <w:r w:rsidR="005037D0">
        <w:t xml:space="preserve"> </w:t>
      </w:r>
      <w:r w:rsidR="005037D0" w:rsidRPr="00961711">
        <w:rPr>
          <w:i/>
        </w:rPr>
        <w:t>Compliance</w:t>
      </w:r>
      <w:r w:rsidR="005037D0">
        <w:t xml:space="preserve"> kann als ein ‚paternalistisches Modell‘ angesehen werden.</w:t>
      </w:r>
      <w:r w:rsidR="00AB69EC">
        <w:t xml:space="preserve"> </w:t>
      </w:r>
      <w:r w:rsidR="00AB69EC">
        <w:fldChar w:fldCharType="begin"/>
      </w:r>
      <w:r w:rsidR="00AB69EC">
        <w:instrText>ADDIN CITAVI.PLACEHOLDER 404b3d50-3b93-4af4-b1c8-e9b8ef71bb8d 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EYWNodmVyYmFuZCBBZGhlcmVuY2UgZS5WLiAyMDExKTwvVGV4dD4NCiAgICA8L1RleHRVbml0Pg0KICA8L1RleHRVbml0cz4NCjwvUGxhY2Vob2xkZXI+</w:instrText>
      </w:r>
      <w:r w:rsidR="00AB69EC">
        <w:fldChar w:fldCharType="separate"/>
      </w:r>
      <w:bookmarkStart w:id="52" w:name="_CTVP001404b3d503b934af4b1c8e9b8ef71bb8d"/>
      <w:r w:rsidR="00AB69EC">
        <w:t>(vgl. Dachverband Adherence e.V. 2011)</w:t>
      </w:r>
      <w:bookmarkEnd w:id="52"/>
      <w:r w:rsidR="00AB69EC">
        <w:fldChar w:fldCharType="end"/>
      </w:r>
      <w:r w:rsidR="005037D0">
        <w:t xml:space="preserve"> Das bedeutet, dass hier </w:t>
      </w:r>
      <w:r w:rsidR="00A226AE">
        <w:t xml:space="preserve">nur </w:t>
      </w:r>
      <w:r w:rsidR="005037D0">
        <w:t xml:space="preserve">der Bezug auf das Verhalten des Patienten gelegt wird und somit die Mitarbeit und Bereitschaft </w:t>
      </w:r>
      <w:r w:rsidR="003A0743">
        <w:t xml:space="preserve">des Patienten bei der Befolgung von ärztlichen Verordnungen </w:t>
      </w:r>
      <w:r w:rsidR="005037D0">
        <w:t>im Vordergrund steht.</w:t>
      </w:r>
      <w:r w:rsidR="00910FE0">
        <w:t xml:space="preserve"> </w:t>
      </w:r>
      <w:r w:rsidR="00AB69EC">
        <w:fldChar w:fldCharType="begin"/>
      </w:r>
      <w:r w:rsidR="00084782">
        <w:instrText>ADDIN CITAVI.PLACEHOLDER 740aa249-4fde-4bdd-819e-0d11c38789fb PFBsYWNlaG9sZGVyPg0KICA8QWRkSW5WZXJzaW9uPjUuMy4xLjA8L0FkZEluVmVyc2lvbj4NCiAgPElkPjc0MGFhMjQ5LTRmZGUtNGJkZC04MTllLTBkMTFjMzg3ODlmYjwvSWQ+DQogIDxFbnRyaWVzPg0KICAgIDxFbnRyeT4NCiAgICAgIDxJZD4yZGJkNjMzYi00N2EzLTRhYzEtYmVmMy04ODMzYTcwZjAwNjE8L0lkPg0KICAgICAgPFByZWZpeD52Z2wuIDwvUHJlZml4Pg0KICAgICAgPFJlZmVyZW5jZUlkPjYxMTA5Yjg3LTA0MzAtNGM5YS1iNzcyLTA2MGRkZWQxMmE3OD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2Z2wuIFLDtmRlb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w7ZkZWwgMjAxMik8L1RleHQ+DQogICAgPC9UZXh0VW5pdD4NCiAgPC9UZXh0VW5pdHM+DQo8L1BsYWNlaG9sZGVyPg==</w:instrText>
      </w:r>
      <w:r w:rsidR="00AB69EC">
        <w:fldChar w:fldCharType="separate"/>
      </w:r>
      <w:bookmarkStart w:id="53" w:name="_CTVP001740aa2494fde4bdd819e0d11c38789fb"/>
      <w:r w:rsidR="00084782">
        <w:t>(vgl. Rödel 2012)</w:t>
      </w:r>
      <w:bookmarkEnd w:id="53"/>
      <w:r w:rsidR="00AB69EC">
        <w:fldChar w:fldCharType="end"/>
      </w:r>
      <w:r w:rsidR="00B114EB">
        <w:t xml:space="preserve"> </w:t>
      </w:r>
    </w:p>
    <w:p w:rsidR="003A0743" w:rsidRDefault="003A0743" w:rsidP="00113EA8">
      <w:pPr>
        <w:spacing w:line="360" w:lineRule="auto"/>
        <w:jc w:val="both"/>
      </w:pPr>
    </w:p>
    <w:p w:rsidR="00113EA8" w:rsidRDefault="003A0743" w:rsidP="004D19A7">
      <w:pPr>
        <w:spacing w:line="360" w:lineRule="auto"/>
        <w:jc w:val="both"/>
      </w:pPr>
      <w:r w:rsidRPr="00D278D8">
        <w:rPr>
          <w:i/>
        </w:rPr>
        <w:t>Adhärenz</w:t>
      </w:r>
      <w:r w:rsidR="0043020D">
        <w:t xml:space="preserve"> wiede</w:t>
      </w:r>
      <w:r w:rsidRPr="00D278D8">
        <w:t xml:space="preserve">rum bezeichnet die „Einhaltung der </w:t>
      </w:r>
      <w:r w:rsidRPr="00D278D8">
        <w:rPr>
          <w:b/>
          <w:bCs/>
        </w:rPr>
        <w:t>gemeinsam</w:t>
      </w:r>
      <w:r w:rsidRPr="00D278D8">
        <w:t xml:space="preserve"> vom Patienten und dem medizinischen Fachpersonal (Ärzte, Pflegekräfte) gesetzten Therapieziele“</w:t>
      </w:r>
      <w:r w:rsidR="00CF7599" w:rsidRPr="00D278D8">
        <w:t>.</w:t>
      </w:r>
      <w:r w:rsidR="00D278D8">
        <w:t xml:space="preserve"> </w:t>
      </w:r>
      <w:r w:rsidR="00B7122A">
        <w:fldChar w:fldCharType="begin"/>
      </w:r>
      <w:r w:rsidR="00084782">
        <w:instrText>ADDIN CITAVI.PLACEHOLDER 10e78bd4-8167-44d5-abdc-150762a97327 PFBsYWNlaG9sZGVyPg0KICA8QWRkSW5WZXJzaW9uPjUuMy4xLjA8L0FkZEluVmVyc2lvbj4NCiAgPElkPjEwZTc4YmQ0LTgxNjctNDRkNS1hYmRjLTE1MDc2MmE5NzMyNzwvSWQ+DQogIDxFbnRyaWVzPg0KICAgIDxFbnRyeT4NCiAgICAgIDxJZD5iMzM2NzEwYi02MDM3LTQ3ZWQtYTJkMi1hMTVmNGMxYzBhMGM8L0lkPg0KICAgICAgPFJlZmVyZW5jZUlkPjYxMTA5Yjg3LTA0MzAtNGM5YS1iNzcyLTA2MGRkZWQxMmE3ODwvUmVmZXJlbmNlSWQ+DQogICAgICA8UmFuZ2U+DQogICAgICAgIDxTdGFydD4wPC9TdGFydD4NCiAgICAgICAgPExlbmd0aD4xMj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Sw7ZkZWw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LDtmRlbCAyMDEyKTwvVGV4dD4NCiAgICA8L1RleHRVbml0Pg0KICA8L1RleHRVbml0cz4NCjwvUGxhY2Vob2xkZXI+</w:instrText>
      </w:r>
      <w:r w:rsidR="00B7122A">
        <w:fldChar w:fldCharType="separate"/>
      </w:r>
      <w:bookmarkStart w:id="54" w:name="_CTVP00110e78bd4816744d5abdc150762a97327"/>
      <w:r w:rsidR="00084782">
        <w:t>(Rödel 2012)</w:t>
      </w:r>
      <w:bookmarkEnd w:id="54"/>
      <w:r w:rsidR="00B7122A">
        <w:fldChar w:fldCharType="end"/>
      </w:r>
      <w:r w:rsidR="00CF7599" w:rsidRPr="00D278D8">
        <w:t xml:space="preserve"> So liegt der Therapieerfolg nicht nur bei den Patienten, </w:t>
      </w:r>
      <w:r w:rsidR="00D278D8" w:rsidRPr="00D278D8">
        <w:t>sondern</w:t>
      </w:r>
      <w:r w:rsidR="00CF7599" w:rsidRPr="00D278D8">
        <w:t xml:space="preserve"> auch in einer gemeinsamen Verantwortung mit dem medizinischem Fachpersonal.</w:t>
      </w:r>
      <w:r w:rsidR="004042EA">
        <w:t xml:space="preserve"> </w:t>
      </w:r>
      <w:r w:rsidR="004042EA">
        <w:fldChar w:fldCharType="begin"/>
      </w:r>
      <w:r w:rsidR="0043020D">
        <w:instrText>ADDIN CITAVI.PLACEHOLDER aadcbedb-18cd-47f8-ba71-0f9dbcdc4a87 PFBsYWNlaG9sZGVyPg0KICA8QWRkSW5WZXJzaW9uPjUuMy4xLjA8L0FkZEluVmVyc2lvbj4NCiAgPElkPmFhZGNiZWRiLTE4Y2QtNDdmOC1iYTcxLTBmOWRiY2RjNGE4NzwvSWQ+DQogIDxFbnRyaWVzPg0KICAgIDxFbnRyeT4NCiAgICAgIDxJZD44MGRlNjg3ZC00M2JkLTQxZTYtODFmNy0wMjc1MmRkNGZjNDY8L0lkPg0KICAgICAgPFByZWZpeD52Z2wuIDwvUHJlZml4Pg0KICAgICAgPFJlZmVyZW5jZUlkPjYxMTA5Yjg3LTA0MzAtNGM5YS1iNzcyLTA2MGRkZWQxMmE3OD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2Z2wuIFLDtmRlb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w7ZkZWwgMjAxMik8L1RleHQ+DQogICAgPC9UZXh0VW5pdD4NCiAgPC9UZXh0VW5pdHM+DQo8L1BsYWNlaG9sZGVyPg==</w:instrText>
      </w:r>
      <w:r w:rsidR="004042EA">
        <w:fldChar w:fldCharType="separate"/>
      </w:r>
      <w:bookmarkStart w:id="55" w:name="_CTVP001aadcbedb18cd47f8ba710f9dbcdc4a87"/>
      <w:r w:rsidR="0043020D">
        <w:t>(</w:t>
      </w:r>
      <w:bookmarkEnd w:id="55"/>
      <w:r w:rsidR="006E5548">
        <w:t>ebd.)</w:t>
      </w:r>
      <w:r w:rsidR="004042EA">
        <w:fldChar w:fldCharType="end"/>
      </w:r>
      <w:r w:rsidR="00CF7599" w:rsidRPr="00D278D8">
        <w:t xml:space="preserve"> </w:t>
      </w:r>
      <w:r w:rsidR="008137A6">
        <w:t xml:space="preserve">Mit der Zeit ist man zu dem </w:t>
      </w:r>
      <w:r w:rsidR="002836C3">
        <w:t>E</w:t>
      </w:r>
      <w:r w:rsidR="002836C3" w:rsidRPr="00D278D8">
        <w:t>ntschluss</w:t>
      </w:r>
      <w:r w:rsidR="00D278D8" w:rsidRPr="00D278D8">
        <w:t xml:space="preserve"> gekommen, dass </w:t>
      </w:r>
      <w:r w:rsidR="00723ABF">
        <w:t>T</w:t>
      </w:r>
      <w:r w:rsidR="00723ABF" w:rsidRPr="00723ABF">
        <w:t xml:space="preserve">herapietreue </w:t>
      </w:r>
      <w:r w:rsidR="00B114EB">
        <w:t>als ein kooperativ</w:t>
      </w:r>
      <w:r w:rsidR="00D278D8" w:rsidRPr="00D278D8">
        <w:t>es Verhältnis zwischen dem medizinischem Fachpersonal und dem Patienten besteht, sodass sich der Beg</w:t>
      </w:r>
      <w:r w:rsidR="00AB69EC">
        <w:t>riff Adhärenz</w:t>
      </w:r>
      <w:r w:rsidR="00CC6CCE">
        <w:t xml:space="preserve"> mittl</w:t>
      </w:r>
      <w:r w:rsidR="00723ABF">
        <w:t>erweile für die T</w:t>
      </w:r>
      <w:r w:rsidR="00723ABF" w:rsidRPr="00723ABF">
        <w:t>herapietreue</w:t>
      </w:r>
      <w:r w:rsidR="00723ABF">
        <w:t xml:space="preserve"> et</w:t>
      </w:r>
      <w:r w:rsidR="00CC6CCE">
        <w:t>abliert hat.</w:t>
      </w:r>
      <w:r w:rsidR="004D19A7">
        <w:t xml:space="preserve"> </w:t>
      </w:r>
      <w:r w:rsidR="004D19A7">
        <w:fldChar w:fldCharType="begin"/>
      </w:r>
      <w:r w:rsidR="004A5A1A">
        <w:instrText>ADDIN CITAVI.PLACEHOLDER e05a22e6-c4e6-49e9-9322-366f536f0b8c 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VobGVydCAyMDE2LCBTLiA1NTsgdmdsLiBLaXJjaCBldCBhbC4gMjAxMiwgUy4gNTMpPC9UZXh0Pg0KICAgIDwvVGV4dFVuaXQ+DQogIDwvVGV4dFVuaXRzPg0KPC9QbGFjZWhvbGRlcj4=</w:instrText>
      </w:r>
      <w:r w:rsidR="004D19A7">
        <w:fldChar w:fldCharType="separate"/>
      </w:r>
      <w:bookmarkStart w:id="56" w:name="_CTVP001e05a22e6c4e649e99322366f536f0b8c"/>
      <w:r w:rsidR="004A5A1A">
        <w:t>(vgl. Ehlert 2016, S. 55; vgl. Kirch et al. 2012, S. 53)</w:t>
      </w:r>
      <w:bookmarkEnd w:id="56"/>
      <w:r w:rsidR="004D19A7">
        <w:fldChar w:fldCharType="end"/>
      </w:r>
      <w:r w:rsidR="00CC6CCE">
        <w:t xml:space="preserve"> </w:t>
      </w:r>
    </w:p>
    <w:p w:rsidR="00E264C5" w:rsidRDefault="00E264C5" w:rsidP="004D19A7">
      <w:pPr>
        <w:spacing w:line="360" w:lineRule="auto"/>
        <w:jc w:val="both"/>
      </w:pPr>
    </w:p>
    <w:p w:rsidR="00E264C5" w:rsidRDefault="00E264C5" w:rsidP="004D19A7">
      <w:pPr>
        <w:spacing w:line="360" w:lineRule="auto"/>
        <w:jc w:val="both"/>
      </w:pPr>
      <w:r>
        <w:t xml:space="preserve">Als </w:t>
      </w:r>
      <w:r w:rsidRPr="00E264C5">
        <w:rPr>
          <w:i/>
        </w:rPr>
        <w:t>Non-Adhärent</w:t>
      </w:r>
      <w:r>
        <w:t xml:space="preserve"> werden </w:t>
      </w:r>
      <w:r w:rsidR="001C49B6">
        <w:t>in dem medizinischen Kontext der Untersuchung von dem Medikamenteneinnahmeverhalten von Patienten</w:t>
      </w:r>
      <w:r w:rsidR="006E5548">
        <w:t>,</w:t>
      </w:r>
      <w:r w:rsidR="001C49B6">
        <w:t xml:space="preserve"> </w:t>
      </w:r>
      <w:r>
        <w:t>Personen bezeichnet, die die ärztlichen Vero</w:t>
      </w:r>
      <w:r w:rsidR="00723ABF">
        <w:t>r</w:t>
      </w:r>
      <w:r>
        <w:t>dnungen nicht befolgen und Medikamente unregelmäßig einnehmen oder sogar komplett die Behandlung eigenverantwortlich, ohne die Absprache mit dem Arzt, abbrechen.</w:t>
      </w:r>
      <w:r w:rsidR="00424E36">
        <w:t xml:space="preserve"> </w:t>
      </w:r>
      <w:r w:rsidR="0070778F">
        <w:fldChar w:fldCharType="begin"/>
      </w:r>
      <w:r w:rsidR="0070778F">
        <w:instrText>ADDIN CITAVI.PLACEHOLDER 14db5882-5a23-41a7-96c4-452f5bce50a5 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5Gw7xlw59sIGV0IGFsLiAyMDE0LCBTLiAzMyk8L1RleHQ+DQogICAgPC9UZXh0VW5pdD4NCiAgPC9UZXh0VW5pdHM+DQo8L1BsYWNlaG9sZGVyPg==</w:instrText>
      </w:r>
      <w:r w:rsidR="0070778F">
        <w:fldChar w:fldCharType="separate"/>
      </w:r>
      <w:bookmarkStart w:id="57" w:name="_CTVP00114db58825a2341a796c4452f5bce50a5"/>
      <w:r w:rsidR="0070778F">
        <w:t xml:space="preserve"> (vgl.</w:t>
      </w:r>
      <w:r w:rsidR="00B50615">
        <w:t xml:space="preserve"> </w:t>
      </w:r>
      <w:r w:rsidR="0070778F">
        <w:t>Füeßl et al. 2014, S. 33)</w:t>
      </w:r>
      <w:bookmarkEnd w:id="57"/>
      <w:r w:rsidR="0070778F">
        <w:fldChar w:fldCharType="end"/>
      </w:r>
    </w:p>
    <w:p w:rsidR="00D70E79" w:rsidRDefault="00D70E79" w:rsidP="004D19A7">
      <w:pPr>
        <w:spacing w:line="360" w:lineRule="auto"/>
        <w:jc w:val="both"/>
      </w:pPr>
    </w:p>
    <w:p w:rsidR="00D70E79" w:rsidRDefault="00D70E79" w:rsidP="004D19A7">
      <w:pPr>
        <w:spacing w:line="360" w:lineRule="auto"/>
        <w:jc w:val="both"/>
      </w:pPr>
    </w:p>
    <w:p w:rsidR="00D70E79" w:rsidRDefault="00D70E79" w:rsidP="004D19A7">
      <w:pPr>
        <w:spacing w:line="360" w:lineRule="auto"/>
        <w:jc w:val="both"/>
      </w:pPr>
    </w:p>
    <w:p w:rsidR="00D70E79" w:rsidRDefault="00D70E79" w:rsidP="004D19A7">
      <w:pPr>
        <w:spacing w:line="360" w:lineRule="auto"/>
        <w:jc w:val="both"/>
      </w:pPr>
    </w:p>
    <w:p w:rsidR="00D70E79" w:rsidRDefault="00D70E79" w:rsidP="004D19A7">
      <w:pPr>
        <w:spacing w:line="360" w:lineRule="auto"/>
        <w:jc w:val="both"/>
      </w:pPr>
    </w:p>
    <w:p w:rsidR="00113EA8" w:rsidRPr="00445D5F" w:rsidRDefault="00113EA8" w:rsidP="00445D5F"/>
    <w:p w:rsidR="001914E7" w:rsidRPr="000714B6" w:rsidRDefault="001914E7" w:rsidP="001914E7">
      <w:pPr>
        <w:pStyle w:val="berschrift2"/>
        <w:numPr>
          <w:ilvl w:val="2"/>
          <w:numId w:val="2"/>
        </w:numPr>
        <w:spacing w:line="320" w:lineRule="exact"/>
        <w:rPr>
          <w:rFonts w:ascii="Times New Roman" w:hAnsi="Times New Roman" w:cs="Times New Roman"/>
        </w:rPr>
      </w:pPr>
      <w:bookmarkStart w:id="58" w:name="_Toc467844662"/>
      <w:r>
        <w:rPr>
          <w:rFonts w:ascii="Times New Roman" w:hAnsi="Times New Roman" w:cs="Times New Roman"/>
        </w:rPr>
        <w:t>Alter</w:t>
      </w:r>
      <w:r w:rsidR="00AD0C8A">
        <w:rPr>
          <w:rFonts w:ascii="Times New Roman" w:hAnsi="Times New Roman" w:cs="Times New Roman"/>
        </w:rPr>
        <w:t xml:space="preserve"> und Altern</w:t>
      </w:r>
      <w:bookmarkEnd w:id="58"/>
      <w:r w:rsidR="00AD0C8A">
        <w:rPr>
          <w:rFonts w:ascii="Times New Roman" w:hAnsi="Times New Roman" w:cs="Times New Roman"/>
        </w:rPr>
        <w:t xml:space="preserve"> </w:t>
      </w:r>
    </w:p>
    <w:p w:rsidR="008F543B" w:rsidRDefault="008F543B" w:rsidP="001914E7"/>
    <w:p w:rsidR="00024E16" w:rsidRDefault="00024E16" w:rsidP="00024E16">
      <w:pPr>
        <w:spacing w:line="360" w:lineRule="auto"/>
        <w:jc w:val="both"/>
      </w:pPr>
      <w:r>
        <w:t>Die Begriffe Alter und Altern sind Begriffe, die eine getrennte Sichtweise erfordern. Dies resultiert daraus, dass Altern sich nur auf die Veränderungsprozesse über die Lebensspanne</w:t>
      </w:r>
      <w:r w:rsidR="008105A1">
        <w:t>n</w:t>
      </w:r>
      <w:r>
        <w:t xml:space="preserve"> </w:t>
      </w:r>
      <w:r w:rsidR="00196004">
        <w:t>definieren lässt</w:t>
      </w:r>
      <w:r>
        <w:t xml:space="preserve"> und Alter als ein Resultat des Alterns angesehen wird.</w:t>
      </w:r>
      <w:r w:rsidR="00196004">
        <w:t xml:space="preserve"> </w:t>
      </w:r>
    </w:p>
    <w:p w:rsidR="00024E16" w:rsidRDefault="00024E16" w:rsidP="001914E7"/>
    <w:p w:rsidR="008F543B" w:rsidRDefault="008F543B" w:rsidP="001914E7"/>
    <w:p w:rsidR="00196004" w:rsidRDefault="008105A1" w:rsidP="001914E7">
      <w:pPr>
        <w:spacing w:line="360" w:lineRule="auto"/>
        <w:jc w:val="both"/>
      </w:pPr>
      <w:r>
        <w:t>So können die</w:t>
      </w:r>
      <w:r w:rsidR="001914E7">
        <w:t xml:space="preserve"> Begriff</w:t>
      </w:r>
      <w:r w:rsidR="00BD4242">
        <w:t>e</w:t>
      </w:r>
      <w:r w:rsidR="001914E7">
        <w:t xml:space="preserve"> Alter</w:t>
      </w:r>
      <w:r>
        <w:t xml:space="preserve"> und Altern </w:t>
      </w:r>
      <w:r w:rsidR="00196004">
        <w:t>in</w:t>
      </w:r>
      <w:r w:rsidR="001914E7">
        <w:t xml:space="preserve"> vieler Hinsicht </w:t>
      </w:r>
      <w:r w:rsidR="002836C3">
        <w:t>konnotativ</w:t>
      </w:r>
      <w:r w:rsidR="001914E7">
        <w:t xml:space="preserve"> Betrachtet werden und </w:t>
      </w:r>
      <w:r w:rsidR="00196004">
        <w:t>bedürfen</w:t>
      </w:r>
      <w:r w:rsidR="001914E7">
        <w:t xml:space="preserve"> deswegen einer terminologischen Einordung. Dies liegt daran, dass der Terminus Alter einer „Vielfalt gesellschaftlicher und kultureller Deutungen“ </w:t>
      </w:r>
      <w:r w:rsidR="001914E7">
        <w:fldChar w:fldCharType="begin"/>
      </w:r>
      <w:r w:rsidR="001914E7">
        <w:instrText>ADDIN CITAVI.PLACEHOLDER a7677d1d-015c-4618-867d-b17c558e7015 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hY2tlcyB1bmQgQ2xlbWVucyAyMDEzLCBTLiAxMSk8L1RleHQ+DQogICAgPC9UZXh0VW5pdD4NCiAgPC9UZXh0VW5pdHM+DQo8L1BsYWNlaG9sZGVyPg==</w:instrText>
      </w:r>
      <w:r w:rsidR="001914E7">
        <w:fldChar w:fldCharType="separate"/>
      </w:r>
      <w:bookmarkStart w:id="59" w:name="_CTVP001a7677d1d015c4618867db17c558e7015"/>
      <w:r w:rsidR="000100C2">
        <w:t>(Backes und Clemens 2013, S. 11)</w:t>
      </w:r>
      <w:bookmarkEnd w:id="59"/>
      <w:r w:rsidR="001914E7">
        <w:fldChar w:fldCharType="end"/>
      </w:r>
      <w:r w:rsidR="001914E7">
        <w:t xml:space="preserve"> unterliegt. So werden Leistungssportler im Alter von über 30 Jahren bereits zu den Alten gezählt, wohingegen ein sozialengagierter und gesundheitlich weites</w:t>
      </w:r>
      <w:r w:rsidR="002836C3">
        <w:t>t</w:t>
      </w:r>
      <w:r w:rsidR="008F543B">
        <w:t>gehend u</w:t>
      </w:r>
      <w:r w:rsidR="001914E7">
        <w:t>nbeschwerter 60-Jähriger bei einem Seniorentreff eines Altersheimes als ‚ju</w:t>
      </w:r>
      <w:r w:rsidR="00943057">
        <w:t xml:space="preserve">ng-geblieben‘ bezeichnet wird. </w:t>
      </w:r>
      <w:r>
        <w:t xml:space="preserve"> </w:t>
      </w:r>
      <w:r w:rsidR="001914E7">
        <w:t xml:space="preserve">Deswegen findet in der Wissenschaft eine Unterteilung auf der </w:t>
      </w:r>
      <w:r w:rsidR="001914E7" w:rsidRPr="0043020D">
        <w:rPr>
          <w:i/>
        </w:rPr>
        <w:t>sozialen</w:t>
      </w:r>
      <w:r w:rsidR="001914E7">
        <w:t xml:space="preserve">, </w:t>
      </w:r>
      <w:r w:rsidR="001914E7" w:rsidRPr="0043020D">
        <w:rPr>
          <w:i/>
        </w:rPr>
        <w:t>biologischen</w:t>
      </w:r>
      <w:r w:rsidR="001914E7">
        <w:t xml:space="preserve"> und </w:t>
      </w:r>
      <w:r w:rsidR="001914E7" w:rsidRPr="0043020D">
        <w:rPr>
          <w:i/>
        </w:rPr>
        <w:t>chronologischen</w:t>
      </w:r>
      <w:r w:rsidR="001914E7">
        <w:t xml:space="preserve"> Ebene statt. </w:t>
      </w:r>
      <w:r w:rsidR="001914E7">
        <w:fldChar w:fldCharType="begin"/>
      </w:r>
      <w:r w:rsidR="001914E7">
        <w:instrText>ADDIN CITAVI.PLACEHOLDER feb00197-de12-4d72-9df2-b393134cd613 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TYWNrbWFubiAyMDA3LCBTLiAzMik8L1RleHQ+DQogICAgPC9UZXh0VW5pdD4NCiAgPC9UZXh0VW5pdHM+DQo8L1BsYWNlaG9sZGVyPg==</w:instrText>
      </w:r>
      <w:r w:rsidR="001914E7">
        <w:fldChar w:fldCharType="separate"/>
      </w:r>
      <w:bookmarkStart w:id="60" w:name="_CTVP001feb00197de124d729df2b393134cd613"/>
      <w:r w:rsidR="000100C2">
        <w:t>(vgl. Sackmann 2007, S. 32)</w:t>
      </w:r>
      <w:bookmarkEnd w:id="60"/>
      <w:r w:rsidR="001914E7">
        <w:fldChar w:fldCharType="end"/>
      </w:r>
      <w:r w:rsidR="001914E7">
        <w:t xml:space="preserve"> </w:t>
      </w:r>
    </w:p>
    <w:p w:rsidR="00196004" w:rsidRDefault="00196004" w:rsidP="001914E7">
      <w:pPr>
        <w:spacing w:line="360" w:lineRule="auto"/>
        <w:jc w:val="both"/>
      </w:pPr>
    </w:p>
    <w:p w:rsidR="00196004" w:rsidRDefault="001914E7" w:rsidP="001914E7">
      <w:pPr>
        <w:spacing w:line="360" w:lineRule="auto"/>
        <w:jc w:val="both"/>
      </w:pPr>
      <w:r>
        <w:t>So kann auf der biologischen Ebene damit erklärt werden, weswegen ein 30-Jähriger Leistungssportler als alt gilt: Dies liegt daran, das</w:t>
      </w:r>
      <w:r w:rsidR="00196004">
        <w:t>s</w:t>
      </w:r>
      <w:r>
        <w:t xml:space="preserve"> bi</w:t>
      </w:r>
      <w:r w:rsidR="002836C3">
        <w:t>o</w:t>
      </w:r>
      <w:r>
        <w:t>logische Regelmäßigkeiten des menschlichen Körpers die Leistungsfähigkeiten von Menschen bestimmen und genauer vorhergesagt werden kann, wann bestimmte körperl</w:t>
      </w:r>
      <w:r w:rsidR="002836C3">
        <w:t>iche Leistungsfähigkeiten nachl</w:t>
      </w:r>
      <w:r>
        <w:t xml:space="preserve">assen. </w:t>
      </w:r>
      <w:r>
        <w:fldChar w:fldCharType="begin"/>
      </w:r>
      <w:r>
        <w:instrText>ADDIN CITAVI.PLACEHOLDER 6cfa0b0c-3ef7-48d8-aa48-cb7ca94972a1 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ZWJkLiBTYWNrbWFubiAyMDA3KTwvVGV4dD4NCiAgICA8L1RleHRVbml0Pg0KICA8L1RleHRVbml0cz4NCjwvUGxhY2Vob2xkZXI+</w:instrText>
      </w:r>
      <w:r>
        <w:fldChar w:fldCharType="separate"/>
      </w:r>
      <w:bookmarkStart w:id="61" w:name="_CTVP0016cfa0b0c3ef748d8aa48cb7ca94972a1"/>
      <w:r w:rsidR="000100C2">
        <w:t>(</w:t>
      </w:r>
      <w:r w:rsidR="0027533C">
        <w:t>vgl</w:t>
      </w:r>
      <w:r w:rsidR="000100C2">
        <w:t>. Sackmann 2007)</w:t>
      </w:r>
      <w:bookmarkEnd w:id="61"/>
      <w:r>
        <w:fldChar w:fldCharType="end"/>
      </w:r>
      <w:r>
        <w:t xml:space="preserve"> </w:t>
      </w:r>
      <w:r w:rsidR="00196004">
        <w:t>Aufgrund dessen kann das biologische Alter als ein Resultat aus dem Altern angesehen</w:t>
      </w:r>
      <w:r w:rsidR="00BD4242">
        <w:t xml:space="preserve"> werden</w:t>
      </w:r>
      <w:r w:rsidR="00196004">
        <w:t xml:space="preserve">, welches sich auf dem intrinsischen biologischen Prozess bezieht, </w:t>
      </w:r>
      <w:r w:rsidR="00BD4242">
        <w:t>der</w:t>
      </w:r>
      <w:r w:rsidR="00196004">
        <w:t xml:space="preserve"> einen generelle</w:t>
      </w:r>
      <w:r w:rsidR="00BD4242">
        <w:t>n körperlichen Abbau beschreibt, welcher mit der Geschlechtsreife beginnt</w:t>
      </w:r>
      <w:r w:rsidR="00196004">
        <w:t xml:space="preserve">.  </w:t>
      </w:r>
      <w:r w:rsidR="00C30E37">
        <w:fldChar w:fldCharType="begin"/>
      </w:r>
      <w:r w:rsidR="00C30E37">
        <w:instrText>ADDIN CITAVI.PLACEHOLDER ac0f4e48-36a1-4ca2-900f-1922a876183d 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w7ZobSBldCBhbC4gMjAwOSwgUy4gOCk8L1RleHQ+DQogICAgPC9UZXh0VW5pdD4NCiAgPC9UZXh0VW5pdHM+DQo8L1BsYWNlaG9sZGVyPg==</w:instrText>
      </w:r>
      <w:r w:rsidR="00C30E37">
        <w:fldChar w:fldCharType="separate"/>
      </w:r>
      <w:bookmarkStart w:id="62" w:name="_CTVP001ac0f4e4836a14ca2900f1922a876183d"/>
      <w:r w:rsidR="00C30E37">
        <w:t>(vgl. Böhm et al. 2009, S. 8)</w:t>
      </w:r>
      <w:bookmarkEnd w:id="62"/>
      <w:r w:rsidR="00C30E37">
        <w:fldChar w:fldCharType="end"/>
      </w:r>
    </w:p>
    <w:p w:rsidR="00196004" w:rsidRDefault="00196004" w:rsidP="001914E7">
      <w:pPr>
        <w:spacing w:line="360" w:lineRule="auto"/>
        <w:jc w:val="both"/>
      </w:pPr>
    </w:p>
    <w:p w:rsidR="00BD4242" w:rsidRDefault="00BD4242" w:rsidP="001914E7">
      <w:pPr>
        <w:spacing w:line="360" w:lineRule="auto"/>
        <w:jc w:val="both"/>
      </w:pPr>
      <w:r>
        <w:t xml:space="preserve">Der Prozess des Alterns in der soziologischen Betrachtung legt einen Fokus auf die Lebensläufe und die damit verbundenen individuellen Erfahrungen, Zustände und Übergänge der Lebensabschnitte </w:t>
      </w:r>
      <w:r w:rsidR="00C30E37">
        <w:t>und bezieht sich auf</w:t>
      </w:r>
      <w:r w:rsidR="008105A1">
        <w:t xml:space="preserve"> die resultierenden</w:t>
      </w:r>
      <w:r>
        <w:t xml:space="preserve"> Ursachen und Konsequenzen</w:t>
      </w:r>
      <w:r w:rsidR="00C30E37">
        <w:t xml:space="preserve"> der einzelnen Lebensabschnitte</w:t>
      </w:r>
      <w:r w:rsidR="008105A1">
        <w:t>, sodass Entwicklungsmuster für die Lebensabschnitte definiert werden können</w:t>
      </w:r>
      <w:r>
        <w:t>.</w:t>
      </w:r>
      <w:r w:rsidR="00C30E37">
        <w:t xml:space="preserve"> </w:t>
      </w:r>
      <w:r w:rsidR="00C30E37">
        <w:fldChar w:fldCharType="begin"/>
      </w:r>
      <w:r w:rsidR="00C30E37">
        <w:instrText>ADDIN CITAVI.PLACEHOLDER 7e6bd1bc-af67-4b2d-9ba8-48ef3f83353f 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w7ZobSBldCBhbC4gMjAwOSwgUy4gOSk8L1RleHQ+DQogICAgPC9UZXh0VW5pdD4NCiAgPC9UZXh0VW5pdHM+DQo8L1BsYWNlaG9sZGVyPg==</w:instrText>
      </w:r>
      <w:r w:rsidR="00C30E37">
        <w:fldChar w:fldCharType="separate"/>
      </w:r>
      <w:bookmarkStart w:id="63" w:name="_CTVP0017e6bd1bcaf674b2d9ba848ef3f83353f"/>
      <w:r w:rsidR="00C30E37">
        <w:t>(vgl. Böhm et al. 2009, S. 9)</w:t>
      </w:r>
      <w:bookmarkEnd w:id="63"/>
      <w:r w:rsidR="00C30E37">
        <w:fldChar w:fldCharType="end"/>
      </w:r>
      <w:r>
        <w:t xml:space="preserve"> </w:t>
      </w:r>
      <w:r w:rsidR="001914E7">
        <w:t xml:space="preserve">Der als ‚jung-gebliebene‘ </w:t>
      </w:r>
      <w:r w:rsidR="00723ABF">
        <w:t>beschriebener</w:t>
      </w:r>
      <w:r w:rsidR="001914E7">
        <w:t xml:space="preserve"> 60-Jähriger bei einem </w:t>
      </w:r>
      <w:r w:rsidR="00903287">
        <w:t xml:space="preserve">Seniorentreff unterliegt </w:t>
      </w:r>
      <w:r w:rsidR="001914E7">
        <w:t xml:space="preserve">der sozialen Sichtweise des Begriffs Alter. So wird auf der sozialen Ebene der Begriff Alter durch gesellschaftliche Normen und Kategorien bestimmt, die sich in einem Bündel an Erwartungen vom Altersstatus und Altersrollen definieren. </w:t>
      </w:r>
      <w:r w:rsidR="001914E7">
        <w:fldChar w:fldCharType="begin"/>
      </w:r>
      <w:r w:rsidR="00FC336A">
        <w:instrText>ADDIN CITAVI.PLACEHOLDER 95e323f9-3592-4467-b35b-0994f1e68d85 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TYWNrbWFubiAyMDA3KTwvVGV4dD4NCiAgICA8L1RleHRVbml0Pg0KICA8L1RleHRVbml0cz4NCjwvUGxhY2Vob2xkZXI+</w:instrText>
      </w:r>
      <w:r w:rsidR="001914E7">
        <w:fldChar w:fldCharType="separate"/>
      </w:r>
      <w:bookmarkStart w:id="64" w:name="_CTVP00195e323f935924467b35b0994f1e68d85"/>
      <w:r w:rsidR="00FC336A">
        <w:t>(vgl. Sackmann 2007)</w:t>
      </w:r>
      <w:bookmarkEnd w:id="64"/>
      <w:r w:rsidR="001914E7">
        <w:fldChar w:fldCharType="end"/>
      </w:r>
      <w:r w:rsidR="001914E7">
        <w:t>.</w:t>
      </w:r>
      <w:r>
        <w:t xml:space="preserve"> </w:t>
      </w:r>
      <w:r w:rsidR="001914E7">
        <w:t xml:space="preserve"> </w:t>
      </w:r>
    </w:p>
    <w:p w:rsidR="00BD4242" w:rsidRDefault="00BD4242" w:rsidP="001914E7">
      <w:pPr>
        <w:spacing w:line="360" w:lineRule="auto"/>
        <w:jc w:val="both"/>
      </w:pPr>
    </w:p>
    <w:p w:rsidR="001914E7" w:rsidRDefault="001914E7" w:rsidP="001914E7">
      <w:pPr>
        <w:spacing w:line="360" w:lineRule="auto"/>
        <w:jc w:val="both"/>
      </w:pPr>
      <w:r>
        <w:t xml:space="preserve">Die chronologische Ebene ist </w:t>
      </w:r>
      <w:r w:rsidR="00AC19B3">
        <w:t>dagegen</w:t>
      </w:r>
      <w:r>
        <w:t xml:space="preserve"> nur eine kalendarische Sichtweise der Zeitspanne, die sich z</w:t>
      </w:r>
      <w:r w:rsidR="002836C3">
        <w:t>wischen der Geburt der Individu</w:t>
      </w:r>
      <w:r>
        <w:t xml:space="preserve">en und des aktuellen Datums ansiedelt. </w:t>
      </w:r>
      <w:r>
        <w:fldChar w:fldCharType="begin"/>
      </w:r>
      <w:r>
        <w:instrText>ADDIN CITAVI.PLACEHOLDER 4c7687b6-be95-41f9-96a4-308087157084 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XZWluZWNrIDIwMDQsIFMuIDQxMik8L1RleHQ+DQogICAgPC9UZXh0VW5pdD4NCiAgPC9UZXh0VW5pdHM+DQo8L1BsYWNlaG9sZGVyPg==</w:instrText>
      </w:r>
      <w:r>
        <w:fldChar w:fldCharType="separate"/>
      </w:r>
      <w:bookmarkStart w:id="65" w:name="_CTVP0014c7687b6be9541f996a4308087157084"/>
      <w:r w:rsidR="000100C2">
        <w:t>(vgl. Weineck 2004, S. 412)</w:t>
      </w:r>
      <w:bookmarkEnd w:id="65"/>
      <w:r>
        <w:fldChar w:fldCharType="end"/>
      </w:r>
      <w:r>
        <w:t xml:space="preserve">. So findet laut </w:t>
      </w:r>
      <w:proofErr w:type="spellStart"/>
      <w:r>
        <w:t>Thyrolf</w:t>
      </w:r>
      <w:proofErr w:type="spellEnd"/>
      <w:r>
        <w:t xml:space="preserve"> </w:t>
      </w:r>
      <w:r>
        <w:fldChar w:fldCharType="begin"/>
      </w:r>
      <w:r w:rsidR="00B652DB">
        <w:instrText>ADDIN CITAVI.PLACEHOLDER 432d0c9a-496b-4b2e-868b-5c0e6cbaf18f PFBsYWNlaG9sZGVyPg0KICA8QWRkSW5WZXJzaW9uPjUuMy4xLjA8L0FkZEluVmVyc2lvbj4NCiAgPElkPjQzMmQwYzlhLTQ5NmItNGIyZS04NjhiLTVjMGU2Y2JhZjE4ZjwvSWQ+DQogIDxFbnRyaWVzPg0KICAgIDxFbnRyeT4NCiAgICAgIDxJZD4xMmZhZTVlNi1hZmE2LTQwMTgtYjUyZi01YmJkNGNlYjJmMmI8L0lkPg0KICAgICAgPFJlZmVyZW5jZUlkPjViMjUwZTBjLThlZmItNDZhZS04OTJlLWQzYjY4ZThiNzNjNzwvUmVmZXJlbmNlSWQ+DQogICAgICA8WWVhck9ubHk+dHJ1ZTwvWWVhck9ubHk+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MpPC9UZXh0Pg0KICAgIDwvVGV4dFVuaXQ+DQogIDwvVGV4dFVuaXRzPg0KPC9QbGFjZWhvbGRlcj4=</w:instrText>
      </w:r>
      <w:r>
        <w:fldChar w:fldCharType="separate"/>
      </w:r>
      <w:bookmarkStart w:id="66" w:name="_CTVP001432d0c9a496b4b2e868b5c0e6cbaf18f"/>
      <w:r w:rsidR="00B652DB">
        <w:t>(2013)</w:t>
      </w:r>
      <w:bookmarkEnd w:id="66"/>
      <w:r>
        <w:fldChar w:fldCharType="end"/>
      </w:r>
      <w:r>
        <w:t xml:space="preserve"> eine gängige Einteilung in die Zei</w:t>
      </w:r>
      <w:r w:rsidR="002836C3">
        <w:t>t</w:t>
      </w:r>
      <w:r>
        <w:t xml:space="preserve">spannen </w:t>
      </w:r>
      <w:r w:rsidRPr="00E030FB">
        <w:rPr>
          <w:i/>
        </w:rPr>
        <w:t>drittes Lebensalter</w:t>
      </w:r>
      <w:r>
        <w:rPr>
          <w:i/>
        </w:rPr>
        <w:t xml:space="preserve"> </w:t>
      </w:r>
      <w:r w:rsidRPr="0026275B">
        <w:t>(65 – 75 Jahre)</w:t>
      </w:r>
      <w:r>
        <w:t xml:space="preserve"> und </w:t>
      </w:r>
      <w:r w:rsidRPr="00E030FB">
        <w:rPr>
          <w:i/>
        </w:rPr>
        <w:t>viertes Lebensalter</w:t>
      </w:r>
      <w:r>
        <w:t xml:space="preserve"> (über 75 Jahre) statt. Zu dem </w:t>
      </w:r>
      <w:r w:rsidRPr="00746EE9">
        <w:rPr>
          <w:i/>
        </w:rPr>
        <w:t xml:space="preserve">dritten Lebensalter </w:t>
      </w:r>
      <w:r>
        <w:t xml:space="preserve">gehören die </w:t>
      </w:r>
      <w:r w:rsidR="002836C3">
        <w:t>sogenannten</w:t>
      </w:r>
      <w:r>
        <w:t xml:space="preserve"> „jungen Alten“ an (eine Gruppe von weites</w:t>
      </w:r>
      <w:r w:rsidR="002836C3">
        <w:t>t</w:t>
      </w:r>
      <w:r>
        <w:t xml:space="preserve">gehend gesunden sowie sozial aktiven und integrierten Personen) und zu dem </w:t>
      </w:r>
      <w:r>
        <w:rPr>
          <w:i/>
        </w:rPr>
        <w:t>vierten</w:t>
      </w:r>
      <w:r w:rsidRPr="00746EE9">
        <w:rPr>
          <w:i/>
        </w:rPr>
        <w:t xml:space="preserve"> Lebensalter</w:t>
      </w:r>
      <w:r>
        <w:t xml:space="preserve"> gehören wiederrum Personen an, die bereits geprägt durch den alter</w:t>
      </w:r>
      <w:r w:rsidR="002836C3">
        <w:t>s</w:t>
      </w:r>
      <w:r>
        <w:t>bedingten körperlichen Abbau sind.</w:t>
      </w:r>
    </w:p>
    <w:p w:rsidR="00A431C3" w:rsidRDefault="00A431C3" w:rsidP="00ED7E4C">
      <w:pPr>
        <w:spacing w:line="360" w:lineRule="auto"/>
        <w:jc w:val="both"/>
      </w:pPr>
    </w:p>
    <w:p w:rsidR="003C5E5E" w:rsidRPr="00F121CC" w:rsidRDefault="003746CA" w:rsidP="00F121CC">
      <w:pPr>
        <w:spacing w:line="360" w:lineRule="auto"/>
        <w:jc w:val="both"/>
        <w:rPr>
          <w:i/>
        </w:rPr>
      </w:pPr>
      <w:r w:rsidRPr="003746CA">
        <w:rPr>
          <w:color w:val="FF0000"/>
        </w:rPr>
        <w:t xml:space="preserve">WEG </w:t>
      </w:r>
      <w:r w:rsidR="001914E7">
        <w:t>Die Zielgruppe der smarten Medikamentendose kann als eine Kombination der chronologischen und der biologischen Sichtweise des Alters angesehen werden. So werden Personen dazugezählt, die das 65 Lebensjahr erreicht hab</w:t>
      </w:r>
      <w:r w:rsidR="002836C3">
        <w:t>en und medikamentös zu behandel</w:t>
      </w:r>
      <w:r w:rsidR="001914E7">
        <w:t xml:space="preserve">te Krankheiten aufweisen. Aufgrund dessen bezieht sich die Nennung des Terminus Alter, im Rahmen dieser Ausarbeitung, auf diese Personengruppe mit der zusätzlichen Einteilung in das </w:t>
      </w:r>
      <w:r w:rsidR="001914E7" w:rsidRPr="003A33BE">
        <w:rPr>
          <w:i/>
        </w:rPr>
        <w:t>dritte Lebensalter</w:t>
      </w:r>
      <w:r w:rsidR="001914E7">
        <w:t xml:space="preserve"> und </w:t>
      </w:r>
      <w:r w:rsidR="001914E7" w:rsidRPr="003A33BE">
        <w:rPr>
          <w:i/>
        </w:rPr>
        <w:t>vierte Lebensalter</w:t>
      </w:r>
      <w:r w:rsidR="001914E7">
        <w:rPr>
          <w:i/>
        </w:rPr>
        <w:t>.</w:t>
      </w:r>
      <w:r w:rsidRPr="003746CA">
        <w:rPr>
          <w:color w:val="FF0000"/>
        </w:rPr>
        <w:t xml:space="preserve"> WEG</w:t>
      </w:r>
    </w:p>
    <w:p w:rsidR="003C5E5E" w:rsidRDefault="003C5E5E" w:rsidP="004F3C9E"/>
    <w:p w:rsidR="004F3C9E" w:rsidRDefault="004F3C9E" w:rsidP="00D24ABD">
      <w:pPr>
        <w:pStyle w:val="berschrift2"/>
        <w:numPr>
          <w:ilvl w:val="1"/>
          <w:numId w:val="2"/>
        </w:numPr>
        <w:rPr>
          <w:rFonts w:ascii="Times New Roman" w:hAnsi="Times New Roman" w:cs="Times New Roman"/>
        </w:rPr>
      </w:pPr>
      <w:bookmarkStart w:id="67" w:name="_Toc467844663"/>
      <w:r w:rsidRPr="004F3C9E">
        <w:rPr>
          <w:rFonts w:ascii="Times New Roman" w:hAnsi="Times New Roman" w:cs="Times New Roman"/>
        </w:rPr>
        <w:t>Demographische</w:t>
      </w:r>
      <w:r w:rsidR="001C5C77">
        <w:rPr>
          <w:rFonts w:ascii="Times New Roman" w:hAnsi="Times New Roman" w:cs="Times New Roman"/>
        </w:rPr>
        <w:t>r</w:t>
      </w:r>
      <w:r w:rsidRPr="004F3C9E">
        <w:rPr>
          <w:rFonts w:ascii="Times New Roman" w:hAnsi="Times New Roman" w:cs="Times New Roman"/>
        </w:rPr>
        <w:t xml:space="preserve"> </w:t>
      </w:r>
      <w:r w:rsidR="001C5C77">
        <w:rPr>
          <w:rFonts w:ascii="Times New Roman" w:hAnsi="Times New Roman" w:cs="Times New Roman"/>
        </w:rPr>
        <w:t>Wandel</w:t>
      </w:r>
      <w:bookmarkEnd w:id="67"/>
    </w:p>
    <w:p w:rsidR="00655E1C" w:rsidRPr="00655E1C" w:rsidRDefault="00655E1C" w:rsidP="00655E1C"/>
    <w:p w:rsidR="00320A15" w:rsidRDefault="0065214D" w:rsidP="004159A0">
      <w:pPr>
        <w:spacing w:line="360" w:lineRule="auto"/>
        <w:jc w:val="both"/>
      </w:pPr>
      <w:r>
        <w:t xml:space="preserve">In der Altersforschung, auch bekannt als Gerontologie, ist die Betrachtung des demographischen Wandels unumgänglich. Dies bezieht sich auf die Tatsache, dass </w:t>
      </w:r>
      <w:r w:rsidR="00CC2DD0">
        <w:t>durch die Betrachtung des demographischen W</w:t>
      </w:r>
      <w:r w:rsidR="001C49B6">
        <w:t xml:space="preserve">andels </w:t>
      </w:r>
      <w:r w:rsidR="00CC2DD0">
        <w:t xml:space="preserve">Veränderungen der Altersstruktur in einer Gesellschaft </w:t>
      </w:r>
      <w:r w:rsidR="00280AB2">
        <w:t>beschrieben</w:t>
      </w:r>
      <w:r w:rsidR="001C49B6">
        <w:t xml:space="preserve"> werden können sowie</w:t>
      </w:r>
      <w:r w:rsidR="00CC2DD0">
        <w:t xml:space="preserve"> mögliche Folgen und Ursachen für die Zusammensetzung einer Gesellschaft </w:t>
      </w:r>
      <w:r w:rsidR="001E6D85">
        <w:t>und der</w:t>
      </w:r>
      <w:r w:rsidR="00FF6A55">
        <w:t>en</w:t>
      </w:r>
      <w:r w:rsidR="001E6D85">
        <w:t xml:space="preserve"> Alter</w:t>
      </w:r>
      <w:r w:rsidR="002836C3">
        <w:t>s</w:t>
      </w:r>
      <w:r w:rsidR="001E6D85">
        <w:t xml:space="preserve">aufbau </w:t>
      </w:r>
      <w:r w:rsidR="00280AB2">
        <w:t>aufgezeigt werden</w:t>
      </w:r>
      <w:r w:rsidR="001E6D85">
        <w:t xml:space="preserve"> </w:t>
      </w:r>
      <w:r w:rsidR="006976EF">
        <w:t>kann</w:t>
      </w:r>
      <w:r w:rsidR="00280AB2">
        <w:t xml:space="preserve">. </w:t>
      </w:r>
      <w:r w:rsidR="00280AB2">
        <w:fldChar w:fldCharType="begin"/>
      </w:r>
      <w:r w:rsidR="00280AB2">
        <w:instrText>ADDIN CITAVI.PLACEHOLDER d2ffa1c5-6d88-40ba-9b08-f8bc83fe68e0 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QYWNrIDIwMDAsIFMuIDgpPC9UZXh0Pg0KICAgIDwvVGV4dFVuaXQ+DQogIDwvVGV4dFVuaXRzPg0KPC9QbGFjZWhvbGRlcj4=</w:instrText>
      </w:r>
      <w:r w:rsidR="00280AB2">
        <w:fldChar w:fldCharType="separate"/>
      </w:r>
      <w:bookmarkStart w:id="68" w:name="_CTVP001d2ffa1c56d8840ba9b08f8bc83fe68e0"/>
      <w:r w:rsidR="00280AB2">
        <w:t>(vgl. Pack 2000, S. 8)</w:t>
      </w:r>
      <w:bookmarkEnd w:id="68"/>
      <w:r w:rsidR="00280AB2">
        <w:fldChar w:fldCharType="end"/>
      </w:r>
      <w:r w:rsidR="00280AB2">
        <w:t xml:space="preserve"> So führt eine hohe Geburtenzahl in Kombination mit einer abnehmenden Sterberate zu einer kompakten Alter</w:t>
      </w:r>
      <w:r w:rsidR="00723ABF">
        <w:t>s</w:t>
      </w:r>
      <w:r w:rsidR="00280AB2">
        <w:t xml:space="preserve">pyramide. (vgl. ebd.) Hingegen eine sinkende bzw. stagnierende Geburtenrate in Zusammenhang mit einer </w:t>
      </w:r>
      <w:r w:rsidR="00DA052C">
        <w:t>steigenden Lebenserwartung</w:t>
      </w:r>
      <w:r w:rsidR="003423F3">
        <w:t xml:space="preserve"> führt</w:t>
      </w:r>
      <w:r w:rsidR="002836C3">
        <w:t xml:space="preserve"> zu </w:t>
      </w:r>
      <w:r w:rsidR="001C49B6">
        <w:t>einem unausgewogenen Altersaufbau und somit zu einer</w:t>
      </w:r>
      <w:r w:rsidR="002836C3">
        <w:t xml:space="preserve"> </w:t>
      </w:r>
      <w:r w:rsidR="00DA052C">
        <w:t>Bevölkerung</w:t>
      </w:r>
      <w:r w:rsidR="001C49B6">
        <w:t>, bei der die Anzahl der älteren Personen dominiert</w:t>
      </w:r>
      <w:r w:rsidR="008267D4">
        <w:t xml:space="preserve">. (vgl. ebd.) </w:t>
      </w:r>
      <w:r w:rsidR="00DA052C">
        <w:t>Das letz</w:t>
      </w:r>
      <w:r w:rsidR="002836C3">
        <w:t>t</w:t>
      </w:r>
      <w:r w:rsidR="00DA052C">
        <w:t xml:space="preserve">e beschriebene Szenario trifft laut dem </w:t>
      </w:r>
      <w:r w:rsidR="004F3C9E">
        <w:t xml:space="preserve">statistischem Bundesamt </w:t>
      </w:r>
      <w:r w:rsidR="00F56225">
        <w:t>die nächsten Jahre</w:t>
      </w:r>
      <w:r w:rsidR="00E009F1">
        <w:t xml:space="preserve"> verstärkt </w:t>
      </w:r>
      <w:r w:rsidR="00DA052C">
        <w:t>auf die Zusammensetzung der deutschen Bevölkerung</w:t>
      </w:r>
      <w:r w:rsidR="00E009F1">
        <w:t xml:space="preserve"> zu</w:t>
      </w:r>
      <w:r w:rsidR="004F3C9E">
        <w:t xml:space="preserve">. </w:t>
      </w:r>
      <w:r w:rsidR="008267D4">
        <w:t xml:space="preserve">Denn seit </w:t>
      </w:r>
      <w:r w:rsidR="00A05AA5">
        <w:t xml:space="preserve">Jahren besteht </w:t>
      </w:r>
      <w:r w:rsidR="008267D4">
        <w:t xml:space="preserve">in Deutschland eine Stagnation der Geburtenrate, die dazu führt, dass allein im Jahr 2015 weniger Menschen geboren (737.630) wurden, als gestorben (925.239) sind. </w:t>
      </w:r>
      <w:r w:rsidR="008267D4">
        <w:fldChar w:fldCharType="begin"/>
      </w:r>
      <w:r w:rsidR="008267D4">
        <w:instrText>ADDIN CITAVI.PLACEHOLDER d505475f-24e8-47dc-9b7c-7ab55c724339 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U3RhdGlzdGEgMjAxNik8L1RleHQ+DQogICAgPC9UZXh0VW5pdD4NCiAgPC9UZXh0VW5pdHM+DQo8L1BsYWNlaG9sZGVyPg==</w:instrText>
      </w:r>
      <w:r w:rsidR="008267D4">
        <w:fldChar w:fldCharType="separate"/>
      </w:r>
      <w:r w:rsidR="008267D4">
        <w:t>(vgl. Statista 2016)</w:t>
      </w:r>
      <w:r w:rsidR="008267D4">
        <w:fldChar w:fldCharType="end"/>
      </w:r>
      <w:r w:rsidR="008267D4">
        <w:t xml:space="preserve"> Dies wird bis zum Jahr 2030 dazu führen, dass in Deutschland nur noch 79,2 Millionen Menschen leben werden</w:t>
      </w:r>
      <w:r w:rsidR="00A05AA5">
        <w:t xml:space="preserve">. Weiterhin nimmt die Anzahl der über 65-Jährigen die nächsten Jahre weiter zu. </w:t>
      </w:r>
      <w:r w:rsidR="0085478A">
        <w:t>So waren laut dem statistischem Bundesamt</w:t>
      </w:r>
      <w:r w:rsidR="009E5B66">
        <w:t xml:space="preserve"> </w:t>
      </w:r>
      <w:r w:rsidR="009E5B66">
        <w:fldChar w:fldCharType="begin"/>
      </w:r>
      <w:r w:rsidR="009E5B66">
        <w:instrText>ADDIN CITAVI.PLACEHOLDER 2590707d-bb6e-4005-ab01-2cc6778e0a13 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xKTwvVGV4dD4NCiAgICA8L1RleHRVbml0Pg0KICA8L1RleHRVbml0cz4NCjwvUGxhY2Vob2xkZXI+</w:instrText>
      </w:r>
      <w:r w:rsidR="009E5B66">
        <w:fldChar w:fldCharType="separate"/>
      </w:r>
      <w:bookmarkStart w:id="69" w:name="_CTVP0012590707dbb6e4005ab012cc6778e0a13"/>
      <w:r w:rsidR="009E5B66">
        <w:t>(2011)</w:t>
      </w:r>
      <w:bookmarkEnd w:id="69"/>
      <w:r w:rsidR="009E5B66">
        <w:fldChar w:fldCharType="end"/>
      </w:r>
      <w:r w:rsidR="0085478A">
        <w:t xml:space="preserve"> i</w:t>
      </w:r>
      <w:r w:rsidR="004F3C9E">
        <w:t xml:space="preserve">m Jahr 2015 </w:t>
      </w:r>
      <w:r w:rsidR="00DA052C">
        <w:t>knapp</w:t>
      </w:r>
      <w:r w:rsidR="004F3C9E">
        <w:t xml:space="preserve"> 17,3 Millionen über 65-Jährige verzeichnet, die bis zum Jahr 2030 um 7 % auf 21,8 Millionen ansteigen werden. Wohingegen die Anzahl der unter 20-Jährigen um 1% von 14 auf 13.8 Milli</w:t>
      </w:r>
      <w:r w:rsidR="00CA21B9">
        <w:t>o</w:t>
      </w:r>
      <w:r w:rsidR="004F3C9E">
        <w:t xml:space="preserve">nen fallen wird. </w:t>
      </w:r>
      <w:r w:rsidR="004F3C9E">
        <w:fldChar w:fldCharType="begin"/>
      </w:r>
      <w:r w:rsidR="004F3C9E">
        <w:instrText>ADDIN CITAVI.PLACEHOLDER 8381ce6f-f897-42b8-950c-a881c6199b64 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U3RhdGlzdGlzY2hlcyBCdW5kZXNhbXQgMjAxNSk8L1RleHQ+DQogICAgPC9UZXh0VW5pdD4NCiAgPC9UZXh0VW5pdHM+DQo8L1BsYWNlaG9sZGVyPg==</w:instrText>
      </w:r>
      <w:r w:rsidR="004F3C9E">
        <w:fldChar w:fldCharType="separate"/>
      </w:r>
      <w:r w:rsidR="004F3C9E">
        <w:t>(</w:t>
      </w:r>
      <w:r w:rsidR="00245FBB">
        <w:t>vgl. ebd.</w:t>
      </w:r>
      <w:r w:rsidR="004F3C9E">
        <w:t>)</w:t>
      </w:r>
      <w:r w:rsidR="004F3C9E">
        <w:fldChar w:fldCharType="end"/>
      </w:r>
      <w:r w:rsidR="008267D4">
        <w:t xml:space="preserve"> </w:t>
      </w:r>
    </w:p>
    <w:p w:rsidR="00320A15" w:rsidRDefault="00320A15" w:rsidP="004159A0">
      <w:pPr>
        <w:spacing w:line="360" w:lineRule="auto"/>
        <w:jc w:val="both"/>
      </w:pPr>
    </w:p>
    <w:p w:rsidR="004F3C9E" w:rsidRPr="004F3C9E" w:rsidRDefault="00320A15" w:rsidP="004159A0">
      <w:pPr>
        <w:spacing w:line="360" w:lineRule="auto"/>
        <w:jc w:val="both"/>
      </w:pPr>
      <w:r>
        <w:t>Die</w:t>
      </w:r>
      <w:r w:rsidR="004F3C9E">
        <w:t xml:space="preserve"> Zunahme der älteren Personen resultiert laut der Hannoverschen Lebensversicherung </w:t>
      </w:r>
      <w:r w:rsidR="004F3C9E">
        <w:fldChar w:fldCharType="begin"/>
      </w:r>
      <w:r w:rsidR="004F3C9E">
        <w:instrText>ADDIN CITAVI.PLACEHOLDER 8aa8f965-4f04-4faa-9b46-29266f2ca66a 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Nik8L1RleHQ+DQogICAgPC9UZXh0VW5pdD4NCiAgPC9UZXh0VW5pdHM+DQo8L1BsYWNlaG9sZGVyPg==</w:instrText>
      </w:r>
      <w:r w:rsidR="004F3C9E">
        <w:fldChar w:fldCharType="separate"/>
      </w:r>
      <w:r w:rsidR="004F3C9E">
        <w:t>(2016)</w:t>
      </w:r>
      <w:r w:rsidR="004F3C9E">
        <w:fldChar w:fldCharType="end"/>
      </w:r>
      <w:r w:rsidR="004F3C9E">
        <w:t xml:space="preserve"> in der Entwicklung des medizinischen Fortschritts, der in den letzten Jahren große Erkenntnisse in der Prävention und Bekämpfung von vielen Altersleiden, wie Krebs oder Herz-Kreislauf-Erkrankungen, beigetragen hat. Weitere Faktoren für die höhere Lebenserwartung ist unter anderem der steigende Wohlstand, die im Vergleich zu dem </w:t>
      </w:r>
      <w:r w:rsidR="00BD3971">
        <w:t>19</w:t>
      </w:r>
      <w:r w:rsidR="004F3C9E">
        <w:t>-Jahrhundert besseren Arbeitsbedingungen sowie einer vermehrt besseren Lebensweise und Hygiene. (</w:t>
      </w:r>
      <w:r w:rsidR="002E2C66">
        <w:t xml:space="preserve">vgl. </w:t>
      </w:r>
      <w:r w:rsidR="004F3C9E">
        <w:t xml:space="preserve">ebd.) </w:t>
      </w:r>
      <w:r w:rsidR="00310EA2">
        <w:t>Die</w:t>
      </w:r>
      <w:r w:rsidR="004F3C9E">
        <w:t xml:space="preserve"> Zunahme der Lebenserwartung </w:t>
      </w:r>
      <w:r w:rsidR="00310EA2">
        <w:t>hat zufolge, dass jedes Jahrzehnt 2,5 Jahre mehr an Lebenserwartung hinzukommen und dadurch theoretisch jede neue</w:t>
      </w:r>
      <w:r w:rsidR="004F3C9E">
        <w:t xml:space="preserve"> Generation </w:t>
      </w:r>
      <w:r w:rsidR="002836C3">
        <w:t>durchschnittlich</w:t>
      </w:r>
      <w:r w:rsidR="004F3C9E">
        <w:t xml:space="preserve"> 7,5 Jahre länger</w:t>
      </w:r>
      <w:r w:rsidR="00310EA2">
        <w:t xml:space="preserve"> leben wird</w:t>
      </w:r>
      <w:r w:rsidR="004F3C9E">
        <w:t xml:space="preserve">. </w:t>
      </w:r>
      <w:r w:rsidR="004F3C9E">
        <w:fldChar w:fldCharType="begin"/>
      </w:r>
      <w:r w:rsidR="004F3C9E">
        <w:instrText>ADDIN CITAVI.PLACEHOLDER 4ac14e2c-dcc7-4fe9-a774-e2a88882f6ea 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UmVkYWt0aW9uc3RlYW0gSGFubm92ZXJzY2hlIDIwMTYpPC9UZXh0Pg0KICAgIDwvVGV4dFVuaXQ+DQogIDwvVGV4dFVuaXRzPg0KPC9QbGFjZWhvbGRlcj4=</w:instrText>
      </w:r>
      <w:r w:rsidR="004F3C9E">
        <w:fldChar w:fldCharType="separate"/>
      </w:r>
      <w:r w:rsidR="004F3C9E">
        <w:t xml:space="preserve">(vgl. </w:t>
      </w:r>
      <w:r w:rsidR="00CE392F">
        <w:t>ebd.</w:t>
      </w:r>
      <w:r w:rsidR="004F3C9E">
        <w:t>)</w:t>
      </w:r>
      <w:r w:rsidR="004F3C9E">
        <w:fldChar w:fldCharType="end"/>
      </w:r>
      <w:r w:rsidR="004F3C9E">
        <w:t xml:space="preserve"> </w:t>
      </w:r>
    </w:p>
    <w:p w:rsidR="001B7443" w:rsidRPr="001B7443" w:rsidRDefault="001B7443" w:rsidP="001B7443"/>
    <w:p w:rsidR="00543622" w:rsidRDefault="00495301" w:rsidP="00543622">
      <w:pPr>
        <w:pStyle w:val="berschrift2"/>
        <w:numPr>
          <w:ilvl w:val="1"/>
          <w:numId w:val="2"/>
        </w:numPr>
        <w:rPr>
          <w:rFonts w:ascii="Times New Roman" w:hAnsi="Times New Roman" w:cs="Times New Roman"/>
        </w:rPr>
      </w:pPr>
      <w:bookmarkStart w:id="70" w:name="_Toc462229571"/>
      <w:bookmarkStart w:id="71" w:name="_Toc462230391"/>
      <w:bookmarkStart w:id="72" w:name="_Toc462231020"/>
      <w:bookmarkStart w:id="73" w:name="_Toc467844664"/>
      <w:r w:rsidRPr="001B7443">
        <w:rPr>
          <w:rFonts w:ascii="Times New Roman" w:hAnsi="Times New Roman" w:cs="Times New Roman"/>
        </w:rPr>
        <w:t>Lebenssituation älterer Menschen</w:t>
      </w:r>
      <w:bookmarkEnd w:id="70"/>
      <w:bookmarkEnd w:id="71"/>
      <w:bookmarkEnd w:id="72"/>
      <w:bookmarkEnd w:id="73"/>
    </w:p>
    <w:p w:rsidR="0098321E" w:rsidRDefault="0098321E" w:rsidP="0098321E"/>
    <w:p w:rsidR="000F4120" w:rsidRDefault="00C8599C" w:rsidP="00FA1A7A">
      <w:pPr>
        <w:spacing w:line="360" w:lineRule="auto"/>
        <w:jc w:val="both"/>
      </w:pPr>
      <w:r>
        <w:t xml:space="preserve">Eine grobe Verallgemeinerung und Stigmatisierung von älteren non-adhärenten Personen, die oft sofort als dement oder sogar </w:t>
      </w:r>
      <w:r w:rsidR="004B00B5">
        <w:t>obsolet</w:t>
      </w:r>
      <w:r>
        <w:t xml:space="preserve"> bezeichnet werden, ist heutzutage in der Gesellschaft vermehrt aufzutreten. </w:t>
      </w:r>
      <w:r w:rsidR="005D22FD">
        <w:t xml:space="preserve">Studien konnten nachweisen, dass sich unterschiedliche Faktoren, als nur die alterskorrelierte nachlassende Gedächtnisleistung, </w:t>
      </w:r>
      <w:r w:rsidR="00FA1A7A">
        <w:t xml:space="preserve">als </w:t>
      </w:r>
      <w:r w:rsidR="005D22FD">
        <w:t>ausschlaggebend</w:t>
      </w:r>
      <w:r w:rsidR="00FA1A7A">
        <w:t xml:space="preserve"> </w:t>
      </w:r>
      <w:r w:rsidR="005D22FD">
        <w:t xml:space="preserve">für </w:t>
      </w:r>
      <w:r w:rsidR="007E0FA8">
        <w:t>ein non-adhärentes Verhalten bei älteren Pe</w:t>
      </w:r>
      <w:r w:rsidR="00FA1A7A">
        <w:t>rsonen führen</w:t>
      </w:r>
      <w:r w:rsidR="007E0FA8">
        <w:t xml:space="preserve">. </w:t>
      </w:r>
      <w:r w:rsidR="0004779D">
        <w:t>Deswegen s</w:t>
      </w:r>
      <w:r w:rsidR="00FA1A7A">
        <w:t>ollen in diesem Kapitel nicht nur die Gründe aufgegriffen werden, die zu einer Adhärenz führen</w:t>
      </w:r>
      <w:r w:rsidR="0004779D">
        <w:t xml:space="preserve"> (siehe </w:t>
      </w:r>
      <w:r w:rsidR="0004779D" w:rsidRPr="008105C8">
        <w:rPr>
          <w:b/>
        </w:rPr>
        <w:t>Kap</w:t>
      </w:r>
      <w:r w:rsidR="008105C8" w:rsidRPr="008105C8">
        <w:rPr>
          <w:b/>
        </w:rPr>
        <w:t>itel</w:t>
      </w:r>
      <w:r w:rsidR="0004779D" w:rsidRPr="008105C8">
        <w:rPr>
          <w:b/>
        </w:rPr>
        <w:t xml:space="preserve"> 2.3.2</w:t>
      </w:r>
      <w:r w:rsidR="0004779D">
        <w:t>)</w:t>
      </w:r>
      <w:r w:rsidR="00FA1A7A">
        <w:t xml:space="preserve">, sondern auch die allgemeinen Aspekte im Leben von älteren Personen </w:t>
      </w:r>
      <w:r w:rsidR="001316B0">
        <w:t>beschrieben</w:t>
      </w:r>
      <w:r w:rsidR="00FA1A7A">
        <w:t xml:space="preserve"> werden. Zu diesen zählt unter anderem die Gesundheit (siehe </w:t>
      </w:r>
      <w:r w:rsidR="008105C8" w:rsidRPr="008105C8">
        <w:rPr>
          <w:b/>
        </w:rPr>
        <w:t>Kap</w:t>
      </w:r>
      <w:r w:rsidR="008105C8">
        <w:rPr>
          <w:b/>
        </w:rPr>
        <w:t>it</w:t>
      </w:r>
      <w:r w:rsidR="008105C8" w:rsidRPr="008105C8">
        <w:rPr>
          <w:b/>
        </w:rPr>
        <w:t xml:space="preserve">el </w:t>
      </w:r>
      <w:r w:rsidR="00FA1A7A" w:rsidRPr="008105C8">
        <w:rPr>
          <w:b/>
        </w:rPr>
        <w:t>2.3.</w:t>
      </w:r>
      <w:r w:rsidR="0004779D" w:rsidRPr="008105C8">
        <w:rPr>
          <w:b/>
        </w:rPr>
        <w:t>1</w:t>
      </w:r>
      <w:r w:rsidR="008105C8">
        <w:t xml:space="preserve">), Wohnsituation (siehe </w:t>
      </w:r>
      <w:r w:rsidR="008105C8" w:rsidRPr="008105C8">
        <w:rPr>
          <w:b/>
        </w:rPr>
        <w:t>Kapitel</w:t>
      </w:r>
      <w:r w:rsidR="00FA1A7A" w:rsidRPr="008105C8">
        <w:rPr>
          <w:b/>
        </w:rPr>
        <w:t xml:space="preserve"> 2.3.</w:t>
      </w:r>
      <w:r w:rsidR="00093A60" w:rsidRPr="008105C8">
        <w:rPr>
          <w:b/>
        </w:rPr>
        <w:t>3</w:t>
      </w:r>
      <w:r w:rsidR="00FA1A7A">
        <w:t xml:space="preserve">) und Technikakzeptanz (siehe </w:t>
      </w:r>
      <w:r w:rsidR="00FA1A7A" w:rsidRPr="008105C8">
        <w:rPr>
          <w:b/>
        </w:rPr>
        <w:t>Kap</w:t>
      </w:r>
      <w:r w:rsidR="008105C8" w:rsidRPr="008105C8">
        <w:rPr>
          <w:b/>
        </w:rPr>
        <w:t>itel</w:t>
      </w:r>
      <w:r w:rsidR="00FA1A7A" w:rsidRPr="008105C8">
        <w:rPr>
          <w:b/>
        </w:rPr>
        <w:t xml:space="preserve"> 2.3.</w:t>
      </w:r>
      <w:r w:rsidR="00093A60" w:rsidRPr="008105C8">
        <w:rPr>
          <w:b/>
        </w:rPr>
        <w:t>4</w:t>
      </w:r>
      <w:r w:rsidR="00FA1A7A">
        <w:t xml:space="preserve">) </w:t>
      </w:r>
      <w:bookmarkStart w:id="74" w:name="_Toc462229572"/>
      <w:bookmarkStart w:id="75" w:name="_Toc462230392"/>
      <w:bookmarkStart w:id="76" w:name="_Toc462231021"/>
    </w:p>
    <w:p w:rsidR="007A03E3" w:rsidRPr="00913E32" w:rsidRDefault="007A03E3" w:rsidP="00E0732B">
      <w:pPr>
        <w:pStyle w:val="berschrift2"/>
        <w:numPr>
          <w:ilvl w:val="2"/>
          <w:numId w:val="2"/>
        </w:numPr>
        <w:spacing w:line="320" w:lineRule="exact"/>
      </w:pPr>
      <w:bookmarkStart w:id="77" w:name="_Toc467844665"/>
      <w:bookmarkEnd w:id="74"/>
      <w:bookmarkEnd w:id="75"/>
      <w:bookmarkEnd w:id="76"/>
      <w:r w:rsidRPr="00913E32">
        <w:t>Gesundheit</w:t>
      </w:r>
      <w:bookmarkEnd w:id="77"/>
    </w:p>
    <w:p w:rsidR="000C716E" w:rsidRDefault="000C716E" w:rsidP="000C716E"/>
    <w:p w:rsidR="00AC25DA" w:rsidRDefault="00D0154D" w:rsidP="00FA1A7A">
      <w:pPr>
        <w:spacing w:line="360" w:lineRule="auto"/>
        <w:jc w:val="both"/>
      </w:pPr>
      <w:r>
        <w:t>Die Gesundheit ist eine</w:t>
      </w:r>
      <w:r w:rsidR="00BD2847">
        <w:t>s der kostbar</w:t>
      </w:r>
      <w:r>
        <w:t xml:space="preserve">sten und nicht materiellen Güter, womit sich die Menschen </w:t>
      </w:r>
      <w:r w:rsidR="00BA258D">
        <w:t xml:space="preserve">ihr </w:t>
      </w:r>
      <w:r w:rsidR="002836C3">
        <w:t>lebenslang</w:t>
      </w:r>
      <w:r w:rsidR="003C54E3">
        <w:t xml:space="preserve"> </w:t>
      </w:r>
      <w:r w:rsidR="00022590">
        <w:t xml:space="preserve">in der Hoffnung der Steigerung ihrer Lebensqualität bzw. Lebenserwartung </w:t>
      </w:r>
      <w:r w:rsidR="003C54E3">
        <w:t>beschäftigen</w:t>
      </w:r>
      <w:r w:rsidR="00022590">
        <w:t xml:space="preserve">. </w:t>
      </w:r>
      <w:r w:rsidR="006E74D4">
        <w:t xml:space="preserve">So ist es auch nicht verwunderlich, dass auch im hohen Alter ein Verlangen nach einer hohen Lebensqualität angestrebt wird. Dies wird </w:t>
      </w:r>
      <w:r w:rsidR="00B878F9">
        <w:t>jedoch</w:t>
      </w:r>
      <w:r w:rsidR="006E74D4">
        <w:t xml:space="preserve"> durch viele Faktoren erschwert: Mit dem Alter </w:t>
      </w:r>
      <w:r w:rsidR="002C34A7">
        <w:t xml:space="preserve">nimmt die </w:t>
      </w:r>
      <w:r w:rsidR="000546EA">
        <w:t>Vulnerabilität</w:t>
      </w:r>
      <w:r w:rsidR="002C34A7">
        <w:t xml:space="preserve"> und somit die </w:t>
      </w:r>
      <w:r w:rsidR="002836C3">
        <w:t>Wahrscheinlichkeit</w:t>
      </w:r>
      <w:r w:rsidR="002C34A7">
        <w:t xml:space="preserve"> zu erkranken zu.</w:t>
      </w:r>
      <w:r w:rsidR="00294CD1" w:rsidRPr="00294CD1">
        <w:t xml:space="preserve"> </w:t>
      </w:r>
      <w:r w:rsidR="00294CD1">
        <w:fldChar w:fldCharType="begin"/>
      </w:r>
      <w:r w:rsidR="00294CD1">
        <w:instrText>ADDIN CITAVI.PLACEHOLDER 901fcba5-0336-435b-ac95-12cc4b18cd8a 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3DvGxsZXIgdW5kIFBldHpvbGQgMjAwOSwgUy4gNik8L1RleHQ+DQogICAgPC9UZXh0VW5pdD4NCiAgPC9UZXh0VW5pdHM+DQo8L1BsYWNlaG9sZGVyPg==</w:instrText>
      </w:r>
      <w:r w:rsidR="00294CD1">
        <w:fldChar w:fldCharType="separate"/>
      </w:r>
      <w:bookmarkStart w:id="78" w:name="_CTVP001901fcba50336435bac9512cc4b18cd8a"/>
      <w:r w:rsidR="00294CD1">
        <w:t>(vgl. Müller und Petzold 2009, S. 6)</w:t>
      </w:r>
      <w:bookmarkEnd w:id="78"/>
      <w:r w:rsidR="00294CD1">
        <w:fldChar w:fldCharType="end"/>
      </w:r>
      <w:r w:rsidR="00BB7526">
        <w:t xml:space="preserve"> und al</w:t>
      </w:r>
      <w:r w:rsidR="00381D8F">
        <w:t>s erschwerend</w:t>
      </w:r>
      <w:r w:rsidR="002B50B7">
        <w:t xml:space="preserve"> kommt noch hinzu, dass die Wahrscheinlichkeit bei älteren Personen ab 65 Jahren an Multimorbidität (Befund von mehreren Krankheiten) zu erkranken </w:t>
      </w:r>
      <w:r w:rsidR="00381D8F">
        <w:t>zunimmt</w:t>
      </w:r>
      <w:r w:rsidR="00294CD1">
        <w:t xml:space="preserve"> </w:t>
      </w:r>
      <w:r w:rsidR="00294CD1">
        <w:fldChar w:fldCharType="begin"/>
      </w:r>
      <w:r w:rsidR="00294CD1">
        <w:instrText>ADDIN CITAVI.PLACEHOLDER bb8db6c8-d40f-44aa-8038-5bdef9178356 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QW5kcmVhZSBldCBhbC4gMjAwNiwgUy4gOTIpPC9UZXh0Pg0KICAgIDwvVGV4dFVuaXQ+DQogIDwvVGV4dFVuaXRzPg0KPC9QbGFjZWhvbGRlcj4=</w:instrText>
      </w:r>
      <w:r w:rsidR="00294CD1">
        <w:fldChar w:fldCharType="separate"/>
      </w:r>
      <w:r w:rsidR="00294CD1">
        <w:t>(vgl. Andreae et al. 2006, S. 92)</w:t>
      </w:r>
      <w:r w:rsidR="00294CD1">
        <w:fldChar w:fldCharType="end"/>
      </w:r>
      <w:r w:rsidR="00D9123F">
        <w:t>.</w:t>
      </w:r>
      <w:r w:rsidR="00AC25DA">
        <w:t xml:space="preserve"> Dies wird von der Abbildung 1 verdeutlicht, die aufzeigt, dass in der Gruppe der 40 bis 54-Jährigen 4 % der Personen</w:t>
      </w:r>
      <w:r w:rsidR="003746CA">
        <w:t xml:space="preserve"> im Jahr 2002</w:t>
      </w:r>
      <w:r w:rsidR="00AC25DA">
        <w:t xml:space="preserve"> an 5 und mehr Krankheiten </w:t>
      </w:r>
      <w:r w:rsidR="003746CA">
        <w:t xml:space="preserve">erkrankten. Die Multimorbidität </w:t>
      </w:r>
      <w:r w:rsidR="00AC25DA">
        <w:t xml:space="preserve">nahm in der Gruppe der 55 bis 69-Jährigen auf 12 % zu und in der Gruppe der 70- bis 85-Jährigen auf fast 24 %.   </w:t>
      </w:r>
      <w:r w:rsidR="00986E2A">
        <w:t xml:space="preserve"> </w:t>
      </w:r>
    </w:p>
    <w:p w:rsidR="00AC25DA" w:rsidRDefault="00AC25DA" w:rsidP="00FA1A7A">
      <w:pPr>
        <w:spacing w:line="360" w:lineRule="auto"/>
        <w:jc w:val="both"/>
      </w:pPr>
    </w:p>
    <w:p w:rsidR="00AC25DA" w:rsidRDefault="00AC25DA" w:rsidP="00FA1A7A">
      <w:pPr>
        <w:spacing w:line="360" w:lineRule="auto"/>
        <w:jc w:val="both"/>
      </w:pPr>
    </w:p>
    <w:p w:rsidR="00AC25DA" w:rsidRDefault="00AC25DA" w:rsidP="00AC25DA">
      <w:pPr>
        <w:keepNext/>
        <w:spacing w:line="360" w:lineRule="auto"/>
        <w:jc w:val="center"/>
      </w:pPr>
      <w:r w:rsidRPr="00AC25DA">
        <w:rPr>
          <w:noProof/>
        </w:rPr>
        <w:drawing>
          <wp:inline distT="0" distB="0" distL="0" distR="0" wp14:anchorId="0EC1EF40" wp14:editId="410433E8">
            <wp:extent cx="2553056" cy="2562583"/>
            <wp:effectExtent l="0" t="0" r="0" b="952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553056" cy="2562583"/>
                    </a:xfrm>
                    <a:prstGeom prst="rect">
                      <a:avLst/>
                    </a:prstGeom>
                  </pic:spPr>
                </pic:pic>
              </a:graphicData>
            </a:graphic>
          </wp:inline>
        </w:drawing>
      </w:r>
    </w:p>
    <w:p w:rsidR="00AC25DA" w:rsidRDefault="00AC25DA" w:rsidP="00AC25DA">
      <w:pPr>
        <w:pStyle w:val="Beschriftung"/>
        <w:jc w:val="center"/>
      </w:pPr>
      <w:bookmarkStart w:id="79" w:name="_Toc467844698"/>
      <w:r>
        <w:t xml:space="preserve">Abbildung </w:t>
      </w:r>
      <w:r w:rsidR="00665AA3">
        <w:fldChar w:fldCharType="begin"/>
      </w:r>
      <w:r w:rsidR="00665AA3">
        <w:instrText xml:space="preserve"> SEQ Abbildung \* ARABIC </w:instrText>
      </w:r>
      <w:r w:rsidR="00665AA3">
        <w:fldChar w:fldCharType="separate"/>
      </w:r>
      <w:r w:rsidR="00771804">
        <w:rPr>
          <w:noProof/>
        </w:rPr>
        <w:t>1</w:t>
      </w:r>
      <w:r w:rsidR="00665AA3">
        <w:rPr>
          <w:noProof/>
        </w:rPr>
        <w:fldChar w:fldCharType="end"/>
      </w:r>
      <w:r>
        <w:t xml:space="preserve">: </w:t>
      </w:r>
      <w:r w:rsidR="00C52383">
        <w:t>Multimorbidität</w:t>
      </w:r>
      <w:r>
        <w:t xml:space="preserve"> nach Alter im Jahr 2002</w:t>
      </w:r>
      <w:r w:rsidR="00C52383">
        <w:t xml:space="preserve">  </w:t>
      </w:r>
      <w:r w:rsidR="00C52383">
        <w:fldChar w:fldCharType="begin"/>
      </w:r>
      <w:r w:rsidR="00C52383">
        <w:instrText>ADDIN CITAVI.PLACEHOLDER a9db22e0-2702-4608-8b20-782ab3511a01 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LDtmhtIGV0IGFsLiAyMDA5LCBTLiA3NSk8L1RleHQ+DQogICAgPC9UZXh0VW5pdD4NCiAgPC9UZXh0VW5pdHM+DQo8L1BsYWNlaG9sZGVyPg==</w:instrText>
      </w:r>
      <w:r w:rsidR="00C52383">
        <w:fldChar w:fldCharType="separate"/>
      </w:r>
      <w:bookmarkStart w:id="80" w:name="_CTVP001a9db22e0270246088b20782ab3511a01"/>
      <w:r w:rsidR="00C52383">
        <w:t>(Böhm et al. 2009, S. 75)</w:t>
      </w:r>
      <w:bookmarkEnd w:id="79"/>
      <w:bookmarkEnd w:id="80"/>
      <w:r w:rsidR="00C52383">
        <w:fldChar w:fldCharType="end"/>
      </w:r>
    </w:p>
    <w:p w:rsidR="00AC25DA" w:rsidRDefault="00AC25DA" w:rsidP="00FA1A7A">
      <w:pPr>
        <w:spacing w:line="360" w:lineRule="auto"/>
        <w:jc w:val="both"/>
      </w:pPr>
    </w:p>
    <w:p w:rsidR="0091151C" w:rsidRDefault="00C52383" w:rsidP="00FA1A7A">
      <w:pPr>
        <w:spacing w:line="360" w:lineRule="auto"/>
        <w:jc w:val="both"/>
      </w:pPr>
      <w:r>
        <w:t xml:space="preserve">Eine Multimorbidität </w:t>
      </w:r>
      <w:r w:rsidR="00986E2A">
        <w:t>führt</w:t>
      </w:r>
      <w:r w:rsidR="00F7534E">
        <w:t xml:space="preserve"> unteranderem zu einem hohen Anteil an </w:t>
      </w:r>
      <w:r w:rsidR="00A20A1F">
        <w:t>m</w:t>
      </w:r>
      <w:r w:rsidR="00F7534E">
        <w:t xml:space="preserve">edikamentöser Dauer- sowie Mehrfachbehandlung </w:t>
      </w:r>
      <w:r w:rsidR="00F7534E">
        <w:fldChar w:fldCharType="begin"/>
      </w:r>
      <w:r w:rsidR="000100C2">
        <w:instrText>ADDIN CITAVI.PLACEHOLDER df91f1c2-ad62-4992-b086-aca081f04d7e PFBsYWNlaG9sZGVyPg0KICA8QWRkSW5WZXJzaW9uPjUuMy4xLjA8L0FkZEluVmVyc2lvbj4NCiAgPElkPmRmOTFmMWMyLWFkNjItNDk5Mi1iMDg2LWFjYTA4MWYwNGQ3ZTwvSWQ+DQogIDxFbnRyaWVzPg0KICAgIDxFbnRyeT4NCiAgICAgIDxJZD5lZjZmNzg1Yy1hMzA0LTQ5ZWUtOTljMC02NDQ5ZGY4MTE2YTE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ZW50ZWxuLUtydXNlIGV0IGFsLiAyMDE0LCBTLiAxKTwvVGV4dD4NCiAgICA8L1RleHRVbml0Pg0KICA8L1RleHRVbml0cz4NCjwvUGxhY2Vob2xkZXI+</w:instrText>
      </w:r>
      <w:r w:rsidR="00F7534E">
        <w:fldChar w:fldCharType="separate"/>
      </w:r>
      <w:bookmarkStart w:id="81" w:name="_CTVP001df91f1c2ad624992b086aca081f04d7e"/>
      <w:r w:rsidR="000100C2">
        <w:t>(vgl. Renteln-Kruse et al. 2014, S. 1)</w:t>
      </w:r>
      <w:bookmarkEnd w:id="81"/>
      <w:r w:rsidR="00F7534E">
        <w:fldChar w:fldCharType="end"/>
      </w:r>
      <w:r w:rsidR="00F7534E">
        <w:t xml:space="preserve">, die sich in einer </w:t>
      </w:r>
      <w:r w:rsidR="002B50B7">
        <w:t xml:space="preserve">Multimedikation </w:t>
      </w:r>
      <w:r w:rsidR="00F7534E">
        <w:t>von 2-3 Medikamenten täglich äußern kann.</w:t>
      </w:r>
      <w:r w:rsidR="00986E2A">
        <w:t xml:space="preserve"> </w:t>
      </w:r>
      <w:r w:rsidR="00F7534E">
        <w:fldChar w:fldCharType="begin"/>
      </w:r>
      <w:r w:rsidR="000100C2">
        <w:instrText>ADDIN CITAVI.PLACEHOLDER 43f4e50e-48bd-4569-a153-bf3ae9f66fff 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QW5kcmVhZSBldCBhbC4gMjAwNiwgUy4gOTIpPC9UZXh0Pg0KICAgIDwvVGV4dFVuaXQ+DQogIDwvVGV4dFVuaXRzPg0KPC9QbGFjZWhvbGRlcj4=</w:instrText>
      </w:r>
      <w:r w:rsidR="00F7534E">
        <w:fldChar w:fldCharType="separate"/>
      </w:r>
      <w:bookmarkStart w:id="82" w:name="_CTVP00143f4e50e48bd4569a153bf3ae9f66fff"/>
      <w:r w:rsidR="000100C2">
        <w:t>(vgl. Andreae et al. 2006, S. 92)</w:t>
      </w:r>
      <w:bookmarkEnd w:id="82"/>
      <w:r w:rsidR="00F7534E">
        <w:fldChar w:fldCharType="end"/>
      </w:r>
      <w:r w:rsidR="0051731D">
        <w:t xml:space="preserve"> Diese Tatsache wird auch von der Barmer GEK bes</w:t>
      </w:r>
      <w:r w:rsidR="00E20679">
        <w:t>tätigt:</w:t>
      </w:r>
      <w:r w:rsidR="0051731D">
        <w:t xml:space="preserve"> Denn laut </w:t>
      </w:r>
      <w:r w:rsidR="00EC3CF0">
        <w:t>dem Barmer GEK</w:t>
      </w:r>
      <w:r w:rsidR="0051731D">
        <w:t xml:space="preserve"> Arzneimittelreport 2015 </w:t>
      </w:r>
      <w:r w:rsidR="000F4120">
        <w:t>bezogen mehr als 80 Prozent</w:t>
      </w:r>
      <w:r w:rsidR="00FB6B73">
        <w:t xml:space="preserve"> der älteren </w:t>
      </w:r>
      <w:r w:rsidR="002836C3">
        <w:t>versicherten</w:t>
      </w:r>
      <w:r w:rsidR="00FB6B73">
        <w:t xml:space="preserve"> Personen Medikamente.</w:t>
      </w:r>
      <w:r w:rsidR="00B652DB">
        <w:t xml:space="preserve"> </w:t>
      </w:r>
      <w:r w:rsidR="00B652DB">
        <w:fldChar w:fldCharType="begin"/>
      </w:r>
      <w:r w:rsidR="00B652DB">
        <w:instrText>ADDIN CITAVI.PLACEHOLDER 4a7182c2-8203-432b-a956-76f3af28d9fe 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xhZXNrZSB1bmQgU2NoaWNrdGFueiAyMDE1YSwgUy4gNTMpPC9UZXh0Pg0KICAgIDwvVGV4dFVuaXQ+DQogIDwvVGV4dFVuaXRzPg0KPC9QbGFjZWhvbGRlcj4=</w:instrText>
      </w:r>
      <w:r w:rsidR="00B652DB">
        <w:fldChar w:fldCharType="separate"/>
      </w:r>
      <w:bookmarkStart w:id="83" w:name="_CTVP0014a7182c28203432ba95676f3af28d9fe"/>
      <w:r w:rsidR="00B652DB">
        <w:t>(vgl. Glaeske und Schicktanz 2015a, S. 53)</w:t>
      </w:r>
      <w:bookmarkEnd w:id="83"/>
      <w:r w:rsidR="00B652DB">
        <w:fldChar w:fldCharType="end"/>
      </w:r>
      <w:r w:rsidR="00B652DB">
        <w:t xml:space="preserve"> </w:t>
      </w:r>
      <w:r w:rsidR="00FB6B73">
        <w:t>Der Bezug von Medikamenten erweist sich mit zunehmende</w:t>
      </w:r>
      <w:r w:rsidR="00BF6D2A">
        <w:t xml:space="preserve">m Alter </w:t>
      </w:r>
      <w:r w:rsidR="00E87608">
        <w:t xml:space="preserve">als </w:t>
      </w:r>
      <w:r w:rsidR="002836C3">
        <w:t>exponentiell</w:t>
      </w:r>
      <w:r w:rsidR="00BF6D2A">
        <w:t xml:space="preserve"> </w:t>
      </w:r>
      <w:r w:rsidR="00FB6B73">
        <w:t>steigend.</w:t>
      </w:r>
      <w:r w:rsidR="001C4FB7">
        <w:t xml:space="preserve"> (siehe Abbildung 1).</w:t>
      </w:r>
      <w:r w:rsidR="00FA1A7A">
        <w:t xml:space="preserve"> </w:t>
      </w:r>
    </w:p>
    <w:p w:rsidR="001C4FB7" w:rsidRDefault="001C4FB7" w:rsidP="001C4FB7">
      <w:pPr>
        <w:keepNext/>
        <w:spacing w:line="360" w:lineRule="auto"/>
        <w:jc w:val="center"/>
      </w:pPr>
      <w:r>
        <w:rPr>
          <w:noProof/>
        </w:rPr>
        <w:drawing>
          <wp:inline distT="0" distB="0" distL="0" distR="0" wp14:anchorId="4D95637E" wp14:editId="039E92AB">
            <wp:extent cx="2618147" cy="3376031"/>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38965" cy="3402875"/>
                    </a:xfrm>
                    <a:prstGeom prst="rect">
                      <a:avLst/>
                    </a:prstGeom>
                    <a:noFill/>
                    <a:ln>
                      <a:noFill/>
                    </a:ln>
                  </pic:spPr>
                </pic:pic>
              </a:graphicData>
            </a:graphic>
          </wp:inline>
        </w:drawing>
      </w:r>
    </w:p>
    <w:p w:rsidR="00A128AF" w:rsidRDefault="001C4FB7" w:rsidP="001C4FB7">
      <w:pPr>
        <w:pStyle w:val="Beschriftung"/>
        <w:jc w:val="center"/>
      </w:pPr>
      <w:bookmarkStart w:id="84" w:name="_Toc467844699"/>
      <w:r>
        <w:t xml:space="preserve">Abbildung </w:t>
      </w:r>
      <w:r w:rsidR="00665AA3">
        <w:fldChar w:fldCharType="begin"/>
      </w:r>
      <w:r w:rsidR="00665AA3">
        <w:instrText xml:space="preserve"> SEQ Abbildung \* ARABIC </w:instrText>
      </w:r>
      <w:r w:rsidR="00665AA3">
        <w:fldChar w:fldCharType="separate"/>
      </w:r>
      <w:r w:rsidR="00771804">
        <w:rPr>
          <w:noProof/>
        </w:rPr>
        <w:t>2</w:t>
      </w:r>
      <w:r w:rsidR="00665AA3">
        <w:rPr>
          <w:noProof/>
        </w:rPr>
        <w:fldChar w:fldCharType="end"/>
      </w:r>
      <w:r>
        <w:t>: Barmer GEK Versicherte, die Medikamente bezogen haben</w:t>
      </w:r>
      <w:bookmarkEnd w:id="84"/>
      <w:r w:rsidR="00EC3CF0">
        <w:t xml:space="preserve"> </w:t>
      </w:r>
    </w:p>
    <w:p w:rsidR="00B878F9" w:rsidRDefault="00EC3CF0" w:rsidP="00695901">
      <w:pPr>
        <w:pStyle w:val="Beschriftung"/>
        <w:jc w:val="center"/>
      </w:pPr>
      <w:r>
        <w:fldChar w:fldCharType="begin"/>
      </w:r>
      <w:r w:rsidR="00A128AF">
        <w:instrText>ADDIN CITAVI.PLACEHOLDER 14ea9be7-5dee-4982-96b2-fb730cfec22b PFBsYWNlaG9sZGVyPg0KICA8QWRkSW5WZXJzaW9uPjUuMy4xLjA8L0FkZEluVmVyc2lvbj4NCiAgPElkPjE0ZWE5YmU3LTVkZWUtNDk4Mi05NmIyLWZiNzMwY2ZlYzIyYjwvSWQ+DQogIDxFbnRyaWVzPg0KICAgIDxFbnRyeT4NCiAgICAgIDxJZD43NThhMzc0MS0yNWI1LTQ1ZWUtYmNjZi05NTFiYTk2OWU5MDY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2xhZXNrZSB1bmQgU2NoaWNrdGFueiAyMDE1YiwgUy4gNSk8L1RleHQ+DQogICAgPC9UZXh0VW5pdD4NCiAgPC9UZXh0VW5pdHM+DQo8L1BsYWNlaG9sZGVyPg==</w:instrText>
      </w:r>
      <w:r>
        <w:fldChar w:fldCharType="separate"/>
      </w:r>
      <w:bookmarkStart w:id="85" w:name="_CTVP00114ea9be75dee498296b2fb730cfec22b"/>
      <w:r w:rsidR="000100C2">
        <w:t>(Glaeske und Schicktanz 2015b, S. 5)</w:t>
      </w:r>
      <w:bookmarkEnd w:id="85"/>
      <w:r>
        <w:fldChar w:fldCharType="end"/>
      </w:r>
    </w:p>
    <w:p w:rsidR="00E44566" w:rsidRPr="00E44566" w:rsidRDefault="00E44566" w:rsidP="00E44566"/>
    <w:p w:rsidR="000F4120" w:rsidRDefault="00B12ED3" w:rsidP="00564A0B">
      <w:pPr>
        <w:spacing w:line="360" w:lineRule="auto"/>
        <w:jc w:val="both"/>
      </w:pPr>
      <w:r>
        <w:t>Die häufigsten Medikamente, die ältere Personen einnehmen müssen,</w:t>
      </w:r>
      <w:r w:rsidR="004B2728">
        <w:t xml:space="preserve"> sind Medikamente</w:t>
      </w:r>
      <w:r>
        <w:t xml:space="preserve"> gegen Herz-Kreislauf-Erkrankungen, Medikamente gegen </w:t>
      </w:r>
      <w:r w:rsidR="004B2728">
        <w:t>Hormon</w:t>
      </w:r>
      <w:r>
        <w:t>- und Schlafstörungen, Med</w:t>
      </w:r>
      <w:r w:rsidR="003744E5">
        <w:t xml:space="preserve">ikamente gegen Schmerzen sowie </w:t>
      </w:r>
      <w:r w:rsidR="003744E5" w:rsidRPr="003744E5">
        <w:t>neuropsychiatrische</w:t>
      </w:r>
      <w:r w:rsidR="00110D72">
        <w:t xml:space="preserve"> Medikamente.</w:t>
      </w:r>
      <w:r w:rsidR="00BD2847">
        <w:t xml:space="preserve"> </w:t>
      </w:r>
      <w:r w:rsidR="00BD2847">
        <w:fldChar w:fldCharType="begin"/>
      </w:r>
      <w:r w:rsidR="007B4A5E">
        <w:instrText>ADDIN CITAVI.PLACEHOLDER c1bdc102-e4d7-4741-9d70-cca5038eeb8e PFBsYWNlaG9sZGVyPg0KICA8QWRkSW5WZXJzaW9uPjUuMy4xLjA8L0FkZEluVmVyc2lvbj4NCiAgPElkPmMxYmRjMTAyLWU0ZDctNDc0MS05ZDcwLWNjYTUwMzhlZWI4ZTwvSWQ+DQogIDxFbnRyaWVzPg0KICAgIDxFbnRyeT4NCiAgICAgIDxJZD44OGE2YTczYS0zMmYzLTRkNGMtOGIwNC1jMzA2NDhjMTg2ZDQ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HcsOkdHplbCB2b24gR3LDpHR6IGV0IGFsLiAyMDE2LCBTLiA1KTwvVGV4dD4NCiAgICA8L1RleHRVbml0Pg0KICA8L1RleHRVbml0cz4NCjwvUGxhY2Vob2xkZXI+</w:instrText>
      </w:r>
      <w:r w:rsidR="00BD2847">
        <w:fldChar w:fldCharType="separate"/>
      </w:r>
      <w:bookmarkStart w:id="86" w:name="_CTVP001c1bdc102e4d747419d70cca5038eeb8e"/>
      <w:r w:rsidR="000100C2">
        <w:t>(vgl. Grätzel von Grätz et al. 2016, S. 5)</w:t>
      </w:r>
      <w:bookmarkEnd w:id="86"/>
      <w:r w:rsidR="00BD2847">
        <w:fldChar w:fldCharType="end"/>
      </w:r>
      <w:r w:rsidR="003617FC">
        <w:t xml:space="preserve"> </w:t>
      </w:r>
    </w:p>
    <w:p w:rsidR="000F4120" w:rsidRDefault="000F4120" w:rsidP="000F4120">
      <w:pPr>
        <w:pStyle w:val="berschrift2"/>
        <w:numPr>
          <w:ilvl w:val="2"/>
          <w:numId w:val="2"/>
        </w:numPr>
        <w:spacing w:line="320" w:lineRule="exact"/>
      </w:pPr>
      <w:bookmarkStart w:id="87" w:name="_Toc467844666"/>
      <w:r>
        <w:t>Adhärenz</w:t>
      </w:r>
      <w:bookmarkEnd w:id="87"/>
    </w:p>
    <w:p w:rsidR="000F4120" w:rsidRPr="000F4120" w:rsidRDefault="000F4120" w:rsidP="000F4120"/>
    <w:p w:rsidR="00D12C68" w:rsidRDefault="00F61B67" w:rsidP="00564A0B">
      <w:pPr>
        <w:spacing w:line="360" w:lineRule="auto"/>
        <w:jc w:val="both"/>
      </w:pPr>
      <w:r>
        <w:t>Zur Linderung der Krankheiten sowie der Prävention, ist es unabdingbar, dass die Arzneimit</w:t>
      </w:r>
      <w:r w:rsidR="00FA5C76">
        <w:t xml:space="preserve">tel korrekt eingenommen werden. </w:t>
      </w:r>
      <w:r>
        <w:t xml:space="preserve">Es kommt jedoch bei 50 % der älteren Personen </w:t>
      </w:r>
      <w:r w:rsidR="003617FC">
        <w:t>vor</w:t>
      </w:r>
      <w:r>
        <w:t xml:space="preserve">, dass die Medikamente nicht nach dem festgelegten Einnahmezeitplan eingenommen werden. (vgl. Hayes et al. 2009, S. 770) </w:t>
      </w:r>
      <w:r w:rsidR="00564A0B" w:rsidRPr="007D07D8">
        <w:t xml:space="preserve">Die möglichen Gründe, die bei älteren Personen zu einer Non-Adhärenz führen, liegen </w:t>
      </w:r>
      <w:r w:rsidRPr="007D07D8">
        <w:t xml:space="preserve">laut </w:t>
      </w:r>
      <w:proofErr w:type="spellStart"/>
      <w:r w:rsidRPr="007D07D8">
        <w:t>Andreae</w:t>
      </w:r>
      <w:proofErr w:type="spellEnd"/>
      <w:r w:rsidRPr="007D07D8">
        <w:t xml:space="preserve"> et al. </w:t>
      </w:r>
      <w:r w:rsidRPr="007D07D8">
        <w:fldChar w:fldCharType="begin"/>
      </w:r>
      <w:r w:rsidRPr="007D07D8">
        <w:instrText>ADDIN CITAVI.PLACEHOLDER 78c633df-a8fd-43d6-8865-e0f0e1402164 PFBsYWNlaG9sZGVyPg0KICA8QWRkSW5WZXJzaW9uPjUuMy4xLjA8L0FkZEluVmVyc2lvbj4NCiAgPElkPjc4YzYzM2RmLWE4ZmQtNDNkNi04ODY1LWUwZjBlMTQwMjE2NDwvSWQ+DQogIDxFbnRyaWVzPg0KICAgIDxFbnRyeT4NCiAgICAgIDxJZD5mYmUxODJmNC1iZTBjLTRlNGYtODYyOC00YmE2MGQ1NzJhNTY8L0lkPg0KICAgICAgPFJlZmVyZW5jZUlkPjE0ZDRjM2VlLWU3YjYtNDc5Mi1iZjJlLTVmMjE2ZTcyNzI0YjwvUmVmZXJlbmNlSWQ+DQogICAgICA8WWVhck9ubHk+dHJ1ZTwvWWVhck9ubHk+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DYpPC9UZXh0Pg0KICAgIDwvVGV4dFVuaXQ+DQogIDwvVGV4dFVuaXRzPg0KPC9QbGFjZWhvbGRlcj4=</w:instrText>
      </w:r>
      <w:r w:rsidRPr="007D07D8">
        <w:fldChar w:fldCharType="separate"/>
      </w:r>
      <w:bookmarkStart w:id="88" w:name="_CTVP00178c633dfa8fd43d68865e0f0e1402164"/>
      <w:r w:rsidR="000100C2" w:rsidRPr="007D07D8">
        <w:t>(2006)</w:t>
      </w:r>
      <w:bookmarkEnd w:id="88"/>
      <w:r w:rsidRPr="007D07D8">
        <w:fldChar w:fldCharType="end"/>
      </w:r>
      <w:r w:rsidRPr="007D07D8">
        <w:t xml:space="preserve"> </w:t>
      </w:r>
      <w:r w:rsidR="00564A0B" w:rsidRPr="007D07D8">
        <w:t xml:space="preserve">in der nachlassenden </w:t>
      </w:r>
      <w:r w:rsidR="002836C3">
        <w:t>Gedächtnisleistung</w:t>
      </w:r>
      <w:r w:rsidR="00564A0B" w:rsidRPr="007D07D8">
        <w:t>, Schwierigkeiten bei der Einnahme oder körperlichem Unwohlsein.</w:t>
      </w:r>
      <w:r w:rsidR="0019090C">
        <w:t xml:space="preserve"> Die Problematik liegt auch darin, dass nach einer durchgeführten Studie</w:t>
      </w:r>
      <w:r w:rsidR="00EB4ED3">
        <w:t xml:space="preserve"> von </w:t>
      </w:r>
      <w:proofErr w:type="spellStart"/>
      <w:r w:rsidR="00EB4ED3">
        <w:t>Goud</w:t>
      </w:r>
      <w:proofErr w:type="spellEnd"/>
      <w:r w:rsidR="00EB4ED3">
        <w:t xml:space="preserve"> et al. </w:t>
      </w:r>
      <w:r w:rsidR="00EB4ED3">
        <w:fldChar w:fldCharType="begin"/>
      </w:r>
      <w:r w:rsidR="00EB4ED3">
        <w:instrText>ADDIN CITAVI.PLACEHOLDER 2d6720e5-c8d1-4ac2-8f8d-c113c5d869ff 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AyMDA5LCBTLiAzMyk8L1RleHQ+DQogICAgPC9UZXh0VW5pdD4NCiAgPC9UZXh0VW5pdHM+DQo8L1BsYWNlaG9sZGVyPg==</w:instrText>
      </w:r>
      <w:r w:rsidR="00EB4ED3">
        <w:fldChar w:fldCharType="separate"/>
      </w:r>
      <w:bookmarkStart w:id="89" w:name="_CTVP0012d6720e5c8d14ac28f8dc113c5d869ff"/>
      <w:r w:rsidR="00EB4ED3">
        <w:t>(vgl. 2009, S. 33)</w:t>
      </w:r>
      <w:bookmarkEnd w:id="89"/>
      <w:r w:rsidR="00EB4ED3">
        <w:fldChar w:fldCharType="end"/>
      </w:r>
      <w:r w:rsidR="0019090C">
        <w:t>, bei der 135 ältere Personen über ihr Medikamentenboxennutzungsverhalten befragt wurden, 93 % der befragten Personen selbstständig in der Verwaltung der Medikamente waren. Ledigl</w:t>
      </w:r>
      <w:r w:rsidR="002836C3">
        <w:t>ich 3 % haben Medikamente von P</w:t>
      </w:r>
      <w:r w:rsidR="0019090C">
        <w:t xml:space="preserve">harmazeuten verwalten lasen und 4 % von Familienmitgliedern. </w:t>
      </w:r>
      <w:r w:rsidR="00E97547">
        <w:t xml:space="preserve">So kann es dann </w:t>
      </w:r>
      <w:r w:rsidR="00396493">
        <w:t>au</w:t>
      </w:r>
      <w:r w:rsidR="002836C3">
        <w:t>f</w:t>
      </w:r>
      <w:r w:rsidR="00396493">
        <w:t xml:space="preserve">grund der </w:t>
      </w:r>
      <w:r w:rsidR="000D4402">
        <w:t>alterskorrelierten</w:t>
      </w:r>
      <w:r w:rsidR="00396493">
        <w:t xml:space="preserve"> nachlassenden </w:t>
      </w:r>
      <w:r w:rsidR="00DF41B0">
        <w:t>Gedächtnisleistung</w:t>
      </w:r>
      <w:r w:rsidR="00E97547">
        <w:t xml:space="preserve"> oder anderen Krankheiten </w:t>
      </w:r>
      <w:r w:rsidR="00396493">
        <w:t xml:space="preserve">dazu kommen, dass </w:t>
      </w:r>
      <w:r w:rsidR="00E30D29">
        <w:t xml:space="preserve">bei </w:t>
      </w:r>
      <w:r w:rsidR="00D12C68">
        <w:t>alleinlebende</w:t>
      </w:r>
      <w:r w:rsidR="00E30D29">
        <w:t>n</w:t>
      </w:r>
      <w:r w:rsidR="00D12C68">
        <w:t xml:space="preserve"> </w:t>
      </w:r>
      <w:r w:rsidR="00396493">
        <w:t>Personen, die selbstständig die Verwaltung ihrer Medikamente vornehmen</w:t>
      </w:r>
      <w:r w:rsidR="00E97547">
        <w:t>,</w:t>
      </w:r>
      <w:r w:rsidR="00396493">
        <w:t xml:space="preserve"> vermehrt ein non-adhärentes Verhalten aufzutreten ist. </w:t>
      </w:r>
    </w:p>
    <w:p w:rsidR="00BC4331" w:rsidRDefault="00BC4331" w:rsidP="00564A0B">
      <w:pPr>
        <w:spacing w:line="360" w:lineRule="auto"/>
        <w:jc w:val="both"/>
      </w:pPr>
    </w:p>
    <w:p w:rsidR="007E0FA8" w:rsidRDefault="00564A0B" w:rsidP="00564A0B">
      <w:pPr>
        <w:spacing w:line="360" w:lineRule="auto"/>
        <w:jc w:val="both"/>
      </w:pPr>
      <w:r w:rsidRPr="007D07D8">
        <w:t>Eine Non-Adhärenz führt nicht nur dazu, dass sich der der Gesundheitszustand der Personen verschlechtert, sondern auch das zusätzliche Krankenhausaufenthalte oder Pflegebedarf nötig ist.</w:t>
      </w:r>
      <w:r w:rsidR="00264A76" w:rsidRPr="007D07D8">
        <w:t xml:space="preserve"> </w:t>
      </w:r>
      <w:r w:rsidR="00264A76" w:rsidRPr="007D07D8">
        <w:fldChar w:fldCharType="begin"/>
      </w:r>
      <w:r w:rsidR="00084782" w:rsidRPr="007D07D8">
        <w:instrText>ADDIN CITAVI.PLACEHOLDER 60f1d286-0f3e-4cce-8e61-3e1861ba17f7 PFBsYWNlaG9sZGVyPg0KICA8QWRkSW5WZXJzaW9uPjUuMy4xLjA8L0FkZEluVmVyc2lvbj4NCiAgPElkPjYwZjFkMjg2LTBmM2UtNGNjZS04ZTYxLTNlMTg2MWJhMTdmNzwvSWQ+DQogIDxFbnRyaWVzPg0KICAgIDxFbnRyeT4NCiAgICAgIDxJZD4zZDc2YjJlMC1lY2VkLTRjNGQtYmNiMS05NGJmYzlkOTdjYTY8L0lkPg0KICAgICAgPFByZWZpeD52Z2wuIDwvUHJlZml4Pg0KICAgICAgPFJlZmVyZW5jZUlkPjYxMTA5Yjg3LTA0MzAtNGM5YS1iNzcyLTA2MGRkZWQxMmE3OD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Sw7ZkZWwgMjAxMik8L1RleHQ+DQogICAgPC9UZXh0VW5pdD4NCiAgPC9UZXh0VW5pdHM+DQo8L1BsYWNlaG9sZGVyPg==</w:instrText>
      </w:r>
      <w:r w:rsidR="00264A76" w:rsidRPr="007D07D8">
        <w:fldChar w:fldCharType="separate"/>
      </w:r>
      <w:bookmarkStart w:id="90" w:name="_CTVP00160f1d2860f3e4cce8e613e1861ba17f7"/>
      <w:r w:rsidR="00084782" w:rsidRPr="007D07D8">
        <w:t>(vgl. Rödel 2012)</w:t>
      </w:r>
      <w:bookmarkEnd w:id="90"/>
      <w:r w:rsidR="00264A76" w:rsidRPr="007D07D8">
        <w:fldChar w:fldCharType="end"/>
      </w:r>
      <w:r w:rsidR="00B835FD" w:rsidRPr="007D07D8">
        <w:t xml:space="preserve"> </w:t>
      </w:r>
      <w:r w:rsidR="00244AF1">
        <w:t>Ebenfalls</w:t>
      </w:r>
      <w:r w:rsidR="00B835FD" w:rsidRPr="007D07D8">
        <w:t xml:space="preserve"> sterben in E</w:t>
      </w:r>
      <w:r w:rsidR="00264A76" w:rsidRPr="007D07D8">
        <w:t>uropa</w:t>
      </w:r>
      <w:r w:rsidRPr="007D07D8">
        <w:t xml:space="preserve"> </w:t>
      </w:r>
      <w:r w:rsidR="00B835FD" w:rsidRPr="007D07D8">
        <w:t xml:space="preserve">aufgrund von Non-Adhärenz jährlich 200.000 Menschen </w:t>
      </w:r>
      <w:r w:rsidR="00B835FD" w:rsidRPr="007D07D8">
        <w:fldChar w:fldCharType="begin"/>
      </w:r>
      <w:r w:rsidR="005B2E23" w:rsidRPr="007D07D8">
        <w:instrText>ADDIN CITAVI.PLACEHOLDER 5ce89558-dc11-4743-8ade-3b0774187805 PFBsYWNlaG9sZGVyPg0KICA8QWRkSW5WZXJzaW9uPjUuMy4xLjA8L0FkZEluVmVyc2lvbj4NCiAgPElkPjVjZTg5NTU4LWRjMTEtNDc0My04YWRlLTNiMDc3NDE4NzgwNTwvSWQ+DQogIDxFbnRyaWVzPg0KICAgIDxFbnRyeT4NCiAgICAgIDxJZD42OTRlYmY1Yi0zZWU0LTRhZWUtOWU0My04MzIzM2YyNGVmNGU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GFnYW4gMjAxNSwgUy4gNCk8L1RleHQ+DQogICAgPC9UZXh0VW5pdD4NCiAgPC9UZXh0VW5pdHM+DQo8L1BsYWNlaG9sZGVyPg==</w:instrText>
      </w:r>
      <w:r w:rsidR="00B835FD" w:rsidRPr="007D07D8">
        <w:fldChar w:fldCharType="separate"/>
      </w:r>
      <w:bookmarkStart w:id="91" w:name="_CTVP0015ce89558dc1147438ade3b0774187805"/>
      <w:r w:rsidR="000100C2" w:rsidRPr="007D07D8">
        <w:t>(vgl. Hagan 2015, S. 4)</w:t>
      </w:r>
      <w:bookmarkEnd w:id="91"/>
      <w:r w:rsidR="00B835FD" w:rsidRPr="007D07D8">
        <w:fldChar w:fldCharType="end"/>
      </w:r>
      <w:r w:rsidR="00B835FD" w:rsidRPr="007D07D8">
        <w:t xml:space="preserve"> und allein den deutschen Staat </w:t>
      </w:r>
      <w:r w:rsidRPr="007D07D8">
        <w:t>kos</w:t>
      </w:r>
      <w:r w:rsidR="00B835FD" w:rsidRPr="007D07D8">
        <w:t>tet die Non-Adhärenz jährlich</w:t>
      </w:r>
      <w:r w:rsidRPr="007D07D8">
        <w:t xml:space="preserve"> 10 Milliarde Euro. </w:t>
      </w:r>
      <w:r w:rsidRPr="007D07D8">
        <w:fldChar w:fldCharType="begin"/>
      </w:r>
      <w:r w:rsidR="00084782" w:rsidRPr="007D07D8">
        <w:instrText>ADDIN CITAVI.PLACEHOLDER 258487bb-ebfd-4e25-be40-db5eed7f9f03 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BQkRBIC0gQnVuZGVzdmVyZWluaWd1bmcgRGV1dHNjaGVyIEFwb3RoZWtlcnZlcmLDpG5kZSBlLiBWLiAyMDA3KTwvVGV4dD4NCiAgICA8L1RleHRVbml0Pg0KICA8L1RleHRVbml0cz4NCjwvUGxhY2Vob2xkZXI+</w:instrText>
      </w:r>
      <w:r w:rsidRPr="007D07D8">
        <w:fldChar w:fldCharType="separate"/>
      </w:r>
      <w:bookmarkStart w:id="92" w:name="_CTVP001258487bbebfd4e25be40db5eed7f9f03"/>
      <w:r w:rsidR="00084782" w:rsidRPr="007D07D8">
        <w:t>(vgl. ABDA - Bundesvereinigung Deutscher Apothekerverbände e. V. 2007)</w:t>
      </w:r>
      <w:bookmarkEnd w:id="92"/>
      <w:r w:rsidRPr="007D07D8">
        <w:fldChar w:fldCharType="end"/>
      </w:r>
      <w:r w:rsidRPr="007D07D8">
        <w:t xml:space="preserve"> Deswegen sollte eine Steigerung der Adhärenz </w:t>
      </w:r>
      <w:r w:rsidR="00E42740" w:rsidRPr="007D07D8">
        <w:t>von den</w:t>
      </w:r>
      <w:r w:rsidRPr="007D07D8">
        <w:t xml:space="preserve"> Personen angestrebt werden und zwar nicht nur zur Senkung der daraus resultierenden Behandlungskosten, sondern auch um älteren Personen einen angenehmen und </w:t>
      </w:r>
      <w:r w:rsidR="00DF41B0" w:rsidRPr="007D07D8">
        <w:t>weitestgehend</w:t>
      </w:r>
      <w:r w:rsidRPr="007D07D8">
        <w:t xml:space="preserve"> beschwerdefreien Lebensabend zu gewährleisten.</w:t>
      </w:r>
      <w:r w:rsidR="00B835FD" w:rsidRPr="007D07D8">
        <w:t xml:space="preserve"> </w:t>
      </w:r>
      <w:r w:rsidR="00132A02" w:rsidRPr="007D07D8">
        <w:t>Zur Steigerung der Adhärenz und Prävention können laut</w:t>
      </w:r>
      <w:r w:rsidR="00923B6F" w:rsidRPr="007D07D8">
        <w:t xml:space="preserve"> </w:t>
      </w:r>
      <w:proofErr w:type="spellStart"/>
      <w:r w:rsidR="00923B6F" w:rsidRPr="007D07D8">
        <w:t>Luga</w:t>
      </w:r>
      <w:proofErr w:type="spellEnd"/>
      <w:r w:rsidR="00923B6F" w:rsidRPr="007D07D8">
        <w:t xml:space="preserve"> und McGuire</w:t>
      </w:r>
      <w:r w:rsidR="00132A02" w:rsidRPr="007D07D8">
        <w:t xml:space="preserve"> </w:t>
      </w:r>
      <w:r w:rsidR="000100C2" w:rsidRPr="007D07D8">
        <w:fldChar w:fldCharType="begin"/>
      </w:r>
      <w:r w:rsidR="00923B6F" w:rsidRPr="007D07D8">
        <w:instrText>ADDIN CITAVI.PLACEHOLDER 7add8d5e-368b-4562-b514-960a3e0ef7fa PFBsYWNlaG9sZGVyPg0KICA8QWRkSW5WZXJzaW9uPjUuMy4xLjA8L0FkZEluVmVyc2lvbj4NCiAgPElkPjdhZGQ4ZDVlLTM2OGItNDU2Mi1iNTE0LTk2MGEzZTBlZjdmYTwvSWQ+DQogIDxFbnRyaWVzPg0KICAgIDxFbnRyeT4NCiAgICAgIDxJZD40ZWM2NjQ3Yi03MDQ5LTQyMzgtOGUwOS1mNTdkNWY0OGQxMzI8L0lkPg0KICAgICAgPFJlZmVyZW5jZUlkPmIyNDhiNDgwLWJkMmMtNDU3NC05NjlmLTI2MWMwMDMwZGEwYjwvUmVmZXJlbmNlSWQ+DQogICAgICA8WWVhck9ubHk+dHJ1ZTwvWWVhck9ubHk+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NCk8L1RleHQ+DQogICAgPC9UZXh0VW5pdD4NCiAgPC9UZXh0VW5pdHM+DQo8L1BsYWNlaG9sZGVyPg==</w:instrText>
      </w:r>
      <w:r w:rsidR="000100C2" w:rsidRPr="007D07D8">
        <w:fldChar w:fldCharType="separate"/>
      </w:r>
      <w:bookmarkStart w:id="93" w:name="_CTVP0017add8d5e368b4562b514960a3e0ef7fa"/>
      <w:r w:rsidR="00923B6F" w:rsidRPr="007D07D8">
        <w:t>(2014)</w:t>
      </w:r>
      <w:bookmarkEnd w:id="93"/>
      <w:r w:rsidR="000100C2" w:rsidRPr="007D07D8">
        <w:fldChar w:fldCharType="end"/>
      </w:r>
      <w:r w:rsidR="00923B6F" w:rsidRPr="007D07D8">
        <w:t xml:space="preserve"> </w:t>
      </w:r>
      <w:r w:rsidR="00132A02" w:rsidRPr="007D07D8">
        <w:t>drei Strategien verfolgt werden: Die an die Patienten ausgerichtete</w:t>
      </w:r>
      <w:r w:rsidR="007C1751" w:rsidRPr="007D07D8">
        <w:t xml:space="preserve"> Strategie (z.B. Einsatz von Erinnerungsgeräten</w:t>
      </w:r>
      <w:r w:rsidR="00EF1D00" w:rsidRPr="007D07D8">
        <w:t xml:space="preserve">), </w:t>
      </w:r>
      <w:r w:rsidR="00132A02" w:rsidRPr="007D07D8">
        <w:t>an die Veran</w:t>
      </w:r>
      <w:r w:rsidR="00CF55BA">
        <w:t>t</w:t>
      </w:r>
      <w:r w:rsidR="00132A02" w:rsidRPr="007D07D8">
        <w:t>wortliche für die Gesundheit der Patienten ausgerichtete</w:t>
      </w:r>
      <w:r w:rsidR="00EF1D00" w:rsidRPr="007D07D8">
        <w:t xml:space="preserve"> </w:t>
      </w:r>
      <w:r w:rsidR="00292549" w:rsidRPr="007D07D8">
        <w:t xml:space="preserve">Strategie </w:t>
      </w:r>
      <w:r w:rsidR="00EF1D00" w:rsidRPr="007D07D8">
        <w:t>(z. B. gezielte Schulung der Ärzte auf das Thema)</w:t>
      </w:r>
      <w:r w:rsidR="00132A02" w:rsidRPr="007D07D8">
        <w:t xml:space="preserve"> sowie </w:t>
      </w:r>
      <w:r w:rsidR="007C1751" w:rsidRPr="007D07D8">
        <w:t xml:space="preserve">einer Strategie, die durch </w:t>
      </w:r>
      <w:r w:rsidR="00132A02" w:rsidRPr="007D07D8">
        <w:t>externe Faktoren</w:t>
      </w:r>
      <w:r w:rsidR="00EF1D00" w:rsidRPr="007D07D8">
        <w:t xml:space="preserve"> beeinflusst wird (z. B. </w:t>
      </w:r>
      <w:r w:rsidR="00F22DC4" w:rsidRPr="007D07D8">
        <w:t>automatisches Nachbestellen von Medikamenten</w:t>
      </w:r>
      <w:r w:rsidR="00EF1D00" w:rsidRPr="007D07D8">
        <w:t>).</w:t>
      </w:r>
    </w:p>
    <w:p w:rsidR="00FD07FC" w:rsidRPr="00693AA5" w:rsidRDefault="00FD07FC" w:rsidP="00564A0B">
      <w:pPr>
        <w:spacing w:line="360" w:lineRule="auto"/>
        <w:jc w:val="both"/>
      </w:pPr>
    </w:p>
    <w:p w:rsidR="00F20820" w:rsidRDefault="00495301" w:rsidP="000C716E">
      <w:pPr>
        <w:pStyle w:val="berschrift2"/>
        <w:numPr>
          <w:ilvl w:val="2"/>
          <w:numId w:val="2"/>
        </w:numPr>
        <w:spacing w:line="320" w:lineRule="exact"/>
      </w:pPr>
      <w:bookmarkStart w:id="94" w:name="_Toc462229573"/>
      <w:bookmarkStart w:id="95" w:name="_Toc462230393"/>
      <w:bookmarkStart w:id="96" w:name="_Toc462231022"/>
      <w:bookmarkStart w:id="97" w:name="_Toc467844667"/>
      <w:r w:rsidRPr="00636411">
        <w:t>Wohnsituation</w:t>
      </w:r>
      <w:bookmarkEnd w:id="94"/>
      <w:bookmarkEnd w:id="95"/>
      <w:bookmarkEnd w:id="96"/>
      <w:bookmarkEnd w:id="97"/>
    </w:p>
    <w:p w:rsidR="00693AA5" w:rsidRDefault="00693AA5" w:rsidP="00693AA5"/>
    <w:p w:rsidR="001274FE" w:rsidRDefault="00693AA5" w:rsidP="00ED75AA">
      <w:pPr>
        <w:spacing w:line="360" w:lineRule="auto"/>
        <w:jc w:val="both"/>
      </w:pPr>
      <w:r>
        <w:t>Das selbstbestimmte und eigenständige Leben ist für viele Personen, ob jung oder alt, das erstrebenswerte Ziel. Denn dadurch ist eine Unabhängigkeit gewährleistet, sodass das eigene Leben und die Wohnsituation selbstbestimmt organisiert werden kann.</w:t>
      </w:r>
      <w:r w:rsidR="0096319C">
        <w:t xml:space="preserve"> </w:t>
      </w:r>
      <w:r w:rsidR="00D565B4">
        <w:t>So ist es nicht verwunderlich, dass das Verlangen nach Selbständigkeit und Unabhängigkeit im Alter weiterhin besteht</w:t>
      </w:r>
      <w:r w:rsidR="00093A60">
        <w:t>.</w:t>
      </w:r>
      <w:r w:rsidR="00D565B4">
        <w:t xml:space="preserve"> </w:t>
      </w:r>
      <w:r w:rsidR="00D565B4">
        <w:fldChar w:fldCharType="begin"/>
      </w:r>
      <w:r w:rsidR="00C07C92">
        <w:instrText>ADDIN CITAVI.PLACEHOLDER b98b1d22-c7e7-4455-b406-e91b2040609c PFBsYWNlaG9sZGVyPg0KICA8QWRkSW5WZXJzaW9uPjUuMy4xLjA8L0FkZEluVmVyc2lvbj4NCiAgPElkPmI5OGIxZDIyLWM3ZTctNDQ1NS1iNDA2LWU5MWIyMDQwNjA5YzwvSWQ+DQogIDxFbnRyaWVzPg0KICAgIDxFbnRyeT4NCiAgICAgIDxJZD4xMGU0Y2RhMi00NzA4LTRkZGQtYjQxYS05ZTc1ZmJhNzM3Nzg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VvcmdpZWZmIDIwMDgsIFMuIDE3KTwvVGV4dD4NCiAgICA8L1RleHRVbml0Pg0KICA8L1RleHRVbml0cz4NCjwvUGxhY2Vob2xkZXI+</w:instrText>
      </w:r>
      <w:r w:rsidR="00D565B4">
        <w:fldChar w:fldCharType="separate"/>
      </w:r>
      <w:bookmarkStart w:id="98" w:name="_CTVP001b98b1d22c7e74455b406e91b2040609c"/>
      <w:r w:rsidR="00C07C92">
        <w:t>(vgl. Georgieff 2008, S. 17)</w:t>
      </w:r>
      <w:bookmarkEnd w:id="98"/>
      <w:r w:rsidR="00D565B4">
        <w:fldChar w:fldCharType="end"/>
      </w:r>
      <w:r w:rsidR="00D565B4">
        <w:t xml:space="preserve"> </w:t>
      </w:r>
      <w:r w:rsidR="00FC0690">
        <w:t xml:space="preserve">Dies wird dadurch bestätigt, dass </w:t>
      </w:r>
      <w:r w:rsidR="001274FE">
        <w:t xml:space="preserve">laut einer durchgeführten Statistik von „Deutsches Zentrum für Altersfragen“ (DAZ) </w:t>
      </w:r>
      <w:r w:rsidR="00FC0690">
        <w:t xml:space="preserve">96,4 % </w:t>
      </w:r>
      <w:r w:rsidR="0096319C" w:rsidRPr="00CB0B9C">
        <w:t>der über 65-Jährigen</w:t>
      </w:r>
      <w:r w:rsidR="0096319C">
        <w:t xml:space="preserve"> einen eigenen Haushalt</w:t>
      </w:r>
      <w:r w:rsidR="00FC0690">
        <w:t xml:space="preserve"> führen</w:t>
      </w:r>
      <w:r w:rsidR="000677EF">
        <w:t>.</w:t>
      </w:r>
      <w:r w:rsidR="00C67BAA">
        <w:t xml:space="preserve"> </w:t>
      </w:r>
      <w:r w:rsidR="00C67BAA">
        <w:fldChar w:fldCharType="begin"/>
      </w:r>
      <w:r w:rsidR="00C67BAA">
        <w:instrText>ADDIN CITAVI.PLACEHOLDER ecb249ad-712c-4872-b519-d9aa7c700966 PFBsYWNlaG9sZGVyPg0KICA8QWRkSW5WZXJzaW9uPjUuMy4xLjA8L0FkZEluVmVyc2lvbj4NCiAgPElkPmVjYjI0OWFkLTcxMmMtNDg3Mi1iNTE5LWQ5YWE3YzcwMDk2NjwvSWQ+DQogIDxFbnRyaWVzPg0KICAgIDxFbnRyeT4NCiAgICAgIDxJZD44NGQ2ZDhkZC02ZDFmLTQ5M2YtOWI4Ny1hYjFmYWM4MTI5MDQ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Ib2ZmbWFubiBldCBhbC4gMjAxNCwgUy4gNCk8L1RleHQ+DQogICAgPC9UZXh0VW5pdD4NCiAgPC9UZXh0VW5pdHM+DQo8L1BsYWNlaG9sZGVyPg==</w:instrText>
      </w:r>
      <w:r w:rsidR="00C67BAA">
        <w:fldChar w:fldCharType="separate"/>
      </w:r>
      <w:bookmarkStart w:id="99" w:name="_CTVP001ecb249ad712c4872b519d9aa7c700966"/>
      <w:r w:rsidR="00C67BAA">
        <w:t>(vgl. Hoffmann et al. 2014, S. 4)</w:t>
      </w:r>
      <w:bookmarkEnd w:id="99"/>
      <w:r w:rsidR="00C67BAA">
        <w:fldChar w:fldCharType="end"/>
      </w:r>
      <w:r w:rsidR="00C67BAA" w:rsidRPr="00C67BAA">
        <w:t xml:space="preserve"> </w:t>
      </w:r>
      <w:r w:rsidR="008435D5">
        <w:t xml:space="preserve">Der Bezug zu der eigenen Wohnung ist dadurch im Alter ausgeprägter als in den früheren Lebenshasen. </w:t>
      </w:r>
      <w:r w:rsidR="008435D5">
        <w:fldChar w:fldCharType="begin"/>
      </w:r>
      <w:r w:rsidR="008435D5">
        <w:instrText>ADDIN CITAVI.PLACEHOLDER 58e6655c-6ba3-4efd-83ec-af18286afc7b PFBsYWNlaG9sZGVyPg0KICA8QWRkSW5WZXJzaW9uPjUuMy4xLjA8L0FkZEluVmVyc2lvbj4NCiAgPElkPjU4ZTY2NTVjLTZiYTMtNGVmZC04M2VjLWFmMTgyODZhZmM3YjwvSWQ+DQogIDxFbnRyaWVzPg0KICAgIDxFbnRyeT4NCiAgICAgIDxJZD44YjIzYWYxZS03MWUzLTRhMWQtYjBhYy05NDE2ZDdmMDA5Mzc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VvcmdpZWZmIDIwMDgsIFMuIDE3KTwvVGV4dD4NCiAgICA8L1RleHRVbml0Pg0KICA8L1RleHRVbml0cz4NCjwvUGxhY2Vob2xkZXI+</w:instrText>
      </w:r>
      <w:r w:rsidR="008435D5">
        <w:fldChar w:fldCharType="separate"/>
      </w:r>
      <w:bookmarkStart w:id="100" w:name="_CTVP00158e6655c6ba34efd83ecaf18286afc7b"/>
      <w:r w:rsidR="008435D5">
        <w:t>(vgl. Georgieff 2008, S. 17)</w:t>
      </w:r>
      <w:bookmarkEnd w:id="100"/>
      <w:r w:rsidR="008435D5">
        <w:fldChar w:fldCharType="end"/>
      </w:r>
      <w:r w:rsidR="008435D5">
        <w:t xml:space="preserve"> Dies liegt unter anderem an der Tatsache, dass im Alter die Menschen kleinere Aktionsräume und Umweltbezüge aufweisen </w:t>
      </w:r>
      <w:r w:rsidR="008435D5">
        <w:fldChar w:fldCharType="begin"/>
      </w:r>
      <w:r w:rsidR="008435D5">
        <w:instrText>ADDIN CITAVI.PLACEHOLDER 2f53d9c7-cc4f-4823-a27a-dd3722e61e6f PFBsYWNlaG9sZGVyPg0KICA8QWRkSW5WZXJzaW9uPjUuMy4xLjA8L0FkZEluVmVyc2lvbj4NCiAgPElkPjJmNTNkOWM3LWNjNGYtNDgyMy1hMjdhLWRkMzcyMmU2MWU2ZjwvSWQ+DQogIDxFbnRyaWVzPg0KICAgIDxFbnRyeT4NCiAgICAgIDxJZD42NjYwMzJhOS04NmExLTRjOTgtYWEwOC04NjU0MzRlNDQyZjI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S2VkaW5nIHVuZCBFZ2dlbiAyMDExLCBTLiAzKTwvVGV4dD4NCiAgICA8L1RleHRVbml0Pg0KICA8L1RleHRVbml0cz4NCjwvUGxhY2Vob2xkZXI+</w:instrText>
      </w:r>
      <w:r w:rsidR="008435D5">
        <w:fldChar w:fldCharType="separate"/>
      </w:r>
      <w:bookmarkStart w:id="101" w:name="_CTVP0012f53d9c7cc4f4823a27add3722e61e6f"/>
      <w:r w:rsidR="008435D5">
        <w:t>(vgl. Keding und Eggen 2011, S. 3)</w:t>
      </w:r>
      <w:bookmarkEnd w:id="101"/>
      <w:r w:rsidR="008435D5">
        <w:fldChar w:fldCharType="end"/>
      </w:r>
      <w:r w:rsidR="008435D5">
        <w:t xml:space="preserve">, sodass 90 % der Zeit in der Wohnung verbracht wird </w:t>
      </w:r>
      <w:r w:rsidR="008435D5">
        <w:fldChar w:fldCharType="begin"/>
      </w:r>
      <w:r w:rsidR="008435D5">
        <w:instrText>ADDIN CITAVI.PLACEHOLDER 62382a0f-823b-4543-95ee-7da83464cbec PFBsYWNlaG9sZGVyPg0KICA8QWRkSW5WZXJzaW9uPjUuMy4xLjA8L0FkZEluVmVyc2lvbj4NCiAgPElkPjYyMzgyYTBmLTgyM2ItNDU0My05NWVlLTdkYTgzNDY0Y2JlYzwvSWQ+DQogIDxFbnRyaWVzPg0KICAgIDxFbnRyeT4NCiAgICAgIDxJZD4xNmU2MjM2OC1mMjM1LTQyYjMtOTFmYy05Y2RmZmI5NWI5YWU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2VvcmdpZWZmIDIwMDgsIFMuIDE3KTwvVGV4dD4NCiAgICA8L1RleHRVbml0Pg0KICA8L1RleHRVbml0cz4NCjwvUGxhY2Vob2xkZXI+</w:instrText>
      </w:r>
      <w:r w:rsidR="008435D5">
        <w:fldChar w:fldCharType="separate"/>
      </w:r>
      <w:bookmarkStart w:id="102" w:name="_CTVP00162382a0f823b454395ee7da83464cbec"/>
      <w:r w:rsidR="008435D5">
        <w:t>(vgl. Georgieff 2008, S. 17)</w:t>
      </w:r>
      <w:bookmarkEnd w:id="102"/>
      <w:r w:rsidR="008435D5">
        <w:fldChar w:fldCharType="end"/>
      </w:r>
      <w:r w:rsidR="008435D5">
        <w:t xml:space="preserve"> </w:t>
      </w:r>
      <w:r w:rsidR="000677EF">
        <w:t>Das autonome Wohnen i</w:t>
      </w:r>
      <w:r w:rsidR="00ED75AA">
        <w:t>st dadurch ein wichtiger Faktor</w:t>
      </w:r>
      <w:r w:rsidR="000677EF">
        <w:t xml:space="preserve"> für die älteren Personen, sodass sogar bei gesundheitlichen Beeinträchtigungen das selbstständige wohnen bevorzugt wird </w:t>
      </w:r>
      <w:r w:rsidR="00C67BAA">
        <w:fldChar w:fldCharType="begin"/>
      </w:r>
      <w:r w:rsidR="00C67BAA">
        <w:instrText>ADDIN CITAVI.PLACEHOLDER 1bc2543a-e3d0-4e73-8d4f-0534496e3dc3 PFBsYWNlaG9sZGVyPg0KICA8QWRkSW5WZXJzaW9uPjUuMy4xLjA8L0FkZEluVmVyc2lvbj4NCiAgPElkPjFiYzI1NDNhLWUzZDAtNGU3My04ZDRmLTA1MzQ0OTZlM2RjMzwvSWQ+DQogIDxFbnRyaWVzPg0KICAgIDxFbnRyeT4NCiAgICAgIDxJZD44NDRhMTgyZS00MTIzLTRiODMtOTViZi01ZDdiMjg5NzkwODM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QZXRlciBHZW9yZ2llZmYgMjAwOSwgUy4gMTQgeml0Lm4uIEdyYXVlbC9TcGVsbGVyYmVyZyAyMDA3OyBTY2huZWVrbG90aCB1bmQgV2FobCAyMDA4LCBTLiAyMzEpPC9UZXh0Pg0KICAgIDwvVGV4dFVuaXQ+DQogIDwvVGV4dFVuaXRzPg0KPC9QbGFjZWhvbGRlcj4=</w:instrText>
      </w:r>
      <w:r w:rsidR="00C67BAA">
        <w:fldChar w:fldCharType="separate"/>
      </w:r>
      <w:bookmarkStart w:id="103" w:name="_CTVP0011bc2543ae3d04e738d4f0534496e3dc3"/>
      <w:r w:rsidR="00C67BAA">
        <w:t>(vgl. Peter Georgieff 2009, S. 14 zit.</w:t>
      </w:r>
      <w:r w:rsidR="00723ABF">
        <w:t xml:space="preserve"> </w:t>
      </w:r>
      <w:r w:rsidR="00E6773B">
        <w:t xml:space="preserve">n. Grauel und </w:t>
      </w:r>
      <w:r w:rsidR="00C67BAA">
        <w:t>Spellerberg 2007</w:t>
      </w:r>
      <w:bookmarkEnd w:id="103"/>
      <w:r w:rsidR="00C67BAA">
        <w:t>)</w:t>
      </w:r>
      <w:r w:rsidR="00C67BAA">
        <w:fldChar w:fldCharType="end"/>
      </w:r>
      <w:r w:rsidR="00C67BAA">
        <w:t xml:space="preserve"> </w:t>
      </w:r>
      <w:r w:rsidR="000677EF">
        <w:t xml:space="preserve">und der Umzug in eine stationäre Pflegeeinrichtung als </w:t>
      </w:r>
      <w:r w:rsidR="00ED75AA">
        <w:t xml:space="preserve">ein Autonomieverlust sowie einer fehlenden Lebensqualität </w:t>
      </w:r>
      <w:r w:rsidR="00AE48B2">
        <w:t>angesehen</w:t>
      </w:r>
      <w:r w:rsidR="00ED75AA">
        <w:t xml:space="preserve"> wird.</w:t>
      </w:r>
      <w:r w:rsidR="00C67BAA">
        <w:t xml:space="preserve"> </w:t>
      </w:r>
      <w:r w:rsidR="00C67BAA">
        <w:fldChar w:fldCharType="begin"/>
      </w:r>
      <w:r w:rsidR="00C67BAA">
        <w:instrText>ADDIN CITAVI.PLACEHOLDER b3ff2118-a772-4365-874b-9a75ae33c763 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U2NobmVla2xvdGggdW5kIFdhaGwgMjAwOCwgUy4gMjMxKTwvVGV4dD4NCiAgICA8L1RleHRVbml0Pg0KICA8L1RleHRVbml0cz4NCjwvUGxhY2Vob2xkZXI+</w:instrText>
      </w:r>
      <w:r w:rsidR="00C67BAA">
        <w:fldChar w:fldCharType="separate"/>
      </w:r>
      <w:bookmarkStart w:id="104" w:name="_CTVP001b3ff2118a7724365874b9a75ae33c763"/>
      <w:r w:rsidR="00C67BAA">
        <w:t>(vgl. Schneekloth und Wahl 2008, S. 231)</w:t>
      </w:r>
      <w:bookmarkEnd w:id="104"/>
      <w:r w:rsidR="00C67BAA">
        <w:fldChar w:fldCharType="end"/>
      </w:r>
      <w:r w:rsidR="00C67BAA">
        <w:t xml:space="preserve"> </w:t>
      </w:r>
      <w:r w:rsidR="001C3D8C">
        <w:t>So wohnen nur 3,6 % von den 65</w:t>
      </w:r>
      <w:r w:rsidR="00ED75AA">
        <w:t xml:space="preserve"> bis 80-Jährigen in einer Gemeinschaftsunterkunft</w:t>
      </w:r>
      <w:r w:rsidR="00791637">
        <w:t>,</w:t>
      </w:r>
      <w:r w:rsidR="0096319C" w:rsidRPr="00CB0B9C">
        <w:t xml:space="preserve"> wie</w:t>
      </w:r>
      <w:r w:rsidR="00C67BAA">
        <w:t xml:space="preserve"> einem</w:t>
      </w:r>
      <w:r w:rsidR="0096319C" w:rsidRPr="00CB0B9C">
        <w:t xml:space="preserve"> Alten-</w:t>
      </w:r>
      <w:bookmarkStart w:id="105" w:name="_CTVP0015b41bcb2196041d2b7f7f1676b9f80af"/>
      <w:r w:rsidR="00F24D09">
        <w:t xml:space="preserve"> oder Pflegeheim</w:t>
      </w:r>
      <w:r w:rsidR="0096319C">
        <w:t xml:space="preserve"> </w:t>
      </w:r>
      <w:bookmarkEnd w:id="105"/>
      <w:r w:rsidR="00C67BAA">
        <w:fldChar w:fldCharType="begin"/>
      </w:r>
      <w:r w:rsidR="00C67BAA">
        <w:instrText>ADDIN CITAVI.PLACEHOLDER 39958c6d-374c-47e3-94c4-3703e420c8e2 PFBsYWNlaG9sZGVyPg0KICA8QWRkSW5WZXJzaW9uPjUuMy4xLjA8L0FkZEluVmVyc2lvbj4NCiAgPElkPjM5OTU4YzZkLTM3NGMtNDdlMy05NGM0LTM3MDNlNDIwYzhlMjwvSWQ+DQogIDxFbnRyaWVzPg0KICAgIDxFbnRyeT4NCiAgICAgIDxJZD40MmI1NmQ0Zi1hM2U3LTQ1NTUtODgzOS0zODNkMTBlMDMzYTY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Ib2ZmbWFubiBldCBhbC4gMjAxNCwgUy4gNCk8L1RleHQ+DQogICAgPC9UZXh0VW5pdD4NCiAgPC9UZXh0VW5pdHM+DQo8L1BsYWNlaG9sZGVyPg==</w:instrText>
      </w:r>
      <w:r w:rsidR="00C67BAA">
        <w:fldChar w:fldCharType="separate"/>
      </w:r>
      <w:bookmarkStart w:id="106" w:name="_CTVP00139958c6d374c47e394c43703e420c8e2"/>
      <w:r w:rsidR="00C67BAA">
        <w:t>(vgl. Hoffmann et al. 2014, S. 4)</w:t>
      </w:r>
      <w:bookmarkEnd w:id="106"/>
      <w:r w:rsidR="00C67BAA">
        <w:fldChar w:fldCharType="end"/>
      </w:r>
    </w:p>
    <w:p w:rsidR="009A64A9" w:rsidRDefault="009A64A9" w:rsidP="009A64A9"/>
    <w:p w:rsidR="00C91DB2" w:rsidRPr="0036267D" w:rsidRDefault="00C91DB2" w:rsidP="0036267D">
      <w:pPr>
        <w:pStyle w:val="berschrift2"/>
        <w:numPr>
          <w:ilvl w:val="2"/>
          <w:numId w:val="2"/>
        </w:numPr>
        <w:spacing w:line="320" w:lineRule="exact"/>
      </w:pPr>
      <w:bookmarkStart w:id="107" w:name="_Toc467844668"/>
      <w:r w:rsidRPr="0036267D">
        <w:t>T</w:t>
      </w:r>
      <w:r w:rsidR="00CC7DAD" w:rsidRPr="0036267D">
        <w:t>echnikakzeptanz</w:t>
      </w:r>
      <w:bookmarkEnd w:id="107"/>
    </w:p>
    <w:p w:rsidR="002219A4" w:rsidRDefault="002219A4" w:rsidP="002219A4"/>
    <w:p w:rsidR="00F902DC" w:rsidRDefault="00F902DC" w:rsidP="002219A4">
      <w:pPr>
        <w:spacing w:line="360" w:lineRule="auto"/>
        <w:jc w:val="both"/>
      </w:pPr>
      <w:r>
        <w:t xml:space="preserve">Die Diplom Psychologin </w:t>
      </w:r>
      <w:proofErr w:type="spellStart"/>
      <w:r>
        <w:t>Claßen</w:t>
      </w:r>
      <w:proofErr w:type="spellEnd"/>
      <w:r>
        <w:t xml:space="preserve"> (2012)</w:t>
      </w:r>
      <w:r w:rsidR="00E8369A">
        <w:t xml:space="preserve"> hat sich in ih</w:t>
      </w:r>
      <w:r>
        <w:t xml:space="preserve">rer Dissertation mit dem Titel </w:t>
      </w:r>
      <w:r w:rsidR="002219A4">
        <w:t>„Zur Psychologie von Technikakzeptanz im höheren Lebensalter: Die Rolle von Technikgenerationen“</w:t>
      </w:r>
      <w:r w:rsidR="00D37E72">
        <w:t xml:space="preserve"> </w:t>
      </w:r>
      <w:r>
        <w:t xml:space="preserve">mit dem Thema der Technikakzeptanz von älteren Personen beschäftigt </w:t>
      </w:r>
      <w:r w:rsidR="00D37E72">
        <w:t>und fand heraus, dass die oft vorher</w:t>
      </w:r>
      <w:r w:rsidR="00A87849">
        <w:t>r</w:t>
      </w:r>
      <w:r w:rsidR="00D37E72">
        <w:t>schende Stigmatisierung, dass ältere Personen gegenüber der Technik negati</w:t>
      </w:r>
      <w:r w:rsidR="00CE0467">
        <w:t>v oder krit</w:t>
      </w:r>
      <w:r w:rsidR="002836C3">
        <w:t>i</w:t>
      </w:r>
      <w:r w:rsidR="00CE0467">
        <w:t xml:space="preserve">sch eingestellt sind, in der Realität nicht vorhanden ist und </w:t>
      </w:r>
      <w:r w:rsidR="0036267D">
        <w:t>ältere Personen</w:t>
      </w:r>
      <w:r w:rsidR="00E25D14">
        <w:t xml:space="preserve"> tenden</w:t>
      </w:r>
      <w:r w:rsidR="00CE0467">
        <w:t>ziel</w:t>
      </w:r>
      <w:r w:rsidR="00E25D14">
        <w:t>l</w:t>
      </w:r>
      <w:r w:rsidR="00CE0467">
        <w:t xml:space="preserve"> nicht abgeneigt sind Technik zu</w:t>
      </w:r>
      <w:r w:rsidR="00E3141F">
        <w:t xml:space="preserve"> n</w:t>
      </w:r>
      <w:r w:rsidR="0036267D">
        <w:t>utzen.</w:t>
      </w:r>
      <w:r w:rsidR="009B58B9">
        <w:t xml:space="preserve"> Dies konnte auch durch</w:t>
      </w:r>
      <w:r w:rsidR="00DF70ED">
        <w:t xml:space="preserve"> eine Umfrage im Rahmen des Forschungsprojekts „</w:t>
      </w:r>
      <w:proofErr w:type="spellStart"/>
      <w:r w:rsidR="00DF70ED">
        <w:t>sentha</w:t>
      </w:r>
      <w:proofErr w:type="spellEnd"/>
      <w:r w:rsidR="009B58B9" w:rsidRPr="009B58B9">
        <w:t xml:space="preserve"> – Seniorengerechte Technik im häuslichen Alltag</w:t>
      </w:r>
      <w:r w:rsidR="00DF70ED">
        <w:t xml:space="preserve">“ </w:t>
      </w:r>
      <w:r w:rsidR="00DF70ED">
        <w:fldChar w:fldCharType="begin"/>
      </w:r>
      <w:r w:rsidR="00DF70ED">
        <w:instrText>ADDIN CITAVI.PLACEHOLDER c0ef6558-e8a6-4954-92e0-4568c2d2e7bf 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ZyaWVzZG9yZiB1bmQgSGVpbmUgMjAwNyk8L1RleHQ+DQogICAgPC9UZXh0VW5pdD4NCiAgPC9UZXh0VW5pdHM+DQo8L1BsYWNlaG9sZGVyPg==</w:instrText>
      </w:r>
      <w:r w:rsidR="00DF70ED">
        <w:fldChar w:fldCharType="separate"/>
      </w:r>
      <w:bookmarkStart w:id="108" w:name="_CTVP001c0ef6558e8a6495492e04568c2d2e7bf"/>
      <w:r w:rsidR="00DF70ED">
        <w:t>(vgl. Friesdorf und Heine 2007)</w:t>
      </w:r>
      <w:bookmarkEnd w:id="108"/>
      <w:r w:rsidR="00DF70ED">
        <w:fldChar w:fldCharType="end"/>
      </w:r>
      <w:r w:rsidR="009B58B9" w:rsidRPr="009B58B9">
        <w:t xml:space="preserve"> </w:t>
      </w:r>
      <w:r w:rsidR="00DF70ED">
        <w:t xml:space="preserve">bestätigt werden. Demnach waren </w:t>
      </w:r>
      <w:r w:rsidR="009B58B9" w:rsidRPr="009B58B9">
        <w:t xml:space="preserve">fast zwei Drittel der 1417 Befragten im Alter von 55 bis 90 Jahren </w:t>
      </w:r>
      <w:r w:rsidR="00CF55BA" w:rsidRPr="009B58B9">
        <w:t>dem te</w:t>
      </w:r>
      <w:r w:rsidR="00CF55BA">
        <w:t>chnischen Fortschritt</w:t>
      </w:r>
      <w:r w:rsidR="00933FC5">
        <w:t xml:space="preserve"> </w:t>
      </w:r>
      <w:r w:rsidR="00CF55BA">
        <w:t>positiv</w:t>
      </w:r>
      <w:r w:rsidR="00933FC5">
        <w:t xml:space="preserve"> z</w:t>
      </w:r>
      <w:r w:rsidR="009B58B9" w:rsidRPr="009B58B9">
        <w:t>ugeneigt</w:t>
      </w:r>
      <w:r w:rsidR="00DF70ED">
        <w:t>. (vgl. ebd.)</w:t>
      </w:r>
      <w:r w:rsidR="00175EC5">
        <w:t xml:space="preserve"> Daraus lässt sich schließen, dass ältere Personen </w:t>
      </w:r>
      <w:r w:rsidR="00FD15C5">
        <w:t xml:space="preserve">der Technik </w:t>
      </w:r>
      <w:r w:rsidR="00182A58">
        <w:t>nicht a</w:t>
      </w:r>
      <w:r w:rsidR="00175EC5">
        <w:t>bgeneigt</w:t>
      </w:r>
      <w:r w:rsidR="00FD15C5">
        <w:t xml:space="preserve"> sind</w:t>
      </w:r>
      <w:r w:rsidR="00F8240D">
        <w:t xml:space="preserve"> und sich andere Faktoren auf die Akzeptanz auswirken, als nur die Klassifizierung anhand des Alters.</w:t>
      </w:r>
    </w:p>
    <w:p w:rsidR="00182A58" w:rsidRDefault="00182A58" w:rsidP="002219A4">
      <w:pPr>
        <w:spacing w:line="360" w:lineRule="auto"/>
        <w:jc w:val="both"/>
      </w:pPr>
    </w:p>
    <w:p w:rsidR="00CE0467" w:rsidRDefault="00F8240D" w:rsidP="002219A4">
      <w:pPr>
        <w:spacing w:line="360" w:lineRule="auto"/>
        <w:jc w:val="both"/>
      </w:pPr>
      <w:r>
        <w:t xml:space="preserve">Diese Faktoren wurden unter anderem von </w:t>
      </w:r>
      <w:proofErr w:type="spellStart"/>
      <w:r>
        <w:t>Claßen</w:t>
      </w:r>
      <w:proofErr w:type="spellEnd"/>
      <w:r w:rsidR="00C734F0">
        <w:t xml:space="preserve"> </w:t>
      </w:r>
      <w:r w:rsidR="00C734F0">
        <w:fldChar w:fldCharType="begin"/>
      </w:r>
      <w:r w:rsidR="00C734F0">
        <w:instrText>ADDIN CITAVI.PLACEHOLDER 389ad949-aa64-4bc7-bf7f-37d79c67ee33 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yKTwvVGV4dD4NCiAgICA8L1RleHRVbml0Pg0KICA8L1RleHRVbml0cz4NCjwvUGxhY2Vob2xkZXI+</w:instrText>
      </w:r>
      <w:r w:rsidR="00C734F0">
        <w:fldChar w:fldCharType="separate"/>
      </w:r>
      <w:bookmarkStart w:id="109" w:name="_CTVP001389ad949aa644bc7bf7f37d79c67ee33"/>
      <w:r w:rsidR="00C734F0">
        <w:t>(2012)</w:t>
      </w:r>
      <w:bookmarkEnd w:id="109"/>
      <w:r w:rsidR="00C734F0">
        <w:fldChar w:fldCharType="end"/>
      </w:r>
      <w:r>
        <w:t xml:space="preserve"> in ihrer Dissertation </w:t>
      </w:r>
      <w:r w:rsidR="00F23132">
        <w:t>behandelt</w:t>
      </w:r>
      <w:r>
        <w:t>. So wurden von ihr nicht nur die</w:t>
      </w:r>
      <w:r w:rsidR="00182A58">
        <w:t xml:space="preserve"> technologischen Aspekte</w:t>
      </w:r>
      <w:r w:rsidR="00CE0467">
        <w:t xml:space="preserve"> des Produktes (Kompatibilität</w:t>
      </w:r>
      <w:r>
        <w:t xml:space="preserve"> und Zuverlässigkeit, Prestige) als ausschlaggebend klassifiziert, sondern auch </w:t>
      </w:r>
      <w:r w:rsidR="00182A58">
        <w:t>die</w:t>
      </w:r>
      <w:r w:rsidR="00CE0467">
        <w:t xml:space="preserve"> Schnittstelle zwischen Mensch und Maschine (Technikerfahrung, Kosten und Nutzen) sowie </w:t>
      </w:r>
      <w:r w:rsidR="00F23132">
        <w:t>die soziodemographischen As</w:t>
      </w:r>
      <w:r w:rsidR="00182A58">
        <w:t>pekte</w:t>
      </w:r>
      <w:r>
        <w:t xml:space="preserve"> der älteren Personen</w:t>
      </w:r>
      <w:r w:rsidR="00CE0467">
        <w:t xml:space="preserve"> </w:t>
      </w:r>
      <w:r w:rsidR="007831A2">
        <w:t>(Bildung und Beruf, Geschlecht, gesundheitlicher Zustand, Persönl</w:t>
      </w:r>
      <w:r w:rsidR="00CE0467">
        <w:t xml:space="preserve">ichkeit, Alter und Lebensphase). </w:t>
      </w:r>
      <w:r w:rsidR="00FD15C5">
        <w:fldChar w:fldCharType="begin"/>
      </w:r>
      <w:r w:rsidR="00FD15C5">
        <w:instrText>ADDIN CITAVI.PLACEHOLDER 93e6b759-d607-42c8-b2e4-ba04adc58014 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DbGHDn2VuIEthdHJpbiAyMDEyOyBUaGV1c3NpZyAyMDEyIHppdC4gbi4gTWV5ZXIgMjAxMSwgUy4gMzApPC9UZXh0Pg0KICAgIDwvVGV4dFVuaXQ+DQogIDwvVGV4dFVuaXRzPg0KPC9QbGFjZWhvbGRlcj4=</w:instrText>
      </w:r>
      <w:r w:rsidR="00FD15C5">
        <w:fldChar w:fldCharType="separate"/>
      </w:r>
      <w:bookmarkStart w:id="110" w:name="_CTVP00193e6b759d60742c8b2e4ba04adc58014"/>
      <w:r w:rsidR="00FD15C5">
        <w:t>(vgl. Claßen Katrin 2012; Theussig 2012 zit. n. Meyer 2011, S. 30)</w:t>
      </w:r>
      <w:bookmarkEnd w:id="110"/>
      <w:r w:rsidR="00FD15C5">
        <w:fldChar w:fldCharType="end"/>
      </w:r>
    </w:p>
    <w:p w:rsidR="00CE0467" w:rsidRDefault="00CE0467" w:rsidP="002219A4">
      <w:pPr>
        <w:spacing w:line="360" w:lineRule="auto"/>
        <w:jc w:val="both"/>
      </w:pPr>
    </w:p>
    <w:p w:rsidR="00F33A6C" w:rsidRDefault="00773C2A" w:rsidP="00BB6F23">
      <w:pPr>
        <w:spacing w:line="360" w:lineRule="auto"/>
        <w:jc w:val="both"/>
      </w:pPr>
      <w:r>
        <w:t xml:space="preserve">Mit diesem Thema </w:t>
      </w:r>
      <w:r w:rsidR="009F234E">
        <w:t xml:space="preserve">befassten sich auch die Wissenschaftler </w:t>
      </w:r>
      <w:r w:rsidR="00CE0467">
        <w:t>Chen und Kollegen</w:t>
      </w:r>
      <w:r w:rsidR="009F234E">
        <w:t xml:space="preserve"> </w:t>
      </w:r>
      <w:r w:rsidR="009F234E">
        <w:fldChar w:fldCharType="begin"/>
      </w:r>
      <w:r w:rsidR="009F234E">
        <w:instrText>ADDIN CITAVI.PLACEHOLDER 793a2421-0f4a-485f-8aee-e430bbf2c0d1 PFBsYWNlaG9sZGVyPg0KICA8QWRkSW5WZXJzaW9uPjUuMy4xLjA8L0FkZEluVmVyc2lvbj4NCiAgPElkPjc5M2EyNDIxLTBmNGEtNDg1Zi04YWVlLWU0MzBiYmYyYzBkMTwvSWQ+DQogIDxFbnRyaWVzPg0KICAgIDxFbnRyeT4NCiAgICAgIDxJZD5jNTQ3ODAxZC1lZTljLTRmYTEtYWY4Yy0wOTA5MDQ4NWQ0YTE8L0lkPg0KICAgICAgPFJlZmVyZW5jZUlkPjA4ZDMzZjdiLTFjNmEtNDI0OC04MWUxLTRjMWVkMjk4MDkzMD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MjAxMik8L1RleHQ+DQogICAgPC9UZXh0VW5pdD4NCiAgPC9UZXh0VW5pdHM+DQo8L1BsYWNlaG9sZGVyPg==</w:instrText>
      </w:r>
      <w:r w:rsidR="009F234E">
        <w:fldChar w:fldCharType="separate"/>
      </w:r>
      <w:bookmarkStart w:id="111" w:name="_CTVP001793a24210f4a485f8aeee430bbf2c0d1"/>
      <w:r w:rsidR="009F234E">
        <w:t>(2012)</w:t>
      </w:r>
      <w:bookmarkEnd w:id="111"/>
      <w:r w:rsidR="009F234E">
        <w:fldChar w:fldCharType="end"/>
      </w:r>
      <w:r w:rsidR="009F234E">
        <w:t xml:space="preserve"> und konnten</w:t>
      </w:r>
      <w:r w:rsidR="00CE0467">
        <w:t xml:space="preserve"> </w:t>
      </w:r>
      <w:r w:rsidR="00ED3C5F">
        <w:t xml:space="preserve">anhand einer empirischen Studie, </w:t>
      </w:r>
      <w:r w:rsidR="00CE0467">
        <w:t xml:space="preserve">mit der Hilfe des </w:t>
      </w:r>
      <w:r w:rsidR="006F1905">
        <w:t xml:space="preserve">„Technical </w:t>
      </w:r>
      <w:proofErr w:type="spellStart"/>
      <w:r w:rsidR="006F1905">
        <w:t>Acceptance</w:t>
      </w:r>
      <w:proofErr w:type="spellEnd"/>
      <w:r w:rsidR="006F1905">
        <w:t xml:space="preserve"> Model“ (TAM)</w:t>
      </w:r>
      <w:r w:rsidR="00ED3C5F">
        <w:t>,</w:t>
      </w:r>
      <w:r w:rsidR="006F1905">
        <w:t xml:space="preserve"> </w:t>
      </w:r>
      <w:r w:rsidR="00CE0467">
        <w:t xml:space="preserve">Faktoren herausfinden, die sich als positiv </w:t>
      </w:r>
      <w:r w:rsidR="000E10B4">
        <w:t xml:space="preserve">oder negativ </w:t>
      </w:r>
      <w:r w:rsidR="00CE0467">
        <w:t xml:space="preserve">auf die </w:t>
      </w:r>
      <w:r w:rsidR="00D33650">
        <w:t>Technikakzeptanz</w:t>
      </w:r>
      <w:r w:rsidR="00CE0467">
        <w:t xml:space="preserve"> </w:t>
      </w:r>
      <w:r w:rsidR="009F234E">
        <w:t xml:space="preserve">von älteren Personen </w:t>
      </w:r>
      <w:r w:rsidR="00CE0467">
        <w:t xml:space="preserve">auswirken. </w:t>
      </w:r>
      <w:r w:rsidR="009F234E">
        <w:t>So stellte sich heraus, dass ältere Menschen Technologien verwenden, wenn sich d</w:t>
      </w:r>
      <w:r w:rsidR="00F23132">
        <w:t>ie individuellen Vortei</w:t>
      </w:r>
      <w:r w:rsidR="00F557AA">
        <w:t xml:space="preserve">le den Nachteilen überwiegen und ein </w:t>
      </w:r>
      <w:r w:rsidR="006F1905">
        <w:t xml:space="preserve">Nutzen angesehen </w:t>
      </w:r>
      <w:r w:rsidR="00F557AA">
        <w:t>wird.</w:t>
      </w:r>
      <w:r w:rsidR="00437529">
        <w:t xml:space="preserve"> </w:t>
      </w:r>
      <w:r w:rsidR="001E4021">
        <w:t xml:space="preserve">Ebenfalls spielte der gesundheitliche Status der Individuen eine </w:t>
      </w:r>
      <w:r w:rsidR="00F23132">
        <w:t>entscheidende</w:t>
      </w:r>
      <w:r w:rsidR="001E4021">
        <w:t xml:space="preserve"> Rolle zur Akzept</w:t>
      </w:r>
      <w:r w:rsidR="00E303A1">
        <w:t>anz von Technologie.</w:t>
      </w:r>
      <w:r w:rsidR="001E4021">
        <w:t xml:space="preserve"> Ältere Personen, die keine gesundheitlichen Einschränkungen aufweisen, sind offener gegenüber Technologie</w:t>
      </w:r>
      <w:r w:rsidR="006721C0">
        <w:t>, als ältere Personen mit gesundheitlichen Einschränkungen</w:t>
      </w:r>
      <w:r w:rsidR="001E4021">
        <w:t xml:space="preserve">. Dies konnte </w:t>
      </w:r>
      <w:r w:rsidR="009F234E">
        <w:t xml:space="preserve">in einer unabhängigen durchgeführten Studie </w:t>
      </w:r>
      <w:r w:rsidR="001E4021">
        <w:t xml:space="preserve">von </w:t>
      </w:r>
      <w:proofErr w:type="spellStart"/>
      <w:r w:rsidR="001E4021">
        <w:t>Tomita</w:t>
      </w:r>
      <w:proofErr w:type="spellEnd"/>
      <w:r w:rsidR="001E4021">
        <w:t xml:space="preserve"> et al. </w:t>
      </w:r>
      <w:r w:rsidR="001E4021">
        <w:fldChar w:fldCharType="begin"/>
      </w:r>
      <w:r w:rsidR="001E4021">
        <w:instrText>ADDIN CITAVI.PLACEHOLDER 08ad1bed-4ade-41ab-a46b-cf57ee977d45 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A0KTwvVGV4dD4NCiAgICA8L1RleHRVbml0Pg0KICA8L1RleHRVbml0cz4NCjwvUGxhY2Vob2xkZXI+</w:instrText>
      </w:r>
      <w:r w:rsidR="001E4021">
        <w:fldChar w:fldCharType="separate"/>
      </w:r>
      <w:bookmarkStart w:id="112" w:name="_CTVP00108ad1bed4ade41aba46bcf57ee977d45"/>
      <w:r w:rsidR="001E4021">
        <w:t>(2004)</w:t>
      </w:r>
      <w:bookmarkEnd w:id="112"/>
      <w:r w:rsidR="001E4021">
        <w:fldChar w:fldCharType="end"/>
      </w:r>
      <w:r w:rsidR="001E4021">
        <w:t xml:space="preserve"> nachgewiesen werden, indem sich der Faktor Depressivität unter anderem als ein Prädikator für die Nicht-Nutzung</w:t>
      </w:r>
      <w:r w:rsidR="000E10B4">
        <w:t xml:space="preserve"> von technologischen Geräten</w:t>
      </w:r>
      <w:r w:rsidR="001E4021">
        <w:t xml:space="preserve"> darstellte.</w:t>
      </w:r>
      <w:r w:rsidR="00D33650">
        <w:t xml:space="preserve"> Weiterhin </w:t>
      </w:r>
      <w:r w:rsidR="001932E2">
        <w:t xml:space="preserve">wiesen </w:t>
      </w:r>
      <w:r w:rsidR="00D33650">
        <w:t xml:space="preserve">Personen, die einen kleines familiäres und soziales Umfeld </w:t>
      </w:r>
      <w:r w:rsidR="00F15169">
        <w:t>haben</w:t>
      </w:r>
      <w:r w:rsidR="00D33650">
        <w:t xml:space="preserve"> und mobiler sind, einen sinkenden Bedarf an der Nutzung von Technologien auf.</w:t>
      </w:r>
      <w:r w:rsidR="001C3D8C">
        <w:t xml:space="preserve"> </w:t>
      </w:r>
      <w:r w:rsidR="001C3D8C">
        <w:fldChar w:fldCharType="begin"/>
      </w:r>
      <w:r w:rsidR="001C3D8C">
        <w:instrText>ADDIN CITAVI.PLACEHOLDER 12912268-3d5a-4475-a020-de94ef18e92a PFBsYWNlaG9sZGVyPg0KICA8QWRkSW5WZXJzaW9uPjUuMy4xLjA8L0FkZEluVmVyc2lvbj4NCiAgPElkPjEyOTEyMjY4LTNkNWEtNDQ3NS1hMDIwLWRlOTRlZjE4ZTkyYTwvSWQ+DQogIDxFbnRyaWVzPg0KICAgIDxFbnRyeT4NCiAgICAgIDxJZD5mMDRkYTU5Ni02ZjYzLTQzYWQtYmI3Yi0wNWFjYzBmZDM4ZTA8L0lkPg0KICAgICAgPFJlZmVyZW5jZUlkPjA4ZDMzZjdiLTFjNmEtNDI0OC04MWUxLTRjMWVkMjk4MDkzMD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NoZW4gZXQgYWwuIDIwMTIpPC9UZXh0Pg0KICAgIDwvVGV4dFVuaXQ+DQogIDwvVGV4dFVuaXRzPg0KPC9QbGFjZWhvbGRlcj4=</w:instrText>
      </w:r>
      <w:r w:rsidR="001C3D8C">
        <w:fldChar w:fldCharType="separate"/>
      </w:r>
      <w:bookmarkStart w:id="113" w:name="_CTVP001129122683d5a4475a020de94ef18e92a"/>
      <w:r w:rsidR="001C3D8C">
        <w:t>(vgl. Chen et al. 2012)</w:t>
      </w:r>
      <w:bookmarkEnd w:id="113"/>
      <w:r w:rsidR="001C3D8C">
        <w:fldChar w:fldCharType="end"/>
      </w:r>
      <w:r w:rsidR="001E4021">
        <w:t xml:space="preserve"> </w:t>
      </w:r>
      <w:r w:rsidR="00D33650">
        <w:t xml:space="preserve">Die </w:t>
      </w:r>
      <w:r w:rsidR="009F234E">
        <w:t xml:space="preserve">finanzielle Zufriedenheit, der Lebensraum sowie </w:t>
      </w:r>
      <w:r w:rsidR="006721C0">
        <w:t xml:space="preserve">die Zufriedenheit mit dem eigenen Leben </w:t>
      </w:r>
      <w:r w:rsidR="00D33650">
        <w:t xml:space="preserve">erwiesen sich </w:t>
      </w:r>
      <w:r w:rsidR="00ED58FE">
        <w:t xml:space="preserve">wiederum </w:t>
      </w:r>
      <w:r w:rsidR="00D33650">
        <w:t xml:space="preserve">als Faktoren, die keine Auswirkungen auf die Technikakzeptanz </w:t>
      </w:r>
      <w:r w:rsidR="00ED3C5F">
        <w:t>haben</w:t>
      </w:r>
      <w:r w:rsidR="006721C0">
        <w:t>.</w:t>
      </w:r>
      <w:r w:rsidR="00883A72">
        <w:t xml:space="preserve"> </w:t>
      </w:r>
      <w:r w:rsidR="001C3D8C">
        <w:t>(vgl. ebd.)</w:t>
      </w:r>
    </w:p>
    <w:p w:rsidR="00BB1821" w:rsidRDefault="00BB1821" w:rsidP="00BB6F23">
      <w:pPr>
        <w:spacing w:line="360" w:lineRule="auto"/>
        <w:jc w:val="both"/>
      </w:pPr>
    </w:p>
    <w:p w:rsidR="00F63223" w:rsidRDefault="00F63223" w:rsidP="00F63223"/>
    <w:p w:rsidR="00F121CC" w:rsidRDefault="00F121CC" w:rsidP="00F121CC">
      <w:pPr>
        <w:pStyle w:val="berschrift2"/>
        <w:numPr>
          <w:ilvl w:val="1"/>
          <w:numId w:val="2"/>
        </w:numPr>
        <w:rPr>
          <w:rFonts w:ascii="Times New Roman" w:hAnsi="Times New Roman" w:cs="Times New Roman"/>
        </w:rPr>
      </w:pPr>
      <w:bookmarkStart w:id="114" w:name="_Toc462229566"/>
      <w:bookmarkStart w:id="115" w:name="_Toc462230386"/>
      <w:bookmarkStart w:id="116" w:name="_Toc462231015"/>
      <w:bookmarkStart w:id="117" w:name="_Toc467844669"/>
      <w:proofErr w:type="spellStart"/>
      <w:r w:rsidRPr="001B7443">
        <w:rPr>
          <w:rFonts w:ascii="Times New Roman" w:hAnsi="Times New Roman" w:cs="Times New Roman"/>
        </w:rPr>
        <w:t>Ambient</w:t>
      </w:r>
      <w:proofErr w:type="spellEnd"/>
      <w:r w:rsidRPr="001B7443">
        <w:rPr>
          <w:rFonts w:ascii="Times New Roman" w:hAnsi="Times New Roman" w:cs="Times New Roman"/>
        </w:rPr>
        <w:t xml:space="preserve"> </w:t>
      </w:r>
      <w:proofErr w:type="spellStart"/>
      <w:r w:rsidRPr="001B7443">
        <w:rPr>
          <w:rFonts w:ascii="Times New Roman" w:hAnsi="Times New Roman" w:cs="Times New Roman"/>
        </w:rPr>
        <w:t>Assisted</w:t>
      </w:r>
      <w:proofErr w:type="spellEnd"/>
      <w:r w:rsidRPr="001B7443">
        <w:rPr>
          <w:rFonts w:ascii="Times New Roman" w:hAnsi="Times New Roman" w:cs="Times New Roman"/>
        </w:rPr>
        <w:t xml:space="preserve"> Living</w:t>
      </w:r>
      <w:bookmarkEnd w:id="114"/>
      <w:bookmarkEnd w:id="115"/>
      <w:bookmarkEnd w:id="116"/>
      <w:bookmarkEnd w:id="117"/>
    </w:p>
    <w:p w:rsidR="00814352" w:rsidRDefault="00814352" w:rsidP="00814352">
      <w:pPr>
        <w:spacing w:line="360" w:lineRule="auto"/>
        <w:jc w:val="both"/>
      </w:pPr>
    </w:p>
    <w:p w:rsidR="003B63CE" w:rsidRDefault="00814352" w:rsidP="00814352">
      <w:pPr>
        <w:spacing w:line="360" w:lineRule="auto"/>
        <w:jc w:val="both"/>
      </w:pPr>
      <w:r>
        <w:t xml:space="preserve">Der demographische Wandel schreitet weiter voran und führt dazu, dass die deutsche Bevölkerung zunehmend älter wird (siehe </w:t>
      </w:r>
      <w:r w:rsidR="00794775">
        <w:rPr>
          <w:b/>
        </w:rPr>
        <w:t>Kapitel</w:t>
      </w:r>
      <w:r w:rsidR="00AE14F0">
        <w:rPr>
          <w:b/>
        </w:rPr>
        <w:t xml:space="preserve"> </w:t>
      </w:r>
      <w:r w:rsidRPr="00814352">
        <w:rPr>
          <w:b/>
        </w:rPr>
        <w:t>2.2</w:t>
      </w:r>
      <w:r>
        <w:t>)</w:t>
      </w:r>
      <w:r w:rsidR="00BE6B10">
        <w:t xml:space="preserve">. Trotz der hohen </w:t>
      </w:r>
      <w:r w:rsidR="00723ABF">
        <w:t>Vulnerabilität</w:t>
      </w:r>
      <w:r w:rsidR="00BE6B10">
        <w:t xml:space="preserve"> und der alterskorrelierten Krankheiten (siehe </w:t>
      </w:r>
      <w:r w:rsidR="00AE14F0">
        <w:rPr>
          <w:b/>
        </w:rPr>
        <w:t xml:space="preserve">Kapitel </w:t>
      </w:r>
      <w:r w:rsidR="00BE6B10" w:rsidRPr="00BE6B10">
        <w:rPr>
          <w:b/>
        </w:rPr>
        <w:t>2.3.1</w:t>
      </w:r>
      <w:r w:rsidR="00BE6B10">
        <w:t>) ist der Bedarf dieser Kohorte, ein autonomes und selbs</w:t>
      </w:r>
      <w:r w:rsidR="004B4BBB">
        <w:t>t</w:t>
      </w:r>
      <w:r w:rsidR="00BE6B10">
        <w:t xml:space="preserve">bestimmtes Leben in den eigenen vier Wänden zu führen, weiterhin ungebrochen </w:t>
      </w:r>
      <w:r>
        <w:t xml:space="preserve">(siehe </w:t>
      </w:r>
      <w:r w:rsidRPr="00814352">
        <w:rPr>
          <w:b/>
        </w:rPr>
        <w:t>Kapitel 2.3.2</w:t>
      </w:r>
      <w:r>
        <w:t xml:space="preserve">). </w:t>
      </w:r>
      <w:r w:rsidR="00A56C3B">
        <w:t xml:space="preserve">Da jedoch das soziale Aktionsumfeld und dadurch die personelle Unterstützung im Alter zunehmend schrumpft, sind die meisten Personen vermehrt von einer </w:t>
      </w:r>
      <w:r w:rsidR="001264D1">
        <w:t>Vereinsamung</w:t>
      </w:r>
      <w:r w:rsidR="00A56C3B">
        <w:t xml:space="preserve"> betroffen.</w:t>
      </w:r>
      <w:r w:rsidR="00F15BB5">
        <w:t xml:space="preserve"> </w:t>
      </w:r>
      <w:r w:rsidR="00F15BB5">
        <w:fldChar w:fldCharType="begin"/>
      </w:r>
      <w:r w:rsidR="00F15BB5">
        <w:instrText>ADDIN CITAVI.PLACEHOLDER 4804201c-83e1-4665-963d-9a8787c03007 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RG9oIDIwMTIsIFMuIDI2KTwvVGV4dD4NCiAgICA8L1RleHRVbml0Pg0KICA8L1RleHRVbml0cz4NCjwvUGxhY2Vob2xkZXI+</w:instrText>
      </w:r>
      <w:r w:rsidR="00F15BB5">
        <w:fldChar w:fldCharType="separate"/>
      </w:r>
      <w:bookmarkStart w:id="118" w:name="_CTVP0014804201c83e14665963d9a8787c03007"/>
      <w:r w:rsidR="00F15BB5">
        <w:t>(vgl. Doh 2012, S. 26)</w:t>
      </w:r>
      <w:bookmarkEnd w:id="118"/>
      <w:r w:rsidR="00F15BB5">
        <w:fldChar w:fldCharType="end"/>
      </w:r>
      <w:r w:rsidR="00A56C3B">
        <w:t xml:space="preserve"> Diese Tatsache erweist sich als erschwerend für den weiteren Verble</w:t>
      </w:r>
      <w:r w:rsidR="008D5E62">
        <w:t>ib in den eigenen vier Wänden</w:t>
      </w:r>
      <w:r w:rsidR="003B63CE">
        <w:t>.</w:t>
      </w:r>
      <w:r w:rsidR="008D5E62">
        <w:t xml:space="preserve"> </w:t>
      </w:r>
      <w:r w:rsidR="003B63CE">
        <w:t xml:space="preserve">Durch </w:t>
      </w:r>
      <w:r w:rsidR="00623758">
        <w:t>Konzepte wie „</w:t>
      </w:r>
      <w:proofErr w:type="spellStart"/>
      <w:r w:rsidR="00623758">
        <w:t>Ambient</w:t>
      </w:r>
      <w:proofErr w:type="spellEnd"/>
      <w:r w:rsidR="00623758">
        <w:t xml:space="preserve"> </w:t>
      </w:r>
      <w:proofErr w:type="spellStart"/>
      <w:r w:rsidR="00623758">
        <w:t>Ass</w:t>
      </w:r>
      <w:r w:rsidR="003B63CE">
        <w:t>istet</w:t>
      </w:r>
      <w:proofErr w:type="spellEnd"/>
      <w:r w:rsidR="003B63CE">
        <w:t xml:space="preserve"> Living</w:t>
      </w:r>
      <w:r w:rsidR="008D5E62">
        <w:t xml:space="preserve"> (AAL)“</w:t>
      </w:r>
      <w:r w:rsidR="003B63CE">
        <w:t xml:space="preserve"> soll den Personen</w:t>
      </w:r>
      <w:r w:rsidR="00065A4A">
        <w:t xml:space="preserve"> ein </w:t>
      </w:r>
      <w:r w:rsidR="002460F3">
        <w:t>assistiertes</w:t>
      </w:r>
      <w:r w:rsidR="00065A4A">
        <w:t xml:space="preserve"> Leben</w:t>
      </w:r>
      <w:r w:rsidR="007134D2">
        <w:t xml:space="preserve"> in den eigenen vier Wänden</w:t>
      </w:r>
      <w:r w:rsidR="008733C1">
        <w:t>, speziell für ältere Personen mit gesundheitlichen Einschränkungen,</w:t>
      </w:r>
      <w:r w:rsidR="007134D2">
        <w:t xml:space="preserve"> </w:t>
      </w:r>
      <w:r w:rsidR="003B63CE">
        <w:t>ermöglicht</w:t>
      </w:r>
      <w:r w:rsidR="00065A4A">
        <w:t xml:space="preserve"> werden</w:t>
      </w:r>
      <w:r w:rsidR="001E0E3F">
        <w:t>. Dies erfolgt</w:t>
      </w:r>
      <w:r w:rsidR="00065A4A">
        <w:t xml:space="preserve"> in Bezugnahme durch „technische Assistenzsysteme, die entsprechend den individuellen Bedürfnissen und Notwendigkeiten im häuslichen Umfeld flexible und modular aufgebaute technische Lösungen bereitstellen“</w:t>
      </w:r>
      <w:r w:rsidR="00F15BB5">
        <w:t xml:space="preserve"> </w:t>
      </w:r>
      <w:r w:rsidR="00F15BB5">
        <w:fldChar w:fldCharType="begin"/>
      </w:r>
      <w:r w:rsidR="00F15BB5">
        <w:instrText>ADDIN CITAVI.PLACEHOLDER 521f7af3-599c-4fb6-8b71-38459ad7ef90 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Eb2ggMjAxMiwgUy4gMjYpPC9UZXh0Pg0KICAgIDwvVGV4dFVuaXQ+DQogIDwvVGV4dFVuaXRzPg0KPC9QbGFjZWhvbGRlcj4=</w:instrText>
      </w:r>
      <w:r w:rsidR="00F15BB5">
        <w:fldChar w:fldCharType="separate"/>
      </w:r>
      <w:bookmarkStart w:id="119" w:name="_CTVP001521f7af3599c4fb68b7138459ad7ef90"/>
      <w:r w:rsidR="00F15BB5">
        <w:t>(Doh 2012, S. 26)</w:t>
      </w:r>
      <w:bookmarkEnd w:id="119"/>
      <w:r w:rsidR="00F15BB5">
        <w:fldChar w:fldCharType="end"/>
      </w:r>
      <w:r w:rsidR="00EE1EF4">
        <w:t xml:space="preserve"> </w:t>
      </w:r>
    </w:p>
    <w:p w:rsidR="00D4002E" w:rsidRDefault="00D4002E" w:rsidP="00814352">
      <w:pPr>
        <w:spacing w:line="360" w:lineRule="auto"/>
        <w:jc w:val="both"/>
      </w:pPr>
    </w:p>
    <w:p w:rsidR="00D20A95" w:rsidRPr="00D20A95" w:rsidRDefault="001D1D42" w:rsidP="00D20A95">
      <w:pPr>
        <w:pStyle w:val="berschrift2"/>
        <w:numPr>
          <w:ilvl w:val="2"/>
          <w:numId w:val="2"/>
        </w:numPr>
        <w:spacing w:line="320" w:lineRule="exact"/>
        <w:rPr>
          <w:rFonts w:ascii="Times New Roman" w:hAnsi="Times New Roman" w:cs="Times New Roman"/>
        </w:rPr>
      </w:pPr>
      <w:bookmarkStart w:id="120" w:name="_Toc467844670"/>
      <w:r>
        <w:rPr>
          <w:rFonts w:ascii="Times New Roman" w:hAnsi="Times New Roman" w:cs="Times New Roman"/>
        </w:rPr>
        <w:t>Geschichte</w:t>
      </w:r>
      <w:bookmarkEnd w:id="120"/>
    </w:p>
    <w:p w:rsidR="00D20A95" w:rsidRDefault="003B63CE" w:rsidP="00D4002E">
      <w:pPr>
        <w:spacing w:before="100" w:beforeAutospacing="1" w:after="100" w:afterAutospacing="1" w:line="360" w:lineRule="auto"/>
        <w:jc w:val="both"/>
      </w:pPr>
      <w:r>
        <w:t xml:space="preserve">Für die Ermöglichung der älteren Personen weiterhin selbstbestimmt in den eigenen vier Wänden zu wohnen, wurden im Laufe der Zeit </w:t>
      </w:r>
      <w:r w:rsidR="00A90478">
        <w:t>AAL-</w:t>
      </w:r>
      <w:r>
        <w:t xml:space="preserve">Technologiesysteme und </w:t>
      </w:r>
      <w:r w:rsidR="00A90478">
        <w:t>-</w:t>
      </w:r>
      <w:r>
        <w:t xml:space="preserve">Konzepte entwickelt, die den Personen bei der Bewältigung ihrer alltäglichen Aufgaben helfen sollen. </w:t>
      </w:r>
      <w:r w:rsidR="00D277A0">
        <w:t>(siehe Abb</w:t>
      </w:r>
      <w:r w:rsidR="00D4002E">
        <w:t xml:space="preserve">. 2) </w:t>
      </w:r>
      <w:r w:rsidR="00036A98">
        <w:t xml:space="preserve">Die erste Generation von </w:t>
      </w:r>
      <w:r w:rsidR="00A90478">
        <w:t>AAL-T</w:t>
      </w:r>
      <w:r w:rsidR="00D4002E">
        <w:t xml:space="preserve">echnologien </w:t>
      </w:r>
      <w:r w:rsidR="00036A98">
        <w:t xml:space="preserve">bestand </w:t>
      </w:r>
      <w:r w:rsidR="00136666">
        <w:t xml:space="preserve">aus </w:t>
      </w:r>
      <w:r w:rsidR="00D4002E">
        <w:t>einfachen Geräten</w:t>
      </w:r>
      <w:r w:rsidR="00036A98">
        <w:t>, die das aktive Mitwirken von den betroffenen Perso</w:t>
      </w:r>
      <w:r w:rsidR="004B4BBB">
        <w:t>n</w:t>
      </w:r>
      <w:r w:rsidR="00036A98">
        <w:t xml:space="preserve">en erforderten. </w:t>
      </w:r>
      <w:r w:rsidR="00845104">
        <w:t xml:space="preserve">So wurden </w:t>
      </w:r>
      <w:r w:rsidR="00036A98">
        <w:t xml:space="preserve">zum Beispiel </w:t>
      </w:r>
      <w:r w:rsidR="00845104">
        <w:t>Notruf-Buttons in der Form einer Smart-Watch entwickelt, die aktiviert werden konnten, wenn ein Notfall bestand.</w:t>
      </w:r>
      <w:r w:rsidR="00BE313C">
        <w:t xml:space="preserve"> </w:t>
      </w:r>
      <w:r w:rsidR="00BE313C">
        <w:fldChar w:fldCharType="begin"/>
      </w:r>
      <w:r w:rsidR="00BE313C">
        <w:instrText>ADDIN CITAVI.PLACEHOLDER 7c9a2da6-5a72-4fa0-999d-066cf3a2ffac PFBsYWNlaG9sZGVyPg0KICA8QWRkSW5WZXJzaW9uPjUuMy4xLjA8L0FkZEluVmVyc2lvbj4NCiAgPElkPjdjOWEyZGE2LTVhNzItNGZhMC05OTlkLTA2NmNmM2EyZmZhYzwvSWQ+DQogIDxFbnRyaWVzPg0KICAgIDxFbnRyeT4NCiAgICAgIDxJZD45YzBmZGY2ZS1mYmU3LTQ1OWEtYTc2Zi1lNWI5ZDM2MTdlODY8L0lkPg0KICAgICAgPFBhZ2VSYW5nZT48IVtDREFUQVs8c3A+DQogIDxuPjU3PC9uPg0KICA8aW4+dHJ1ZTwvaW4+DQogIDxvcz41Nzwvb3M+DQogIDxwcz41NzwvcHM+DQo8L3NwPg0KPG9zPjU3PC9vcz5dXT48L1BhZ2VSYW5nZT4NCiAgICAgIDxTdGFydFBhZ2U+NTc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JsYWNrbWFuIGV0IGFsLiAyMDE2LCBTLiA1Nyk8L1RleHQ+DQogICAgPC9UZXh0VW5pdD4NCiAgPC9UZXh0VW5pdHM+DQo8L1BsYWNlaG9sZGVyPg==</w:instrText>
      </w:r>
      <w:r w:rsidR="00BE313C">
        <w:fldChar w:fldCharType="separate"/>
      </w:r>
      <w:bookmarkStart w:id="121" w:name="_CTVP0017c9a2da65a724fa0999d066cf3a2ffac"/>
      <w:r w:rsidR="00BE313C">
        <w:t>(vgl. Blackman et al. 2016, S. 57)</w:t>
      </w:r>
      <w:bookmarkEnd w:id="121"/>
      <w:r w:rsidR="00BE313C">
        <w:fldChar w:fldCharType="end"/>
      </w:r>
      <w:r w:rsidR="00845104">
        <w:t xml:space="preserve"> Dar</w:t>
      </w:r>
      <w:r w:rsidR="00A90478">
        <w:t>aufhin wurde ein 24h Callcenter-</w:t>
      </w:r>
      <w:r w:rsidR="00845104">
        <w:t xml:space="preserve">Service verständigt, der abwägen sollte, ob es sich um einen Notfall handelt und welche Interventionen eingeleitet werden sollen. </w:t>
      </w:r>
      <w:r w:rsidR="00BE313C">
        <w:t>(ebd.)</w:t>
      </w:r>
      <w:r w:rsidR="00D4002E">
        <w:t xml:space="preserve"> </w:t>
      </w:r>
    </w:p>
    <w:p w:rsidR="00BE313C" w:rsidRDefault="00845104" w:rsidP="00845104">
      <w:pPr>
        <w:spacing w:line="360" w:lineRule="auto"/>
        <w:jc w:val="both"/>
      </w:pPr>
      <w:r>
        <w:t xml:space="preserve">Die Technologien der zweiten Generationen von AAL sind im </w:t>
      </w:r>
      <w:r w:rsidR="002836C3">
        <w:t>Gegensatz</w:t>
      </w:r>
      <w:r>
        <w:t xml:space="preserve"> zu der ersten Generation nicht auf die aktive Interaktion der beteiligten Personen angewiesen. </w:t>
      </w:r>
      <w:r w:rsidR="00D749F2">
        <w:t>So zählen zum Beispiel zu diesen Technologien passive und automatisierte</w:t>
      </w:r>
      <w:r>
        <w:t xml:space="preserve"> Alarmsensoren, die autonom </w:t>
      </w:r>
      <w:r w:rsidR="00AE012A">
        <w:t xml:space="preserve">potentielle </w:t>
      </w:r>
      <w:r w:rsidR="004B4BBB">
        <w:t>Gefahren, wie zum Beispiel das A</w:t>
      </w:r>
      <w:r w:rsidR="00AE012A">
        <w:t xml:space="preserve">ustreten von </w:t>
      </w:r>
      <w:r w:rsidR="00105B23">
        <w:t>Gas in der Wohnung, erkennen</w:t>
      </w:r>
      <w:r w:rsidR="00AE012A">
        <w:t xml:space="preserve"> und intervenieren</w:t>
      </w:r>
      <w:r w:rsidR="00105B23">
        <w:t xml:space="preserve"> können</w:t>
      </w:r>
      <w:r w:rsidR="00AE012A">
        <w:t>.</w:t>
      </w:r>
      <w:r w:rsidR="00BE313C">
        <w:t xml:space="preserve"> </w:t>
      </w:r>
      <w:r w:rsidR="00BE313C">
        <w:fldChar w:fldCharType="begin"/>
      </w:r>
      <w:r w:rsidR="00BE313C">
        <w:instrText>ADDIN CITAVI.PLACEHOLDER 1356cbc3-58d3-458b-a090-7e9f53c15444 PFBsYWNlaG9sZGVyPg0KICA8QWRkSW5WZXJzaW9uPjUuMy4xLjA8L0FkZEluVmVyc2lvbj4NCiAgPElkPjEzNTZjYmMzLTU4ZDMtNDU4Yi1hMDkwLTdlOWY1M2MxNTQ0NDwvSWQ+DQogIDxFbnRyaWVzPg0KICAgIDxFbnRyeT4NCiAgICAgIDxJZD5lOWMwODg2NS0wNjdiLTRiOTItODI5OC0yZmM1MWU1Yzg3ZWE8L0lkPg0KICAgICAgPFBhZ2VSYW5nZT48IVtDREFUQVs8c3A+DQogIDxuPjU4PC9uPg0KICA8aW4+dHJ1ZTwvaW4+DQogIDxvcz41ODwvb3M+DQogIDxwcz41ODwvcHM+DQo8L3NwPg0KPG9zPjU4PC9vcz5dXT48L1BhZ2VSYW5nZT4NCiAgICAgIDxTdGFydFBhZ2U+NTg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JsYWNrbWFuIGV0IGFsLiAyMDE2LCBTLiA1OCk8L1RleHQ+DQogICAgPC9UZXh0VW5pdD4NCiAgPC9UZXh0VW5pdHM+DQo8L1BsYWNlaG9sZGVyPg==</w:instrText>
      </w:r>
      <w:r w:rsidR="00BE313C">
        <w:fldChar w:fldCharType="separate"/>
      </w:r>
      <w:bookmarkStart w:id="122" w:name="_CTVP0011356cbc358d3458ba0907e9f53c15444"/>
      <w:r w:rsidR="00BE313C">
        <w:t>(vgl. Blackman et al. 2016, S. 58)</w:t>
      </w:r>
      <w:bookmarkEnd w:id="122"/>
      <w:r w:rsidR="00BE313C">
        <w:fldChar w:fldCharType="end"/>
      </w:r>
      <w:r w:rsidR="00AE012A">
        <w:t xml:space="preserve"> </w:t>
      </w:r>
    </w:p>
    <w:p w:rsidR="00BE313C" w:rsidRDefault="00BE313C" w:rsidP="00845104">
      <w:pPr>
        <w:spacing w:line="360" w:lineRule="auto"/>
        <w:jc w:val="both"/>
      </w:pPr>
    </w:p>
    <w:p w:rsidR="00845104" w:rsidRDefault="00AE012A" w:rsidP="00BE7676">
      <w:pPr>
        <w:spacing w:line="360" w:lineRule="auto"/>
        <w:jc w:val="both"/>
      </w:pPr>
      <w:r>
        <w:t xml:space="preserve">Die aktuelle dritte Generation geht einen Schritt weiter und </w:t>
      </w:r>
      <w:r w:rsidR="00DB40A5">
        <w:t>kann nicht nur potentielle Gef</w:t>
      </w:r>
      <w:r>
        <w:t>ahr</w:t>
      </w:r>
      <w:r w:rsidR="00723ABF">
        <w:t xml:space="preserve">en erkennen und richtig </w:t>
      </w:r>
      <w:r w:rsidR="00A90478">
        <w:t>agieren</w:t>
      </w:r>
      <w:r>
        <w:t>, sondern auch mögliche Gefahren durch Sensoren und Aktoren vorbeugen</w:t>
      </w:r>
      <w:r w:rsidR="00D20A95">
        <w:t xml:space="preserve"> </w:t>
      </w:r>
      <w:r w:rsidR="00D20A95">
        <w:fldChar w:fldCharType="begin"/>
      </w:r>
      <w:r w:rsidR="00D20A95">
        <w:instrText>ADDIN CITAVI.PLACEHOLDER 3e793b0b-cfdb-4e3a-b6b0-3f2e1a6056f3 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JsYWNrbWFuIGV0IGFsLiAyMDE2LCBTLiA1OCk8L1RleHQ+DQogICAgPC9UZXh0VW5pdD4NCiAgPC9UZXh0VW5pdHM+DQo8L1BsYWNlaG9sZGVyPg==</w:instrText>
      </w:r>
      <w:r w:rsidR="00D20A95">
        <w:fldChar w:fldCharType="separate"/>
      </w:r>
      <w:bookmarkStart w:id="123" w:name="_CTVP0013e793b0bcfdb4e3ab6b03f2e1a6056f3"/>
      <w:r w:rsidR="00D20A95">
        <w:t>(vgl. Blackman et al. 2016, S. 58)</w:t>
      </w:r>
      <w:bookmarkEnd w:id="123"/>
      <w:r w:rsidR="00D20A95">
        <w:fldChar w:fldCharType="end"/>
      </w:r>
      <w:r>
        <w:t>.</w:t>
      </w:r>
      <w:r w:rsidR="00D20A95">
        <w:t xml:space="preserve"> So kann zum Beispiel ebenfalls eine automatische Übertragung der Vitalwerte von älteren Personen erfolgen, sodass Abweichungen der Werte von der Norm schnell erkannt werden und geeignete </w:t>
      </w:r>
      <w:r w:rsidR="002836C3">
        <w:t>Maßnahmen</w:t>
      </w:r>
      <w:r w:rsidR="00D20A95">
        <w:t>, wie zum Beispiel Erinnerung</w:t>
      </w:r>
      <w:r w:rsidR="002460F3">
        <w:t>en</w:t>
      </w:r>
      <w:r w:rsidR="00D20A95">
        <w:t xml:space="preserve"> an die Medikamenteneinnahme, erfolgen können. </w:t>
      </w:r>
      <w:r w:rsidR="00D20A95">
        <w:fldChar w:fldCharType="begin"/>
      </w:r>
      <w:r w:rsidR="00D20A95">
        <w:instrText>ADDIN CITAVI.PLACEHOLDER 9a015099-80fa-4f9c-a03b-bc58fc253452 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dmdsLiBUaHlyb2xmIDIwMTMsIFMuI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UaHlyb2xmIDIwMTMsIFMuIDE1KTwvVGV4dD4NCiAgICA8L1RleHRVbml0Pg0KICA8L1RleHRVbml0cz4NCjwvUGxhY2Vob2xkZXI+</w:instrText>
      </w:r>
      <w:r w:rsidR="00D20A95">
        <w:fldChar w:fldCharType="separate"/>
      </w:r>
      <w:bookmarkStart w:id="124" w:name="_CTVP0019a01509980fa4f9ca03bbc58fc253452"/>
      <w:r w:rsidR="00D20A95">
        <w:t>(vgl. Thyrolf 2013, S. 15)</w:t>
      </w:r>
      <w:bookmarkEnd w:id="124"/>
      <w:r w:rsidR="00D20A95">
        <w:fldChar w:fldCharType="end"/>
      </w:r>
    </w:p>
    <w:p w:rsidR="00845104" w:rsidRDefault="00845104" w:rsidP="00845104"/>
    <w:p w:rsidR="00565467" w:rsidRDefault="00845104" w:rsidP="00565467">
      <w:pPr>
        <w:keepNext/>
        <w:jc w:val="center"/>
      </w:pPr>
      <w:r w:rsidRPr="00845104">
        <w:rPr>
          <w:noProof/>
        </w:rPr>
        <w:drawing>
          <wp:inline distT="0" distB="0" distL="0" distR="0" wp14:anchorId="74D29F79" wp14:editId="4F3CCEFB">
            <wp:extent cx="5125165" cy="1991003"/>
            <wp:effectExtent l="0" t="0" r="0" b="952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125165" cy="1991003"/>
                    </a:xfrm>
                    <a:prstGeom prst="rect">
                      <a:avLst/>
                    </a:prstGeom>
                  </pic:spPr>
                </pic:pic>
              </a:graphicData>
            </a:graphic>
          </wp:inline>
        </w:drawing>
      </w:r>
    </w:p>
    <w:p w:rsidR="0087650C" w:rsidRDefault="00565467" w:rsidP="002F29BE">
      <w:pPr>
        <w:pStyle w:val="Beschriftung"/>
        <w:jc w:val="center"/>
      </w:pPr>
      <w:bookmarkStart w:id="125" w:name="_Toc467844700"/>
      <w:r>
        <w:t xml:space="preserve">Abbildung </w:t>
      </w:r>
      <w:r w:rsidR="00665AA3">
        <w:fldChar w:fldCharType="begin"/>
      </w:r>
      <w:r w:rsidR="00665AA3">
        <w:instrText xml:space="preserve"> SEQ Abbildung \* ARABIC </w:instrText>
      </w:r>
      <w:r w:rsidR="00665AA3">
        <w:fldChar w:fldCharType="separate"/>
      </w:r>
      <w:r w:rsidR="00771804">
        <w:rPr>
          <w:noProof/>
        </w:rPr>
        <w:t>3</w:t>
      </w:r>
      <w:r w:rsidR="00665AA3">
        <w:rPr>
          <w:noProof/>
        </w:rPr>
        <w:fldChar w:fldCharType="end"/>
      </w:r>
      <w:r>
        <w:t xml:space="preserve">: Generationen von </w:t>
      </w:r>
      <w:proofErr w:type="spellStart"/>
      <w:r>
        <w:t>Ambient</w:t>
      </w:r>
      <w:proofErr w:type="spellEnd"/>
      <w:r>
        <w:t xml:space="preserve"> </w:t>
      </w:r>
      <w:proofErr w:type="spellStart"/>
      <w:r>
        <w:t>Assited</w:t>
      </w:r>
      <w:proofErr w:type="spellEnd"/>
      <w:r>
        <w:t xml:space="preserve"> Living</w:t>
      </w:r>
      <w:bookmarkEnd w:id="125"/>
    </w:p>
    <w:p w:rsidR="001D1D42" w:rsidRPr="001D1D42" w:rsidRDefault="006F25D3" w:rsidP="001D1D42">
      <w:pPr>
        <w:pStyle w:val="berschrift2"/>
        <w:numPr>
          <w:ilvl w:val="2"/>
          <w:numId w:val="2"/>
        </w:numPr>
        <w:spacing w:line="320" w:lineRule="exact"/>
        <w:rPr>
          <w:rFonts w:ascii="Times New Roman" w:hAnsi="Times New Roman" w:cs="Times New Roman"/>
        </w:rPr>
      </w:pPr>
      <w:bookmarkStart w:id="126" w:name="_Toc467844671"/>
      <w:r>
        <w:rPr>
          <w:rFonts w:ascii="Times New Roman" w:hAnsi="Times New Roman" w:cs="Times New Roman"/>
        </w:rPr>
        <w:t xml:space="preserve">State </w:t>
      </w:r>
      <w:proofErr w:type="spellStart"/>
      <w:r>
        <w:rPr>
          <w:rFonts w:ascii="Times New Roman" w:hAnsi="Times New Roman" w:cs="Times New Roman"/>
        </w:rPr>
        <w:t>of</w:t>
      </w:r>
      <w:proofErr w:type="spellEnd"/>
      <w:r>
        <w:rPr>
          <w:rFonts w:ascii="Times New Roman" w:hAnsi="Times New Roman" w:cs="Times New Roman"/>
        </w:rPr>
        <w:t xml:space="preserve"> </w:t>
      </w:r>
      <w:proofErr w:type="spellStart"/>
      <w:r>
        <w:rPr>
          <w:rFonts w:ascii="Times New Roman" w:hAnsi="Times New Roman" w:cs="Times New Roman"/>
        </w:rPr>
        <w:t>the</w:t>
      </w:r>
      <w:proofErr w:type="spellEnd"/>
      <w:r>
        <w:rPr>
          <w:rFonts w:ascii="Times New Roman" w:hAnsi="Times New Roman" w:cs="Times New Roman"/>
        </w:rPr>
        <w:t xml:space="preserve"> Art</w:t>
      </w:r>
      <w:bookmarkEnd w:id="126"/>
    </w:p>
    <w:p w:rsidR="00004E6B" w:rsidRDefault="0067682E" w:rsidP="00004E6B">
      <w:pPr>
        <w:spacing w:before="100" w:beforeAutospacing="1" w:after="100" w:afterAutospacing="1" w:line="360" w:lineRule="auto"/>
        <w:jc w:val="both"/>
      </w:pPr>
      <w:r>
        <w:t xml:space="preserve">Mittlerweile sind in </w:t>
      </w:r>
      <w:r w:rsidRPr="0067682E">
        <w:rPr>
          <w:szCs w:val="24"/>
        </w:rPr>
        <w:t>Europa 22 Staaten</w:t>
      </w:r>
      <w:r>
        <w:rPr>
          <w:szCs w:val="24"/>
        </w:rPr>
        <w:t xml:space="preserve">, </w:t>
      </w:r>
      <w:r w:rsidRPr="0067682E">
        <w:rPr>
          <w:szCs w:val="24"/>
        </w:rPr>
        <w:t>zu denen auch Deutschland zählt</w:t>
      </w:r>
      <w:r>
        <w:rPr>
          <w:szCs w:val="24"/>
        </w:rPr>
        <w:t>,</w:t>
      </w:r>
      <w:r w:rsidRPr="0067682E">
        <w:rPr>
          <w:szCs w:val="24"/>
        </w:rPr>
        <w:t xml:space="preserve"> an </w:t>
      </w:r>
      <w:r>
        <w:rPr>
          <w:szCs w:val="24"/>
        </w:rPr>
        <w:t xml:space="preserve">Projekten zur Erforschung </w:t>
      </w:r>
      <w:r w:rsidRPr="0067682E">
        <w:rPr>
          <w:szCs w:val="24"/>
        </w:rPr>
        <w:t xml:space="preserve">von </w:t>
      </w:r>
      <w:r w:rsidR="00004E6B">
        <w:rPr>
          <w:szCs w:val="24"/>
        </w:rPr>
        <w:t xml:space="preserve">neuen Konzepten und Technologien im Rahmen von </w:t>
      </w:r>
      <w:proofErr w:type="spellStart"/>
      <w:r w:rsidR="00004E6B">
        <w:rPr>
          <w:szCs w:val="24"/>
        </w:rPr>
        <w:t>Ambient</w:t>
      </w:r>
      <w:proofErr w:type="spellEnd"/>
      <w:r w:rsidR="00004E6B">
        <w:rPr>
          <w:szCs w:val="24"/>
        </w:rPr>
        <w:t xml:space="preserve"> </w:t>
      </w:r>
      <w:proofErr w:type="spellStart"/>
      <w:r w:rsidR="00004E6B">
        <w:rPr>
          <w:szCs w:val="24"/>
        </w:rPr>
        <w:t>Assited</w:t>
      </w:r>
      <w:proofErr w:type="spellEnd"/>
      <w:r w:rsidR="00004E6B">
        <w:rPr>
          <w:szCs w:val="24"/>
        </w:rPr>
        <w:t xml:space="preserve"> Living beteiligt</w:t>
      </w:r>
      <w:r w:rsidRPr="0067682E">
        <w:rPr>
          <w:szCs w:val="24"/>
        </w:rPr>
        <w:t xml:space="preserve">. </w:t>
      </w:r>
      <w:r w:rsidR="00004E6B">
        <w:rPr>
          <w:szCs w:val="24"/>
        </w:rPr>
        <w:t>Diese Forschungen haben dazu beigetragen, dass i</w:t>
      </w:r>
      <w:r w:rsidR="00004E6B">
        <w:t xml:space="preserve">m Laufe der Zeit der Forschungsbereich </w:t>
      </w:r>
      <w:proofErr w:type="spellStart"/>
      <w:r w:rsidR="00004E6B">
        <w:t>Ambient</w:t>
      </w:r>
      <w:proofErr w:type="spellEnd"/>
      <w:r w:rsidR="00004E6B">
        <w:t xml:space="preserve"> </w:t>
      </w:r>
      <w:proofErr w:type="spellStart"/>
      <w:r w:rsidR="00004E6B">
        <w:t>Assisted</w:t>
      </w:r>
      <w:proofErr w:type="spellEnd"/>
      <w:r w:rsidR="00004E6B">
        <w:t xml:space="preserve"> Living vermehrt technologische und methodische Errungenschaften dazugewinnen konnte. Zu diesen neuen Errungenschaften gehört zum Beispiel die Anwendung </w:t>
      </w:r>
      <w:r w:rsidR="00004E6B" w:rsidRPr="00A951FD">
        <w:rPr>
          <w:i/>
        </w:rPr>
        <w:t>Aladdin</w:t>
      </w:r>
      <w:r w:rsidR="00004E6B">
        <w:t xml:space="preserve">, welches Demenzkranken helfen soll Aufgaben besser zu managen und soziale Kontakte aufrechtzuhalten. Ähnliche Ansätze verfolgen auch die Anwendungen </w:t>
      </w:r>
      <w:r w:rsidR="00004E6B" w:rsidRPr="00A951FD">
        <w:rPr>
          <w:i/>
        </w:rPr>
        <w:t>Rosetta</w:t>
      </w:r>
      <w:r w:rsidR="00004E6B">
        <w:t xml:space="preserve"> und </w:t>
      </w:r>
      <w:r w:rsidR="00004E6B" w:rsidRPr="00A951FD">
        <w:rPr>
          <w:i/>
        </w:rPr>
        <w:t>Memo-Net</w:t>
      </w:r>
      <w:r w:rsidR="00004E6B" w:rsidRPr="00A951FD">
        <w:t xml:space="preserve">. </w:t>
      </w:r>
      <w:r w:rsidR="00004E6B">
        <w:fldChar w:fldCharType="begin"/>
      </w:r>
      <w:r w:rsidR="00004E6B">
        <w:instrText>ADDIN CITAVI.PLACEHOLDER 8dd08948-0696-4728-87f9-1c0d9718b726 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CbGFja21hbiBldCBhbC4gMjAxNik8L1RleHQ+DQogICAgPC9UZXh0VW5pdD4NCiAgPC9UZXh0VW5pdHM+DQo8L1BsYWNlaG9sZGVyPg==</w:instrText>
      </w:r>
      <w:r w:rsidR="00004E6B">
        <w:fldChar w:fldCharType="separate"/>
      </w:r>
      <w:bookmarkStart w:id="127" w:name="_CTVP0018dd089480696472887f91c0d9718b726"/>
      <w:r w:rsidR="00004E6B">
        <w:t>(vgl. Blackman et al. 2016)</w:t>
      </w:r>
      <w:bookmarkEnd w:id="127"/>
      <w:r w:rsidR="00004E6B">
        <w:fldChar w:fldCharType="end"/>
      </w:r>
      <w:r w:rsidR="00004E6B">
        <w:t xml:space="preserve"> Neben Anwendungen wurden auch neue Technologien zur Präsenzerkennung (z. B. „Bad </w:t>
      </w:r>
      <w:proofErr w:type="spellStart"/>
      <w:r w:rsidR="00004E6B">
        <w:t>Occupancy</w:t>
      </w:r>
      <w:proofErr w:type="spellEnd"/>
      <w:r w:rsidR="00004E6B">
        <w:t xml:space="preserve"> Sensor“), zur Erkennung von potenziellen Gefahren (z. B. „</w:t>
      </w:r>
      <w:proofErr w:type="spellStart"/>
      <w:r w:rsidR="00004E6B">
        <w:t>Flood</w:t>
      </w:r>
      <w:proofErr w:type="spellEnd"/>
      <w:r w:rsidR="00004E6B">
        <w:t xml:space="preserve"> </w:t>
      </w:r>
      <w:proofErr w:type="spellStart"/>
      <w:r w:rsidR="00004E6B">
        <w:t>Detector</w:t>
      </w:r>
      <w:proofErr w:type="spellEnd"/>
      <w:r w:rsidR="00004E6B">
        <w:t>“) sowie neue Technologien für die Positionsbestimmung (z. B. „</w:t>
      </w:r>
      <w:proofErr w:type="spellStart"/>
      <w:r w:rsidR="00004E6B">
        <w:t>Geo</w:t>
      </w:r>
      <w:proofErr w:type="spellEnd"/>
      <w:r w:rsidR="00004E6B">
        <w:t xml:space="preserve"> </w:t>
      </w:r>
      <w:proofErr w:type="spellStart"/>
      <w:r w:rsidR="00004E6B">
        <w:t>Seeker</w:t>
      </w:r>
      <w:proofErr w:type="spellEnd"/>
      <w:r w:rsidR="00004E6B">
        <w:t xml:space="preserve">“) entwickelt. </w:t>
      </w:r>
      <w:r w:rsidR="00004E6B">
        <w:fldChar w:fldCharType="begin"/>
      </w:r>
      <w:r w:rsidR="00004E6B">
        <w:instrText>ADDIN CITAVI.PLACEHOLDER 111dfc24-2b02-4f9e-ace8-408a76d18a8d PFBsYWNlaG9sZGVyPg0KICA8QWRkSW5WZXJzaW9uPjUuMy4xLjA8L0FkZEluVmVyc2lvbj4NCiAgPElkPjExMWRmYzI0LTJiMDItNGY5ZS1hY2U4LTQwOGE3NmQxOGE4ZDwvSWQ+DQogIDxFbnRyaWVzPg0KICAgIDxFbnRyeT4NCiAgICAgIDxJZD5mZDQzMmEwZi1jYWRmLTQ2NzEtYmZmNy0wN2VkYmYxZmQ3Y2Q8L0lkPg0KICAgICAgPFJlZmVyZW5jZUlkPjI0NDdkNmRiLTRlMjUtNDkyNS1iMmEyLTNjY2YyYWI0NDBkOD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sYWNrbWFuIGV0IGFsLiAyMDE2KTwvVGV4dD4NCiAgICA8L1RleHRVbml0Pg0KICA8L1RleHRVbml0cz4NCjwvUGxhY2Vob2xkZXI+</w:instrText>
      </w:r>
      <w:r w:rsidR="00004E6B">
        <w:fldChar w:fldCharType="separate"/>
      </w:r>
      <w:bookmarkStart w:id="128" w:name="_CTVP001111dfc242b024f9eace8408a76d18a8d"/>
      <w:r w:rsidR="00004E6B">
        <w:t>(ebd.)</w:t>
      </w:r>
      <w:bookmarkEnd w:id="128"/>
      <w:r w:rsidR="00004E6B">
        <w:fldChar w:fldCharType="end"/>
      </w:r>
      <w:r w:rsidR="00004E6B">
        <w:t xml:space="preserve"> Eine genaue Übersicht über die Technologien kann aus der Abbildung 15 im Anhang entnommen werden. Diese Übersicht der Technologien und Anwendungen wurde anhand einer Literaturstudie von </w:t>
      </w:r>
      <w:proofErr w:type="spellStart"/>
      <w:r w:rsidR="00004E6B">
        <w:t>Blackmann</w:t>
      </w:r>
      <w:proofErr w:type="spellEnd"/>
      <w:r w:rsidR="00004E6B">
        <w:t xml:space="preserve"> und Kollegen (2012) zusammengetragen.</w:t>
      </w:r>
    </w:p>
    <w:p w:rsidR="0067682E" w:rsidRDefault="0067682E" w:rsidP="00F303AC">
      <w:pPr>
        <w:spacing w:before="100" w:beforeAutospacing="1" w:after="100" w:afterAutospacing="1" w:line="360" w:lineRule="auto"/>
        <w:jc w:val="both"/>
        <w:rPr>
          <w:szCs w:val="24"/>
        </w:rPr>
      </w:pPr>
      <w:r w:rsidRPr="0067682E">
        <w:rPr>
          <w:szCs w:val="24"/>
        </w:rPr>
        <w:t xml:space="preserve">Die Finanzierungen </w:t>
      </w:r>
      <w:r w:rsidR="001877A4">
        <w:rPr>
          <w:szCs w:val="24"/>
        </w:rPr>
        <w:t xml:space="preserve">von den meisten </w:t>
      </w:r>
      <w:r w:rsidR="00031E32">
        <w:rPr>
          <w:szCs w:val="24"/>
        </w:rPr>
        <w:t>Forschungen</w:t>
      </w:r>
      <w:r w:rsidR="001877A4">
        <w:rPr>
          <w:szCs w:val="24"/>
        </w:rPr>
        <w:t xml:space="preserve"> und Projekten</w:t>
      </w:r>
      <w:r w:rsidR="00031E32">
        <w:rPr>
          <w:szCs w:val="24"/>
        </w:rPr>
        <w:t xml:space="preserve"> </w:t>
      </w:r>
      <w:r w:rsidRPr="0067682E">
        <w:rPr>
          <w:szCs w:val="24"/>
        </w:rPr>
        <w:t xml:space="preserve">werden hauptsächlich von VDE/VDI Innovation und Technik GmbH sowie des Bundesministeriums für Bildung und Forschung (BMBF) übernommen sowie koordiniert. </w:t>
      </w:r>
      <w:r w:rsidRPr="0067682E">
        <w:rPr>
          <w:szCs w:val="24"/>
        </w:rPr>
        <w:fldChar w:fldCharType="begin"/>
      </w:r>
      <w:r w:rsidRPr="0067682E">
        <w:rPr>
          <w:szCs w:val="24"/>
        </w:rPr>
        <w:instrText>ADDIN CITAVI.PLACEHOLDER 5ef7816d-e84e-4dc2-a7d6-bff8e9ea3df3 PFBsYWNlaG9sZGVyPg0KICA8QWRkSW5WZXJzaW9uPjUuMy4xLjA8L0FkZEluVmVyc2lvbj4NCiAgPElkPjVlZjc4MTZkLWU4NGUtNGRjMi1hN2Q2LWJmZjhlOWVhM2RmMzwvSWQ+DQogIDxFbnRyaWVzPg0KICAgIDxFbnRyeT4NCiAgICAgIDxJZD4wMDkyMjI0My02OTRmLTQ3ZTMtYjkxNi02YWUxODNhNWNhZjk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WIyNTBlMGMtOGVmYi00NmFlLTg5MmUtZDNiNjhlOGI3M2M3PC9SZWZlcmVuY2VJZ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dmdsLiBUaHlyb2xmIDIwMTM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UaHlyb2xmIDIwMTMsIFMuIDE0KTwvVGV4dD4NCiAgICA8L1RleHRVbml0Pg0KICA8L1RleHRVbml0cz4NCjwvUGxhY2Vob2xkZXI+</w:instrText>
      </w:r>
      <w:r w:rsidRPr="0067682E">
        <w:rPr>
          <w:szCs w:val="24"/>
        </w:rPr>
        <w:fldChar w:fldCharType="separate"/>
      </w:r>
      <w:bookmarkStart w:id="129" w:name="_CTVP0015ef7816de84e4dc2a7d6bff8e9ea3df3"/>
      <w:r w:rsidRPr="0067682E">
        <w:rPr>
          <w:szCs w:val="24"/>
        </w:rPr>
        <w:t>(vgl. Thyrolf 2013, S. 14)</w:t>
      </w:r>
      <w:bookmarkEnd w:id="129"/>
      <w:r w:rsidRPr="0067682E">
        <w:rPr>
          <w:szCs w:val="24"/>
        </w:rPr>
        <w:fldChar w:fldCharType="end"/>
      </w:r>
      <w:r w:rsidRPr="0067682E">
        <w:rPr>
          <w:szCs w:val="24"/>
        </w:rPr>
        <w:t xml:space="preserve">  </w:t>
      </w:r>
    </w:p>
    <w:p w:rsidR="0087650C" w:rsidRDefault="00D71BA0" w:rsidP="007E0FA8">
      <w:pPr>
        <w:spacing w:before="100" w:beforeAutospacing="1" w:after="100" w:afterAutospacing="1" w:line="360" w:lineRule="auto"/>
        <w:jc w:val="both"/>
      </w:pPr>
      <w:r>
        <w:rPr>
          <w:szCs w:val="24"/>
        </w:rPr>
        <w:t>Ebenfalls wird für AAL-Anwe</w:t>
      </w:r>
      <w:r w:rsidR="004B4BBB">
        <w:rPr>
          <w:szCs w:val="24"/>
        </w:rPr>
        <w:t>ndungen und Technologien ein ho</w:t>
      </w:r>
      <w:r>
        <w:rPr>
          <w:szCs w:val="24"/>
        </w:rPr>
        <w:t xml:space="preserve">hes Marktpotenzial die nächsten Jahre prognostiziert. So soll das Marktpotenzial allein für Deutschland auf mehrere Milliarden Euro jährlich belaufen. </w:t>
      </w:r>
      <w:r w:rsidR="009D029A">
        <w:rPr>
          <w:szCs w:val="24"/>
        </w:rPr>
        <w:fldChar w:fldCharType="begin"/>
      </w:r>
      <w:r w:rsidR="009D029A">
        <w:rPr>
          <w:szCs w:val="24"/>
        </w:rPr>
        <w:instrText>ADDIN CITAVI.PLACEHOLDER 4679428d-6db4-43c9-9d12-ef35d36beee3 PFBsYWNlaG9sZGVyPg0KICA8QWRkSW5WZXJzaW9uPjUuMy4xLjA8L0FkZEluVmVyc2lvbj4NCiAgPElkPjQ2Nzk0MjhkLTZkYjQtNDNjOS05ZDEyLWVmMzVkMzZiZWVlMzwvSWQ+DQogIDxFbnRyaWVzPg0KICAgIDxFbnRyeT4NCiAgICAgIDxJZD5jNjcxOTUwMS1hYmNlLTRlMjAtYjE4NS0xZTI5Nzk2NTI3OGM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IEJvcnJtYW5uIDIwMTIsIFMuIDEpPC9UZXh0Pg0KICAgIDwvVGV4dFVuaXQ+DQogIDwvVGV4dFVuaXRzPg0KPC9QbGFjZWhvbGRlcj4=</w:instrText>
      </w:r>
      <w:r w:rsidR="009D029A">
        <w:rPr>
          <w:szCs w:val="24"/>
        </w:rPr>
        <w:fldChar w:fldCharType="separate"/>
      </w:r>
      <w:bookmarkStart w:id="130" w:name="_CTVP0014679428d6db443c99d12ef35d36beee3"/>
      <w:r w:rsidR="009D029A">
        <w:rPr>
          <w:szCs w:val="24"/>
        </w:rPr>
        <w:t>(vgl Borrmann 2012, S. 1)</w:t>
      </w:r>
      <w:bookmarkEnd w:id="130"/>
      <w:r w:rsidR="009D029A">
        <w:rPr>
          <w:szCs w:val="24"/>
        </w:rPr>
        <w:fldChar w:fldCharType="end"/>
      </w:r>
      <w:r>
        <w:rPr>
          <w:szCs w:val="24"/>
        </w:rPr>
        <w:t xml:space="preserve"> </w:t>
      </w:r>
      <w:r w:rsidR="009D029A">
        <w:t xml:space="preserve">Dies wurde auch schon von der GFK im Jahr 2004 prognostiziert. Denn </w:t>
      </w:r>
      <w:r w:rsidR="00633058">
        <w:t xml:space="preserve">es wurde ausgerechnet, dass </w:t>
      </w:r>
      <w:r w:rsidR="009D029A">
        <w:t>wenn die über 50-Jährigen</w:t>
      </w:r>
      <w:r w:rsidR="00633058">
        <w:t xml:space="preserve"> im Jahr 2014</w:t>
      </w:r>
      <w:r w:rsidR="009D029A">
        <w:t>, die ein N</w:t>
      </w:r>
      <w:r w:rsidR="00880A2E">
        <w:t>ettoeinkommen von rund 643 Milliarden Euro</w:t>
      </w:r>
      <w:r w:rsidR="009D029A">
        <w:t xml:space="preserve"> </w:t>
      </w:r>
      <w:r w:rsidR="004B4BBB">
        <w:t>besaßen</w:t>
      </w:r>
      <w:r w:rsidR="009D029A">
        <w:t xml:space="preserve">, nur </w:t>
      </w:r>
      <w:r w:rsidR="00A951FD">
        <w:t>ein Prozent für Altengerechte A</w:t>
      </w:r>
      <w:r w:rsidR="009D029A">
        <w:t>s</w:t>
      </w:r>
      <w:r w:rsidR="00A951FD">
        <w:t>s</w:t>
      </w:r>
      <w:r w:rsidR="009D029A">
        <w:t>i</w:t>
      </w:r>
      <w:r w:rsidR="00DD17DC">
        <w:t>s</w:t>
      </w:r>
      <w:r w:rsidR="009D029A">
        <w:t>tenzsystem</w:t>
      </w:r>
      <w:r w:rsidR="002460F3">
        <w:t>e</w:t>
      </w:r>
      <w:r w:rsidR="009D029A">
        <w:t xml:space="preserve"> </w:t>
      </w:r>
      <w:r w:rsidR="00E73FF4">
        <w:t>ausge</w:t>
      </w:r>
      <w:r w:rsidR="00723ABF">
        <w:t>ge</w:t>
      </w:r>
      <w:r w:rsidR="00E73FF4">
        <w:t>ben hätten</w:t>
      </w:r>
      <w:r w:rsidR="009D029A">
        <w:t xml:space="preserve">, </w:t>
      </w:r>
      <w:r w:rsidR="004630F7">
        <w:t xml:space="preserve">so </w:t>
      </w:r>
      <w:r>
        <w:t xml:space="preserve">würde </w:t>
      </w:r>
      <w:r w:rsidR="002460F3">
        <w:t>das ein Potenzial von 6,</w:t>
      </w:r>
      <w:r w:rsidR="009D029A">
        <w:t xml:space="preserve">43 </w:t>
      </w:r>
      <w:r w:rsidR="001877A4">
        <w:t>Milliarden Euro</w:t>
      </w:r>
      <w:r w:rsidR="009D029A">
        <w:t xml:space="preserve"> im Jahr</w:t>
      </w:r>
      <w:r>
        <w:t xml:space="preserve"> ergeben</w:t>
      </w:r>
      <w:r w:rsidR="009D029A">
        <w:t>.</w:t>
      </w:r>
      <w:r w:rsidR="00CB34C9">
        <w:t xml:space="preserve"> </w:t>
      </w:r>
      <w:r w:rsidR="00CB34C9">
        <w:fldChar w:fldCharType="begin"/>
      </w:r>
      <w:r w:rsidR="00CB34C9">
        <w:instrText>ADDIN CITAVI.PLACEHOLDER b7c95731-5237-42f1-9457-122fdff608a6 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FN0cmVzZSAyMDEwKTwvVGV4dD4NCiAgICA8L1RleHRVbml0Pg0KICA8L1RleHRVbml0cz4NCjwvUGxhY2Vob2xkZXI+</w:instrText>
      </w:r>
      <w:r w:rsidR="00CB34C9">
        <w:fldChar w:fldCharType="separate"/>
      </w:r>
      <w:bookmarkStart w:id="131" w:name="_CTVP001b7c95731523742f19457122fdff608a6"/>
      <w:r w:rsidR="00CB34C9">
        <w:t>(vgl. Strese 2010)</w:t>
      </w:r>
      <w:bookmarkEnd w:id="131"/>
      <w:r w:rsidR="00CB34C9">
        <w:fldChar w:fldCharType="end"/>
      </w:r>
      <w:r w:rsidR="00CB34C9">
        <w:t xml:space="preserve"> </w:t>
      </w:r>
      <w:r w:rsidR="009D029A">
        <w:t xml:space="preserve"> </w:t>
      </w:r>
      <w:r w:rsidR="00816C4B">
        <w:t>Die</w:t>
      </w:r>
      <w:r w:rsidR="009D029A">
        <w:t xml:space="preserve"> EU-Kommission </w:t>
      </w:r>
      <w:r w:rsidR="00816C4B">
        <w:t>prognostiziert</w:t>
      </w:r>
      <w:r w:rsidR="00CB34C9">
        <w:t xml:space="preserve"> weiterhin</w:t>
      </w:r>
      <w:r w:rsidR="00816C4B">
        <w:t>, dass die nächsten Jahre ein Umsatz von 38 Milliarden Euro</w:t>
      </w:r>
      <w:r w:rsidR="00BB2D35">
        <w:t xml:space="preserve"> durch </w:t>
      </w:r>
      <w:r w:rsidR="00A951FD">
        <w:t>AAL</w:t>
      </w:r>
      <w:r w:rsidR="00BB2D35">
        <w:t>-Anwendungen und Technologien erzielt werden kann</w:t>
      </w:r>
      <w:r w:rsidR="00816C4B">
        <w:t xml:space="preserve">.  </w:t>
      </w:r>
      <w:r w:rsidR="00AE6CAE">
        <w:t>(ebd.)</w:t>
      </w:r>
      <w:r w:rsidR="00A951FD">
        <w:t xml:space="preserve"> </w:t>
      </w:r>
    </w:p>
    <w:p w:rsidR="00F121CC" w:rsidRDefault="00C00AD1" w:rsidP="00F121CC">
      <w:pPr>
        <w:pStyle w:val="berschrift2"/>
        <w:numPr>
          <w:ilvl w:val="2"/>
          <w:numId w:val="2"/>
        </w:numPr>
        <w:spacing w:line="320" w:lineRule="exact"/>
        <w:rPr>
          <w:rFonts w:ascii="Times New Roman" w:hAnsi="Times New Roman" w:cs="Times New Roman"/>
        </w:rPr>
      </w:pPr>
      <w:bookmarkStart w:id="132" w:name="_Toc467844672"/>
      <w:r>
        <w:rPr>
          <w:rFonts w:ascii="Times New Roman" w:hAnsi="Times New Roman" w:cs="Times New Roman"/>
        </w:rPr>
        <w:t>Anwendungsbereiche</w:t>
      </w:r>
      <w:bookmarkEnd w:id="132"/>
    </w:p>
    <w:p w:rsidR="00C00AD1" w:rsidRDefault="00C00AD1" w:rsidP="00C00AD1"/>
    <w:p w:rsidR="00331869" w:rsidRPr="00331869" w:rsidRDefault="00331869" w:rsidP="00331869">
      <w:pPr>
        <w:spacing w:line="360" w:lineRule="auto"/>
        <w:jc w:val="both"/>
      </w:pPr>
      <w:r>
        <w:t>Mit dem Alter ändern sich die Bedür</w:t>
      </w:r>
      <w:r w:rsidR="00DA70A8">
        <w:t>f</w:t>
      </w:r>
      <w:r>
        <w:t xml:space="preserve">nisse und Ziele der betroffenen Personen, sodass sich sechs </w:t>
      </w:r>
      <w:r w:rsidR="002836C3">
        <w:t>B</w:t>
      </w:r>
      <w:r w:rsidR="002836C3" w:rsidRPr="002836C3">
        <w:t xml:space="preserve">edürfniskategorien </w:t>
      </w:r>
      <w:r>
        <w:t>aufgrund alter</w:t>
      </w:r>
      <w:r w:rsidR="0094324D">
        <w:t>s</w:t>
      </w:r>
      <w:r>
        <w:t>kor</w:t>
      </w:r>
      <w:r w:rsidR="002836C3">
        <w:t>rel</w:t>
      </w:r>
      <w:r>
        <w:t>ierten Krankheiten und Lebensumstände</w:t>
      </w:r>
      <w:r w:rsidR="001A44F3">
        <w:t>n</w:t>
      </w:r>
      <w:r>
        <w:t xml:space="preserve"> ableiten lassen können</w:t>
      </w:r>
      <w:r w:rsidR="007E3083">
        <w:t>, die durch die Verwendung von AAL-System</w:t>
      </w:r>
      <w:r w:rsidR="000F0B60">
        <w:t>e</w:t>
      </w:r>
      <w:r w:rsidR="007E3083">
        <w:t xml:space="preserve"> abgedeckt werden sollen</w:t>
      </w:r>
      <w:r w:rsidR="002836C3">
        <w:t>. Zu diesen Bedürfnis</w:t>
      </w:r>
      <w:r>
        <w:t xml:space="preserve">kategorien zählt laut </w:t>
      </w:r>
      <w:proofErr w:type="spellStart"/>
      <w:r>
        <w:t>Thyrolf</w:t>
      </w:r>
      <w:proofErr w:type="spellEnd"/>
      <w:r>
        <w:t xml:space="preserve"> </w:t>
      </w:r>
      <w:r>
        <w:fldChar w:fldCharType="begin"/>
      </w:r>
      <w:r>
        <w:instrText>ADDIN CITAVI.PLACEHOLDER b5f0185d-15a9-4ff2-bcaf-33f8ef516ecc PFBsYWNlaG9sZGVyPg0KICA8QWRkSW5WZXJzaW9uPjUuMy4xLjA8L0FkZEluVmVyc2lvbj4NCiAgPElkPmI1ZjAxODVkLTE1YTktNGZmMi1iY2FmLTMzZjhlZjUxNmVjYzwvSWQ+DQogIDxFbnRyaWVzPg0KICAgIDxFbnRyeT4NCiAgICAgIDxJZD41MDI2MzZiYS1hM2UzLTQ5NmItOTU2NS1jNjUxOTM3MWRjZTM8L0lkPg0KICAgICAgPFJlZmVyZW5jZUlkPjViMjUwZTBjLThlZmItNDZhZS04OTJlLWQzYjY4ZThiNzNjNzwvUmVmZXJlbmNlSWQ+DQogICAgICA8WWVhck9ubHk+dHJ1ZTwvWWVhck9ubHk+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MpPC9UZXh0Pg0KICAgIDwvVGV4dFVuaXQ+DQogIDwvVGV4dFVuaXRzPg0KPC9QbGFjZWhvbGRlcj4=</w:instrText>
      </w:r>
      <w:r>
        <w:fldChar w:fldCharType="separate"/>
      </w:r>
      <w:bookmarkStart w:id="133" w:name="_CTVP001b5f0185d15a94ff2bcaf33f8ef516ecc"/>
      <w:r>
        <w:t>(2013)</w:t>
      </w:r>
      <w:bookmarkEnd w:id="133"/>
      <w:r>
        <w:fldChar w:fldCharType="end"/>
      </w:r>
      <w:r>
        <w:t xml:space="preserve"> der lange Verbleib in den eigenen vier Wänden, der Erhalt und die Förderung der Selbstständigkeit, bessere </w:t>
      </w:r>
      <w:r w:rsidRPr="00331869">
        <w:t>Lebensqualität und Teilhabe, Erhöhung von Si</w:t>
      </w:r>
      <w:r w:rsidR="000F0B60">
        <w:t>cherheit und Wohnkomfort, b</w:t>
      </w:r>
      <w:r w:rsidRPr="00331869">
        <w:t xml:space="preserve">esserer Umgang mit chronischen Erkrankungen sowie Förderung </w:t>
      </w:r>
      <w:r>
        <w:t xml:space="preserve">von Mobilität und Kommunikation. Diese Kategorien teilen sich wiederum in </w:t>
      </w:r>
      <w:r w:rsidR="001D6895">
        <w:t xml:space="preserve">die </w:t>
      </w:r>
      <w:r>
        <w:t>vier Anwendungsbereiche „Gesundheit und Pflege“, „Sicherheit und Privatsphäre“, „Haushalt und Versorgung“ sowie „Kommunikation und soziales Umfeld“ ein</w:t>
      </w:r>
      <w:r w:rsidR="002460F3">
        <w:t xml:space="preserve"> (siehe Abbildung 3</w:t>
      </w:r>
      <w:r w:rsidR="007E3083">
        <w:t>)</w:t>
      </w:r>
      <w:r>
        <w:t xml:space="preserve">. </w:t>
      </w:r>
    </w:p>
    <w:p w:rsidR="00331869" w:rsidRDefault="00331869" w:rsidP="00C00AD1"/>
    <w:p w:rsidR="007E3083" w:rsidRDefault="007E3083" w:rsidP="00C00AD1"/>
    <w:p w:rsidR="007E3083" w:rsidRDefault="007E3083" w:rsidP="007E3083">
      <w:pPr>
        <w:keepNext/>
        <w:jc w:val="center"/>
      </w:pPr>
      <w:r w:rsidRPr="007E3083">
        <w:rPr>
          <w:noProof/>
        </w:rPr>
        <w:drawing>
          <wp:inline distT="0" distB="0" distL="0" distR="0" wp14:anchorId="3C1FD171" wp14:editId="2BB2B4EB">
            <wp:extent cx="3477110" cy="3086531"/>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477110" cy="3086531"/>
                    </a:xfrm>
                    <a:prstGeom prst="rect">
                      <a:avLst/>
                    </a:prstGeom>
                  </pic:spPr>
                </pic:pic>
              </a:graphicData>
            </a:graphic>
          </wp:inline>
        </w:drawing>
      </w:r>
    </w:p>
    <w:p w:rsidR="007E3083" w:rsidRDefault="007E3083" w:rsidP="007E3083">
      <w:pPr>
        <w:pStyle w:val="Beschriftung"/>
        <w:jc w:val="center"/>
      </w:pPr>
      <w:bookmarkStart w:id="134" w:name="_Toc467844701"/>
      <w:r>
        <w:t xml:space="preserve">Abbildung </w:t>
      </w:r>
      <w:r w:rsidR="00665AA3">
        <w:fldChar w:fldCharType="begin"/>
      </w:r>
      <w:r w:rsidR="00665AA3">
        <w:instrText xml:space="preserve"> SEQ </w:instrText>
      </w:r>
      <w:r w:rsidR="00665AA3">
        <w:instrText xml:space="preserve">Abbildung \* ARABIC </w:instrText>
      </w:r>
      <w:r w:rsidR="00665AA3">
        <w:fldChar w:fldCharType="separate"/>
      </w:r>
      <w:r w:rsidR="00771804">
        <w:rPr>
          <w:noProof/>
        </w:rPr>
        <w:t>4</w:t>
      </w:r>
      <w:r w:rsidR="00665AA3">
        <w:rPr>
          <w:noProof/>
        </w:rPr>
        <w:fldChar w:fldCharType="end"/>
      </w:r>
      <w:r>
        <w:t xml:space="preserve">: Anwendungsbereiche von AAL </w:t>
      </w:r>
      <w:r>
        <w:fldChar w:fldCharType="begin"/>
      </w:r>
      <w:r>
        <w:instrText>ADDIN CITAVI.PLACEHOLDER 3adedf3a-0aba-4843-990a-1eee02abf1ee PFBsYWNlaG9sZGVyPg0KICA8QWRkSW5WZXJzaW9uPjUuMy4xLjA8L0FkZEluVmVyc2lvbj4NCiAgPElkPjNhZGVkZjNhLTBhYmEtNDg0My05OTBhLTFlZWUwMmFiZjFlZTwvSWQ+DQogIDxFbnRyaWVzPg0KICAgIDxFbnRyeT4NCiAgICAgIDxJZD45MjJjM2E1YS1lMzdlLTQzNDgtODlkYy1lYzA4YjUwNzQ3Yjc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lF1ZWxsZTogPC9QcmVmaXg+DQogICAgICA8UmVmZXJlbmNlSWQ+NWIyNTBlMGMtOGVmYi00NmFlLTg5MmUtZDNiNjhlOGI3M2M3PC9SZWZlcmVuY2VJZD4NCiAgICAgIDxSYW5nZT4NCiAgICAgICAgPFN0YXJ0PjA8L1N0YXJ0Pg0KICAgICAgICA8TGVuZ3RoPjI5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UXVlbGxlOiBUaHlyb2xmIDIwMTM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UaHlyb2xmIDIwMTMsIFMuIDE0KTwvVGV4dD4NCiAgICA8L1RleHRVbml0Pg0KICA8L1RleHRVbml0cz4NCjwvUGxhY2Vob2xkZXI+</w:instrText>
      </w:r>
      <w:r>
        <w:fldChar w:fldCharType="separate"/>
      </w:r>
      <w:bookmarkStart w:id="135" w:name="_CTVP0013adedf3a0aba4843990a1eee02abf1ee"/>
      <w:r>
        <w:t>(Quelle: Thyrolf 2013, S. 14)</w:t>
      </w:r>
      <w:bookmarkEnd w:id="134"/>
      <w:bookmarkEnd w:id="135"/>
      <w:r>
        <w:fldChar w:fldCharType="end"/>
      </w:r>
    </w:p>
    <w:p w:rsidR="00331869" w:rsidRDefault="00331869" w:rsidP="00C00AD1"/>
    <w:p w:rsidR="00C00AD1" w:rsidRDefault="008A6387" w:rsidP="009D37CD">
      <w:pPr>
        <w:spacing w:line="360" w:lineRule="auto"/>
        <w:jc w:val="both"/>
      </w:pPr>
      <w:r>
        <w:t xml:space="preserve">So werden im Bereich „Gesundheit und Pflege“ spezielle Systeme und Methoden </w:t>
      </w:r>
      <w:r w:rsidR="00B84F3C">
        <w:t>verwendet</w:t>
      </w:r>
      <w:r>
        <w:t xml:space="preserve">, die zum Beispiel durch eine Fernüberwachung es den Angehörigen und Pflegeverantwortlichen ermöglichen die Vitaldaten der älteren Personen zu </w:t>
      </w:r>
      <w:r w:rsidR="003E6518">
        <w:t>überwachen</w:t>
      </w:r>
      <w:r>
        <w:t xml:space="preserve"> und Diagnosen des Zustandes zu erstellen sowie die R</w:t>
      </w:r>
      <w:r w:rsidR="00921A91">
        <w:t>ehabilitation der Personen mit</w:t>
      </w:r>
      <w:r>
        <w:t>verfolgen</w:t>
      </w:r>
      <w:r w:rsidR="00921A91">
        <w:t xml:space="preserve"> zu können</w:t>
      </w:r>
      <w:r>
        <w:t>.</w:t>
      </w:r>
      <w:r w:rsidR="00B35A93">
        <w:t xml:space="preserve"> </w:t>
      </w:r>
      <w:r w:rsidR="00B35A93">
        <w:fldChar w:fldCharType="begin"/>
      </w:r>
      <w:r w:rsidR="00B35A93">
        <w:instrText>ADDIN CITAVI.PLACEHOLDER 888b17a1-7e3f-4925-8306-2738ac175b6d PFBsYWNlaG9sZGVyPg0KICA8QWRkSW5WZXJzaW9uPjUuMy4xLjA8L0FkZEluVmVyc2lvbj4NCiAgPElkPjg4OGIxN2ExLTdlM2YtNDkyNS04MzA2LTI3MzhhYzE3NWI2ZDwvSWQ+DQogIDxFbnRyaWVzPg0KICAgIDxFbnRyeT4NCiAgICAgIDxJZD5hNmUwMzRlMy05MTc4LTRiZmUtOWI1Yy1kOWJlMWViMWJhYzc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WIyNTBlMGMtOGVmYi00NmFlLTg5MmUtZDNiNjhlOGI3M2M3PC9SZWZlcmVuY2VJZ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UaHlyb2xmIDIwMTMsIFMuIDE0KTwvVGV4dD4NCiAgICA8L1RleHRVbml0Pg0KICA8L1RleHRVbml0cz4NCjwvUGxhY2Vob2xkZXI+</w:instrText>
      </w:r>
      <w:r w:rsidR="00B35A93">
        <w:fldChar w:fldCharType="separate"/>
      </w:r>
      <w:bookmarkStart w:id="136" w:name="_CTVP001888b17a17e3f492583062738ac175b6d"/>
      <w:r w:rsidR="00B35A93">
        <w:t>(vgl. Thyrolf 2013, S. 14)</w:t>
      </w:r>
      <w:bookmarkEnd w:id="136"/>
      <w:r w:rsidR="00B35A93">
        <w:fldChar w:fldCharType="end"/>
      </w:r>
      <w:r>
        <w:t xml:space="preserve"> Hierzu zählen auch die smarten Medikamentenverwaltungssysteme, wie smarte Medikamentendosen</w:t>
      </w:r>
      <w:r w:rsidR="00074800">
        <w:t xml:space="preserve">, Medikamentenboxen, </w:t>
      </w:r>
      <w:r w:rsidR="003C227F">
        <w:t>Medikamentenspender</w:t>
      </w:r>
      <w:r w:rsidR="00074800">
        <w:t xml:space="preserve"> und Aufsätze.</w:t>
      </w:r>
      <w:r>
        <w:t xml:space="preserve"> </w:t>
      </w:r>
      <w:r w:rsidR="00B35A93">
        <w:t>(ebd.)</w:t>
      </w:r>
    </w:p>
    <w:p w:rsidR="007E3083" w:rsidRDefault="007E3083" w:rsidP="00C00AD1"/>
    <w:p w:rsidR="0057685A" w:rsidRDefault="0057685A" w:rsidP="0057685A">
      <w:pPr>
        <w:spacing w:line="360" w:lineRule="auto"/>
        <w:jc w:val="both"/>
      </w:pPr>
      <w:r>
        <w:t xml:space="preserve">Der Bereich „Sicherheit und Privatsphäre“ </w:t>
      </w:r>
      <w:r w:rsidR="00E132CD">
        <w:t xml:space="preserve">widmet sich </w:t>
      </w:r>
      <w:r>
        <w:t>der Zielsetzung</w:t>
      </w:r>
      <w:r w:rsidR="007E3231">
        <w:t>,</w:t>
      </w:r>
      <w:r>
        <w:t xml:space="preserve"> den Personen in den eigenen vier Wänden die bestmögliche Sicherheit zu bieten. Dies kann zum Beispiel in Form von Alarmfunktionen erfolgen, die die Pers</w:t>
      </w:r>
      <w:r w:rsidR="00CB02A8">
        <w:t xml:space="preserve">onen von potentiellen Gefahren, zum Beispiel </w:t>
      </w:r>
      <w:r w:rsidR="002460F3">
        <w:t xml:space="preserve">des noch angelassenen </w:t>
      </w:r>
      <w:r w:rsidR="00962577">
        <w:t>H</w:t>
      </w:r>
      <w:r w:rsidR="002836C3">
        <w:t>erdes beim V</w:t>
      </w:r>
      <w:r w:rsidR="00CB02A8">
        <w:t>erlassen des Hauses,</w:t>
      </w:r>
      <w:r w:rsidR="00962577">
        <w:t xml:space="preserve"> </w:t>
      </w:r>
      <w:r>
        <w:t>schützen sollen.</w:t>
      </w:r>
      <w:r w:rsidR="004056A0">
        <w:t xml:space="preserve"> </w:t>
      </w:r>
      <w:r w:rsidR="004056A0">
        <w:fldChar w:fldCharType="begin"/>
      </w:r>
      <w:r w:rsidR="004056A0">
        <w:instrText>ADDIN CITAVI.PLACEHOLDER eb062630-5ff4-4ebd-8e56-86ea96dfbb7d PFBsYWNlaG9sZGVyPg0KICA8QWRkSW5WZXJzaW9uPjUuMy4xLjA8L0FkZEluVmVyc2lvbj4NCiAgPElkPmViMDYyNjMwLTVmZjQtNGViZC04ZTU2LTg2ZWE5NmRmYmI3ZDwvSWQ+DQogIDxFbnRyaWVzPg0KICAgIDxFbnRyeT4NCiAgICAgIDxJZD4zZjY0MzA4YS1jZDgzLTRkZDItOTg3MS1lYWUzNTBkOGI2YzI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lZnbC4gPC9QcmVmaXg+DQogICAgICA8UmVmZXJlbmNlSWQ+NTFhNjVlY2EtYzI2My00MjI2LTk3MTEtYjAwYWQ4MDk5NzFiPC9SZWZlcmVuY2VJZD4NCiAgICAgIDxSYW5nZT4NCiAgICAgICAgPFN0YXJ0PjA8L1N0YXJ0Pg0KICAgICAgICA8TGVuZ3RoPjMw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OKAkyBBbWJpZW50IEFzc2lzdGVkIExpdmluZzwvU2hvcnRUaXRsZT4NCiAgICAgICAgPFRpdGxlPkFtYmllbnQgQXNzaXN0ZWQgTGl2aW5nPC9UaXRsZT4NCiAgICAgIDwvUmVmZXJlbmNlPg0KICAgIDwvRW50cnk+DQogIDwvRW50cmllcz4NCiAgPFRleHQ+KFZnbC4gTmFkaGVtIEthY2hyb3VkaSwgUy4g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5hZGhlbSBLYWNocm91ZGksIFMuIDE0KTwvVGV4dD4NCiAgICA8L1RleHRVbml0Pg0KICA8L1RleHRVbml0cz4NCjwvUGxhY2Vob2xkZXI+</w:instrText>
      </w:r>
      <w:r w:rsidR="004056A0">
        <w:fldChar w:fldCharType="separate"/>
      </w:r>
      <w:r w:rsidR="0092568D">
        <w:t>(v</w:t>
      </w:r>
      <w:r w:rsidR="004056A0">
        <w:t>gl. Nadhem Kachroudi, S. 14)</w:t>
      </w:r>
      <w:r w:rsidR="004056A0">
        <w:fldChar w:fldCharType="end"/>
      </w:r>
      <w:r>
        <w:t xml:space="preserve"> Zum Schutz der Privatsphäre sollte in den privaten Bereichen auf Kameras und Mikrofone verzichtet werden. </w:t>
      </w:r>
      <w:r w:rsidR="004056A0">
        <w:t>(vgl. ebd.)</w:t>
      </w:r>
    </w:p>
    <w:p w:rsidR="00885364" w:rsidRDefault="00885364" w:rsidP="0057685A">
      <w:pPr>
        <w:spacing w:line="360" w:lineRule="auto"/>
        <w:jc w:val="both"/>
      </w:pPr>
    </w:p>
    <w:p w:rsidR="00885364" w:rsidRDefault="00885364" w:rsidP="00885364">
      <w:pPr>
        <w:spacing w:line="360" w:lineRule="auto"/>
        <w:jc w:val="both"/>
      </w:pPr>
      <w:r>
        <w:t>Die grundlegenden Aufgaben des Bereichs „Haushalt und Versorgung“ richten sich tendenziell an die Möglichkeiten zur Erleichterung der Hausarbeit. Diesbezüglich können Staubsauger bzw. Reinigungsroboter eingesetzt werden oder ferngesteuerte und vollautomatische</w:t>
      </w:r>
      <w:r w:rsidR="00550CDE">
        <w:t xml:space="preserve"> Klimaanlagen verwendet werden. </w:t>
      </w:r>
      <w:r w:rsidR="00550CDE">
        <w:fldChar w:fldCharType="begin"/>
      </w:r>
      <w:r w:rsidR="00550CDE">
        <w:instrText>ADDIN CITAVI.PLACEHOLDER b491ffd0-f3cd-4d34-b514-87ce0a861fd8 PFBsYWNlaG9sZGVyPg0KICA8QWRkSW5WZXJzaW9uPjUuMy4xLjA8L0FkZEluVmVyc2lvbj4NCiAgPElkPmI0OTFmZmQwLWYzY2QtNGQzNC1iNTE0LTg3Y2UwYTg2MWZkODwvSWQ+DQogIDxFbnRyaWVzPg0KICAgIDxFbnRyeT4NCiAgICAgIDxJZD5hOWUxZTdmMS1iMjYyLTQ0N2EtOTMyNS0wMDNlOTMzNjRjZTU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FhNjVlY2EtYzI2My00MjI2LTk3MTEtYjAwYWQ4MDk5NzFiPC9SZWZlcmVuY2VJZD4NCiAgICAgIDxSYW5nZT4NCiAgICAgICAgPFN0YXJ0PjA8L1N0YXJ0Pg0KICAgICAgICA8TGVuZ3RoPjMw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OKAkyBBbWJpZW50IEFzc2lzdGVkIExpdmluZzwvU2hvcnRUaXRsZT4NCiAgICAgICAgPFRpdGxlPkFtYmllbnQgQXNzaXN0ZWQgTGl2aW5nPC9UaXRsZT4NCiAgICAgIDwvUmVmZXJlbmNlPg0KICAgIDwvRW50cnk+DQogIDwvRW50cmllcz4NCiAgPFRleHQ+KHZnbC4gTmFkaGVtIEthY2hyb3VkaSwgUy4g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5hZGhlbSBLYWNocm91ZGksIFMuIDE0KTwvVGV4dD4NCiAgICA8L1RleHRVbml0Pg0KICA8L1RleHRVbml0cz4NCjwvUGxhY2Vob2xkZXI+</w:instrText>
      </w:r>
      <w:r w:rsidR="00550CDE">
        <w:fldChar w:fldCharType="separate"/>
      </w:r>
      <w:bookmarkStart w:id="137" w:name="_CTVP001b491ffd0f3cd4d34b51487ce0a861fd8"/>
      <w:r w:rsidR="00550CDE">
        <w:t>(vgl. Nadhem Kachroudi, S. 14)</w:t>
      </w:r>
      <w:bookmarkEnd w:id="137"/>
      <w:r w:rsidR="00550CDE">
        <w:fldChar w:fldCharType="end"/>
      </w:r>
      <w:r w:rsidR="00550CDE">
        <w:t xml:space="preserve"> </w:t>
      </w:r>
      <w:r>
        <w:t xml:space="preserve">Hauptsächlich befassen sich Forschungen im Rahmen dieser Kategorie mit der </w:t>
      </w:r>
      <w:r w:rsidR="004E5EF6">
        <w:t>Konvergenz und Interoperabilität</w:t>
      </w:r>
      <w:r>
        <w:t xml:space="preserve"> von b</w:t>
      </w:r>
      <w:r w:rsidR="004B4BBB">
        <w:t>ereits vorhandenen Systeme</w:t>
      </w:r>
      <w:r>
        <w:t xml:space="preserve">, die zu einer </w:t>
      </w:r>
      <w:r w:rsidR="00550CDE">
        <w:t>„</w:t>
      </w:r>
      <w:r>
        <w:t>intelligenten, erweiterbaren und benutzerfreundlichen Struktur“</w:t>
      </w:r>
      <w:r w:rsidR="00550CDE">
        <w:t xml:space="preserve"> (ebd.)</w:t>
      </w:r>
      <w:r>
        <w:t xml:space="preserve"> zusammengesetzt werden, sodass eine bessere Anpassung an die Bedür</w:t>
      </w:r>
      <w:r w:rsidR="004B4BBB">
        <w:t>f</w:t>
      </w:r>
      <w:r>
        <w:t>nisse der Personen stattfinden kann.</w:t>
      </w:r>
    </w:p>
    <w:p w:rsidR="00885364" w:rsidRDefault="00885364" w:rsidP="00C00AD1"/>
    <w:p w:rsidR="007E3083" w:rsidRDefault="003F22BC" w:rsidP="003F22BC">
      <w:pPr>
        <w:spacing w:line="360" w:lineRule="auto"/>
        <w:jc w:val="both"/>
      </w:pPr>
      <w:r>
        <w:t>Die sozialen Interaktionen sollen mit der Hilfe des Bereiches „Kommunikation und soziales Umfeld“ erleichtert und verbessert werden. Durch den Einsatz von Videote</w:t>
      </w:r>
      <w:r w:rsidR="00723ABF">
        <w:t>le</w:t>
      </w:r>
      <w:r w:rsidR="00240741">
        <w:t>f</w:t>
      </w:r>
      <w:r>
        <w:t xml:space="preserve">onien und anderen Technologien soll die Stärkung </w:t>
      </w:r>
      <w:r w:rsidR="00240741">
        <w:t>der</w:t>
      </w:r>
      <w:r>
        <w:t xml:space="preserve"> Beziehungen von </w:t>
      </w:r>
      <w:r w:rsidR="00240741">
        <w:t xml:space="preserve">alleinlebenden </w:t>
      </w:r>
      <w:r>
        <w:t>älteren Personen</w:t>
      </w:r>
      <w:r w:rsidR="00240741">
        <w:t xml:space="preserve"> </w:t>
      </w:r>
      <w:r>
        <w:t xml:space="preserve">weiter gestärkt und ausgebaut werden. </w:t>
      </w:r>
      <w:r>
        <w:fldChar w:fldCharType="begin"/>
      </w:r>
      <w:r>
        <w:instrText>ADDIN CITAVI.PLACEHOLDER 3bf30533-047b-4650-9040-ccc95debfa58 PFBsYWNlaG9sZGVyPg0KICA8QWRkSW5WZXJzaW9uPjUuMy4xLjA8L0FkZEluVmVyc2lvbj4NCiAgPElkPjNiZjMwNTMzLTA0N2ItNDY1MC05MDQwLWNjYzk1ZGViZmE1ODwvSWQ+DQogIDxFbnRyaWVzPg0KICAgIDxFbnRyeT4NCiAgICAgIDxJZD44ZDBiYTQxMi0wN2Q4LTQ5MWItODA0MS0wN2YzMTVlM2IyYjE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FhNjVlY2EtYzI2My00MjI2LTk3MTEtYjAwYWQ4MDk5NzFiPC9SZWZlcmVuY2VJZD4NCiAgICAgIDxSYW5nZT4NCiAgICAgICAgPFN0YXJ0PjA8L1N0YXJ0Pg0KICAgICAgICA8TGVuZ3RoPjI5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TmFkaGVtIEthY2hyb3VkaSwgUy4gMTQ7IHZnbC4gMTRUaHlyb2xmIDIwMTMsIFMuIDE0KTwvVGV4dD4NCiAgICA8L1RleHRVbml0Pg0KICA8L1RleHRVbml0cz4NCjwvUGxhY2Vob2xkZXI+</w:instrText>
      </w:r>
      <w:r>
        <w:fldChar w:fldCharType="separate"/>
      </w:r>
      <w:bookmarkStart w:id="138" w:name="_CTVP0013bf30533047b46509040ccc95debfa58"/>
      <w:r>
        <w:t xml:space="preserve">(vgl. </w:t>
      </w:r>
      <w:r w:rsidR="00623758">
        <w:t xml:space="preserve">Nadhem Kachroudi, S. 14; vgl. </w:t>
      </w:r>
      <w:r>
        <w:t>Thyrolf 2013, S. 14)</w:t>
      </w:r>
      <w:bookmarkEnd w:id="138"/>
      <w:r>
        <w:fldChar w:fldCharType="end"/>
      </w:r>
      <w:r>
        <w:t xml:space="preserve"> </w:t>
      </w:r>
      <w:r w:rsidR="00153E1D">
        <w:t xml:space="preserve">Ebenfalls kann durch </w:t>
      </w:r>
      <w:r>
        <w:t xml:space="preserve">intakte soziale Interaktionen die körperliche und seelische Gesundheit gefördert werden.  </w:t>
      </w:r>
      <w:r>
        <w:fldChar w:fldCharType="begin"/>
      </w:r>
      <w:r w:rsidR="0074745E">
        <w:instrText>ADDIN CITAVI.PLACEHOLDER aa80b819-01af-4235-880b-1e802f932407 PFBsYWNlaG9sZGVyPg0KICA8QWRkSW5WZXJzaW9uPjUuMy4xLjA8L0FkZEluVmVyc2lvbj4NCiAgPElkPmFhODBiODE5LTAxYWYtNDIzNS04ODBiLTFlODAyZjkzMjQwNzwvSWQ+DQogIDxFbnRyaWVzPg0KICAgIDxFbnRyeT4NCiAgICAgIDxJZD5hOWUxZTdmMS1iMjYyLTQ0N2EtOTMyNS0wMDNlOTMzNjRjZTU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5hZGhlbSBLYWNocm91ZGksIFMuIDE0KTwvVGV4dD4NCiAgICA8L1RleHRVbml0Pg0KICA8L1RleHRVbml0cz4NCjwvUGxhY2Vob2xkZXI+</w:instrText>
      </w:r>
      <w:r>
        <w:fldChar w:fldCharType="separate"/>
      </w:r>
      <w:r>
        <w:t>(vgl. Nadhem Kachroudi, S. 14)</w:t>
      </w:r>
      <w:r>
        <w:fldChar w:fldCharType="end"/>
      </w:r>
    </w:p>
    <w:p w:rsidR="0087650C" w:rsidRPr="0087650C" w:rsidRDefault="0087650C" w:rsidP="0087650C"/>
    <w:p w:rsidR="00CA1068" w:rsidRDefault="007B7D7C" w:rsidP="009255DD">
      <w:pPr>
        <w:pStyle w:val="berschrift1"/>
        <w:numPr>
          <w:ilvl w:val="0"/>
          <w:numId w:val="2"/>
        </w:numPr>
        <w:spacing w:line="320" w:lineRule="exact"/>
        <w:rPr>
          <w:rFonts w:ascii="Arial" w:hAnsi="Arial" w:cs="Arial"/>
        </w:rPr>
      </w:pPr>
      <w:bookmarkStart w:id="139" w:name="_Toc462229576"/>
      <w:bookmarkStart w:id="140" w:name="_Toc462230396"/>
      <w:bookmarkStart w:id="141" w:name="_Toc462231025"/>
      <w:bookmarkStart w:id="142" w:name="_Toc467844673"/>
      <w:r>
        <w:rPr>
          <w:rFonts w:ascii="Arial" w:hAnsi="Arial" w:cs="Arial"/>
        </w:rPr>
        <w:t>Analyse und Evaluierung bestehender Produkte</w:t>
      </w:r>
      <w:bookmarkEnd w:id="139"/>
      <w:bookmarkEnd w:id="140"/>
      <w:bookmarkEnd w:id="141"/>
      <w:bookmarkEnd w:id="142"/>
    </w:p>
    <w:p w:rsidR="0029433C" w:rsidRDefault="0029433C" w:rsidP="0029433C">
      <w:pPr>
        <w:spacing w:line="360" w:lineRule="auto"/>
        <w:jc w:val="both"/>
      </w:pPr>
    </w:p>
    <w:p w:rsidR="001C7272" w:rsidRDefault="0029433C" w:rsidP="0029433C">
      <w:pPr>
        <w:spacing w:line="360" w:lineRule="auto"/>
        <w:jc w:val="both"/>
      </w:pPr>
      <w:r>
        <w:t>Wissenschaftler beschäftigen sich schon seit Jahren mit dem Thema Adhärenz bei älteren Personen und die Gründe für Non-Adhärenz. So wu</w:t>
      </w:r>
      <w:r w:rsidR="004B4BBB">
        <w:t>rden bereits in den späten Achtzigern die ersten e</w:t>
      </w:r>
      <w:r>
        <w:t xml:space="preserve">lektronischen Geräte zur Messung von Adhärenz erfunden und auf den Markt gebracht. Eines dieser Geräte ist das </w:t>
      </w:r>
      <w:proofErr w:type="spellStart"/>
      <w:r w:rsidRPr="003F0B62">
        <w:rPr>
          <w:i/>
        </w:rPr>
        <w:t>Medication</w:t>
      </w:r>
      <w:proofErr w:type="spellEnd"/>
      <w:r w:rsidRPr="003F0B62">
        <w:rPr>
          <w:i/>
        </w:rPr>
        <w:t xml:space="preserve"> Event Monitoring System (MEMS)</w:t>
      </w:r>
      <w:r>
        <w:t xml:space="preserve">. Unter MEMS versteht man kleine Medikamentendosen mit einer Verschlusskappe, die durch die Verwendung eines </w:t>
      </w:r>
      <w:proofErr w:type="spellStart"/>
      <w:r>
        <w:t>Microkontrollers</w:t>
      </w:r>
      <w:proofErr w:type="spellEnd"/>
      <w:r>
        <w:t xml:space="preserve"> jed</w:t>
      </w:r>
      <w:r w:rsidR="003F0B62">
        <w:t>e Öffnung der Dose protokollieren kann</w:t>
      </w:r>
      <w:r>
        <w:t xml:space="preserve"> </w:t>
      </w:r>
      <w:r>
        <w:fldChar w:fldCharType="begin"/>
      </w:r>
      <w:r>
        <w:instrText>ADDIN CITAVI.PLACEHOLDER f9e980f8-dd3e-4d07-a99a-e257e27397ef 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2YW4gZGVuIEJvb2dhYXJkIGV0IGFsLiwgUy4gNjMyKTwvVGV4dD4NCiAgICA8L1RleHRVbml0Pg0KICA8L1RleHRVbml0cz4NCjwvUGxhY2Vob2xkZXI+</w:instrText>
      </w:r>
      <w:r>
        <w:fldChar w:fldCharType="separate"/>
      </w:r>
      <w:bookmarkStart w:id="143" w:name="_CTVP001f9e980f8dd3e4d07a99ae257e27397ef"/>
      <w:r w:rsidR="000100C2">
        <w:t>(vgl. van den Boogaard et al., S. 632)</w:t>
      </w:r>
      <w:bookmarkEnd w:id="143"/>
      <w:r>
        <w:fldChar w:fldCharType="end"/>
      </w:r>
      <w:r>
        <w:t xml:space="preserve">  So wurde mit der Hilfe von MEMS im Jahr 1989 von Cramer et al. </w:t>
      </w:r>
      <w:r>
        <w:fldChar w:fldCharType="begin"/>
      </w:r>
      <w:r>
        <w:instrText>ADDIN CITAVI.PLACEHOLDER cea57cc2-5fd6-4d86-92ad-2f0dc3122651 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E5ODkpPC9UZXh0Pg0KICAgIDwvVGV4dFVuaXQ+DQogIDwvVGV4dFVuaXRzPg0KPC9QbGFjZWhvbGRlcj4=</w:instrText>
      </w:r>
      <w:r>
        <w:fldChar w:fldCharType="separate"/>
      </w:r>
      <w:bookmarkStart w:id="144" w:name="_CTVP001cea57cc25fd64d8692ad2f0dc3122651"/>
      <w:r w:rsidR="000100C2">
        <w:t>(1989)</w:t>
      </w:r>
      <w:bookmarkEnd w:id="144"/>
      <w:r>
        <w:fldChar w:fldCharType="end"/>
      </w:r>
      <w:r>
        <w:t xml:space="preserve"> bereits Untersuchungen unter der Verwendung der Medikamentendose angestellt, um die Gründe für Non-Adhärenz zu untersuchen. Seitdem gilt MEMS in der Forschung von Adhärenz als der Goldstandard. </w:t>
      </w:r>
      <w:r>
        <w:fldChar w:fldCharType="begin"/>
      </w:r>
      <w:r>
        <w:instrText>ADDIN CITAVI.PLACEHOLDER 268595c5-1627-4cc3-94a9-769621b56601 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dmFuIGRlbiBCb29nYWFyZCBldCBhbC4gMjAxMSwgUy4gNjMyKTwvVGV4dD4NCiAgICA8L1RleHRVbml0Pg0KICA8L1RleHRVbml0cz4NCjwvUGxhY2Vob2xkZXI+</w:instrText>
      </w:r>
      <w:r>
        <w:fldChar w:fldCharType="separate"/>
      </w:r>
      <w:bookmarkStart w:id="145" w:name="_CTVP001268595c516274cc394a9769621b56601"/>
      <w:r w:rsidR="000100C2">
        <w:t>(vgl. van den Boogaard et al. 2011, S. 632)</w:t>
      </w:r>
      <w:bookmarkEnd w:id="145"/>
      <w:r>
        <w:fldChar w:fldCharType="end"/>
      </w:r>
      <w:r w:rsidR="00BD631D">
        <w:t xml:space="preserve"> Mittlerweile sind einige smarte Medikamenten</w:t>
      </w:r>
      <w:r w:rsidR="003F0B62">
        <w:t>verwaltungs</w:t>
      </w:r>
      <w:r w:rsidR="00BD631D">
        <w:t>produkte in den unterschiedlichsten V</w:t>
      </w:r>
      <w:r w:rsidR="00DF3B62">
        <w:t xml:space="preserve">arianten auf den Markt gekommen, die in diesem Abschnitt unterteilt in den folgenden Gruppen betrachtet werden: </w:t>
      </w:r>
      <w:r w:rsidR="00DF3B62" w:rsidRPr="001C7272">
        <w:rPr>
          <w:i/>
        </w:rPr>
        <w:t>Smarte Medikamentendosen</w:t>
      </w:r>
      <w:r w:rsidR="00DF3B62">
        <w:t xml:space="preserve">, </w:t>
      </w:r>
      <w:r w:rsidR="00DF3B62" w:rsidRPr="001C7272">
        <w:rPr>
          <w:i/>
        </w:rPr>
        <w:t>smarte Medikamentenboxen</w:t>
      </w:r>
      <w:r w:rsidR="00DF3B62">
        <w:t xml:space="preserve">, </w:t>
      </w:r>
      <w:r w:rsidR="00DF3B62" w:rsidRPr="001C7272">
        <w:rPr>
          <w:i/>
        </w:rPr>
        <w:t>smarte Aufsätze</w:t>
      </w:r>
      <w:r w:rsidR="00DF3B62">
        <w:t xml:space="preserve">, </w:t>
      </w:r>
      <w:r w:rsidR="00DF3B62" w:rsidRPr="001C7272">
        <w:rPr>
          <w:i/>
        </w:rPr>
        <w:t xml:space="preserve">smarte </w:t>
      </w:r>
      <w:r w:rsidR="003C227F">
        <w:rPr>
          <w:i/>
        </w:rPr>
        <w:t>Medikamentenspender</w:t>
      </w:r>
      <w:r w:rsidR="00543CD7">
        <w:t>.</w:t>
      </w:r>
    </w:p>
    <w:p w:rsidR="009B4649" w:rsidRDefault="009B4649" w:rsidP="0029433C">
      <w:pPr>
        <w:spacing w:line="360" w:lineRule="auto"/>
        <w:jc w:val="both"/>
      </w:pPr>
    </w:p>
    <w:p w:rsidR="001C7272" w:rsidRPr="009B4649" w:rsidRDefault="001C7272" w:rsidP="009B4649">
      <w:pPr>
        <w:pStyle w:val="berschrift2"/>
        <w:numPr>
          <w:ilvl w:val="1"/>
          <w:numId w:val="2"/>
        </w:numPr>
        <w:rPr>
          <w:rFonts w:ascii="Times New Roman" w:hAnsi="Times New Roman" w:cs="Times New Roman"/>
        </w:rPr>
      </w:pPr>
      <w:bookmarkStart w:id="146" w:name="_Toc462229577"/>
      <w:bookmarkStart w:id="147" w:name="_Toc462230397"/>
      <w:bookmarkStart w:id="148" w:name="_Toc462231026"/>
      <w:bookmarkStart w:id="149" w:name="_Toc467844674"/>
      <w:r w:rsidRPr="009B4649">
        <w:rPr>
          <w:rFonts w:ascii="Times New Roman" w:hAnsi="Times New Roman" w:cs="Times New Roman"/>
        </w:rPr>
        <w:t xml:space="preserve">Smarte </w:t>
      </w:r>
      <w:bookmarkEnd w:id="146"/>
      <w:bookmarkEnd w:id="147"/>
      <w:bookmarkEnd w:id="148"/>
      <w:r w:rsidR="00F224F2">
        <w:rPr>
          <w:rFonts w:ascii="Times New Roman" w:hAnsi="Times New Roman" w:cs="Times New Roman"/>
        </w:rPr>
        <w:t>Medikamentenspender</w:t>
      </w:r>
      <w:bookmarkEnd w:id="149"/>
    </w:p>
    <w:p w:rsidR="00543CD7" w:rsidRPr="00543CD7" w:rsidRDefault="00543CD7" w:rsidP="00543CD7"/>
    <w:p w:rsidR="00543CD7" w:rsidRDefault="00503B51" w:rsidP="0029433C">
      <w:pPr>
        <w:spacing w:line="360" w:lineRule="auto"/>
        <w:jc w:val="both"/>
      </w:pPr>
      <w:r w:rsidRPr="00496DE4">
        <w:t>D</w:t>
      </w:r>
      <w:r w:rsidR="00F224F2">
        <w:t>ie smarten Medikamentenspender</w:t>
      </w:r>
      <w:r w:rsidRPr="00496DE4">
        <w:t xml:space="preserve"> zeichnen sich dadurch aus, dass die Ausgabe der Medikamente durc</w:t>
      </w:r>
      <w:r w:rsidR="00C11C71">
        <w:t>h eine Vorrichtung erfolgt, wodurch nur eine bestimmte Anzahl an Medikamente ausgeben werden</w:t>
      </w:r>
      <w:r w:rsidR="004B4BBB">
        <w:t>. kennzeichnend</w:t>
      </w:r>
      <w:r w:rsidRPr="00496DE4">
        <w:t xml:space="preserve"> </w:t>
      </w:r>
      <w:r w:rsidR="00F224F2">
        <w:t>für smarte Medikamentenspender</w:t>
      </w:r>
      <w:r w:rsidRPr="00496DE4">
        <w:t xml:space="preserve"> ist auch, dass </w:t>
      </w:r>
      <w:r w:rsidR="00496DE4">
        <w:t>durch deren Verwendung</w:t>
      </w:r>
      <w:r w:rsidRPr="00496DE4">
        <w:t xml:space="preserve"> </w:t>
      </w:r>
      <w:r w:rsidR="00496DE4" w:rsidRPr="00496DE4">
        <w:t xml:space="preserve">eine falsche Medikamenteneinnahme verhindert </w:t>
      </w:r>
      <w:r w:rsidR="00424B99">
        <w:t xml:space="preserve">werden </w:t>
      </w:r>
      <w:r w:rsidR="00C11C71">
        <w:t>kann</w:t>
      </w:r>
      <w:r w:rsidR="00496DE4" w:rsidRPr="00496DE4">
        <w:t xml:space="preserve">, da </w:t>
      </w:r>
      <w:r w:rsidR="00424B99">
        <w:t>die meisten</w:t>
      </w:r>
      <w:r w:rsidR="00F224F2">
        <w:t xml:space="preserve"> Medikamentenspender</w:t>
      </w:r>
      <w:r w:rsidR="00496DE4" w:rsidRPr="00496DE4">
        <w:t xml:space="preserve"> die Ausgabe </w:t>
      </w:r>
      <w:r w:rsidR="00424B99">
        <w:t>der Medikamente regulieren</w:t>
      </w:r>
      <w:r w:rsidR="00C11C71">
        <w:t xml:space="preserve"> und nur die Medikamente ausgegeben werden, die Eingenommen werden müssen. </w:t>
      </w:r>
    </w:p>
    <w:p w:rsidR="000546EA" w:rsidRDefault="000546EA" w:rsidP="0029433C">
      <w:pPr>
        <w:spacing w:line="360" w:lineRule="auto"/>
        <w:jc w:val="both"/>
      </w:pPr>
    </w:p>
    <w:p w:rsidR="004C2EF0" w:rsidRPr="004C2EF0" w:rsidRDefault="00E05BD6" w:rsidP="004C2EF0">
      <w:pPr>
        <w:pStyle w:val="berschrift2"/>
        <w:numPr>
          <w:ilvl w:val="2"/>
          <w:numId w:val="2"/>
        </w:numPr>
        <w:spacing w:line="320" w:lineRule="exact"/>
        <w:rPr>
          <w:rFonts w:ascii="Times New Roman" w:hAnsi="Times New Roman" w:cs="Times New Roman"/>
        </w:rPr>
      </w:pPr>
      <w:bookmarkStart w:id="150" w:name="_Toc467844675"/>
      <w:r>
        <w:rPr>
          <w:rFonts w:ascii="Times New Roman" w:hAnsi="Times New Roman" w:cs="Times New Roman"/>
        </w:rPr>
        <w:t xml:space="preserve">Produkte </w:t>
      </w:r>
      <w:r w:rsidR="004C2EF0">
        <w:rPr>
          <w:rFonts w:ascii="Times New Roman" w:hAnsi="Times New Roman" w:cs="Times New Roman"/>
        </w:rPr>
        <w:t>auf dem Markt</w:t>
      </w:r>
      <w:bookmarkEnd w:id="150"/>
    </w:p>
    <w:p w:rsidR="004C2EF0" w:rsidRDefault="004C2EF0" w:rsidP="004C2EF0">
      <w:pPr>
        <w:rPr>
          <w:b/>
        </w:rPr>
      </w:pPr>
    </w:p>
    <w:p w:rsidR="00543CD7" w:rsidRPr="004C2EF0" w:rsidRDefault="00543CD7" w:rsidP="004C2EF0">
      <w:pPr>
        <w:rPr>
          <w:b/>
        </w:rPr>
      </w:pPr>
      <w:r w:rsidRPr="004C2EF0">
        <w:rPr>
          <w:b/>
        </w:rPr>
        <w:t>Hero</w:t>
      </w:r>
    </w:p>
    <w:p w:rsidR="00882142" w:rsidRPr="00882142" w:rsidRDefault="00882142" w:rsidP="00882142"/>
    <w:p w:rsidR="00543CD7" w:rsidRDefault="00543CD7" w:rsidP="0029433C">
      <w:pPr>
        <w:spacing w:line="360" w:lineRule="auto"/>
        <w:jc w:val="both"/>
      </w:pPr>
      <w:r w:rsidRPr="00543CD7">
        <w:t>Hero ist e</w:t>
      </w:r>
      <w:r w:rsidR="00F224F2">
        <w:t>in smarter Medikamentenspender</w:t>
      </w:r>
      <w:r w:rsidRPr="00543CD7">
        <w:t xml:space="preserve">, der von HERO </w:t>
      </w:r>
      <w:proofErr w:type="spellStart"/>
      <w:r w:rsidRPr="00543CD7">
        <w:t>Health</w:t>
      </w:r>
      <w:proofErr w:type="spellEnd"/>
      <w:r w:rsidRPr="00543CD7">
        <w:t xml:space="preserve"> LLC</w:t>
      </w:r>
      <w:r>
        <w:t xml:space="preserve"> entwickelt und </w:t>
      </w:r>
      <w:r w:rsidR="00DD74AD">
        <w:t>für einen Preis von 599 $ vertrieben wird</w:t>
      </w:r>
      <w:r>
        <w:t xml:space="preserve">. Hero </w:t>
      </w:r>
      <w:r w:rsidR="00DD74AD">
        <w:t xml:space="preserve">ist ein </w:t>
      </w:r>
      <w:r w:rsidR="00F224F2">
        <w:t>Medikamentenspender</w:t>
      </w:r>
      <w:r w:rsidR="00DD74AD">
        <w:t>, der einen Monatsvorrat von 10 verschiedenen Medikamenten beherbergen kann. Die jeweiligen Medikamente, die eingenommen werden müssen, werden von Hero verwaltet und automatisch dem jeweiligen Zeitpunkt zugeordnet, sodass eine Über- oder Unterdosierung bzw. die Einnahme von falschen Medikamenten verhindert wird.</w:t>
      </w:r>
      <w:r w:rsidR="00BD7681">
        <w:t xml:space="preserve"> Weiterhin wird von dem System eine Medikamentenknappheit </w:t>
      </w:r>
      <w:r w:rsidR="00D23987">
        <w:t>durch</w:t>
      </w:r>
      <w:r w:rsidR="00BD7681">
        <w:t xml:space="preserve"> die Verwendung von Sensoren verhindert, die die vorhandenen Medikamente zählen und bei einer Knappheit eine Nachbestellung bei Amazon </w:t>
      </w:r>
      <w:r w:rsidR="006A362E">
        <w:t>tätigen</w:t>
      </w:r>
      <w:r w:rsidR="00A42783">
        <w:t xml:space="preserve"> können</w:t>
      </w:r>
      <w:r w:rsidR="00BD7681">
        <w:t xml:space="preserve">. </w:t>
      </w:r>
      <w:r w:rsidR="00DD74AD">
        <w:t xml:space="preserve"> </w:t>
      </w:r>
      <w:r w:rsidR="0086215F">
        <w:fldChar w:fldCharType="begin"/>
      </w:r>
      <w:r w:rsidR="000100C2">
        <w:instrText>ADDIN CITAVI.PLACEHOLDER 358d87e1-eb79-41e4-a9b0-743e8f58982d 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hFUk8gSGVhbHRoIExMQyAyMDE2KTwvVGV4dD4NCiAgICA8L1RleHRVbml0Pg0KICA8L1RleHRVbml0cz4NCjwvUGxhY2Vob2xkZXI+</w:instrText>
      </w:r>
      <w:r w:rsidR="0086215F">
        <w:fldChar w:fldCharType="separate"/>
      </w:r>
      <w:bookmarkStart w:id="151" w:name="_CTVP001358d87e1eb7941e4a9b0743e8f58982d"/>
      <w:r w:rsidR="000100C2">
        <w:t>(Vgl. HERO Health LLC 2016)</w:t>
      </w:r>
      <w:bookmarkEnd w:id="151"/>
      <w:r w:rsidR="0086215F">
        <w:fldChar w:fldCharType="end"/>
      </w:r>
    </w:p>
    <w:p w:rsidR="00DD74AD" w:rsidRDefault="00DD74AD" w:rsidP="0029433C">
      <w:pPr>
        <w:spacing w:line="360" w:lineRule="auto"/>
        <w:jc w:val="both"/>
      </w:pPr>
    </w:p>
    <w:p w:rsidR="001E5D28" w:rsidRDefault="00C11C71" w:rsidP="001E5D28">
      <w:pPr>
        <w:keepNext/>
        <w:spacing w:line="360" w:lineRule="auto"/>
        <w:jc w:val="center"/>
      </w:pPr>
      <w:r>
        <w:rPr>
          <w:noProof/>
        </w:rPr>
        <w:drawing>
          <wp:inline distT="0" distB="0" distL="0" distR="0" wp14:anchorId="05F77A63" wp14:editId="329A7979">
            <wp:extent cx="2276475" cy="1862190"/>
            <wp:effectExtent l="0" t="0" r="0" b="508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288728" cy="1872213"/>
                    </a:xfrm>
                    <a:prstGeom prst="rect">
                      <a:avLst/>
                    </a:prstGeom>
                    <a:noFill/>
                    <a:ln>
                      <a:noFill/>
                    </a:ln>
                  </pic:spPr>
                </pic:pic>
              </a:graphicData>
            </a:graphic>
          </wp:inline>
        </w:drawing>
      </w:r>
    </w:p>
    <w:p w:rsidR="00C11C71" w:rsidRDefault="001E5D28" w:rsidP="001E5D28">
      <w:pPr>
        <w:pStyle w:val="Beschriftung"/>
        <w:jc w:val="center"/>
      </w:pPr>
      <w:bookmarkStart w:id="152" w:name="_Toc467844702"/>
      <w:r>
        <w:t xml:space="preserve">Abbildung </w:t>
      </w:r>
      <w:r w:rsidR="00665AA3">
        <w:fldChar w:fldCharType="begin"/>
      </w:r>
      <w:r w:rsidR="00665AA3">
        <w:instrText xml:space="preserve"> SEQ Abbildung \* ARABIC </w:instrText>
      </w:r>
      <w:r w:rsidR="00665AA3">
        <w:fldChar w:fldCharType="separate"/>
      </w:r>
      <w:r w:rsidR="00771804">
        <w:rPr>
          <w:noProof/>
        </w:rPr>
        <w:t>5</w:t>
      </w:r>
      <w:r w:rsidR="00665AA3">
        <w:rPr>
          <w:noProof/>
        </w:rPr>
        <w:fldChar w:fldCharType="end"/>
      </w:r>
      <w:r>
        <w:t xml:space="preserve">: Hero </w:t>
      </w:r>
      <w:r w:rsidR="003C227F">
        <w:t>Medikamentenspender</w:t>
      </w:r>
      <w:r w:rsidR="0086215F">
        <w:t xml:space="preserve"> </w:t>
      </w:r>
      <w:r w:rsidR="0086215F">
        <w:fldChar w:fldCharType="begin"/>
      </w:r>
      <w:r w:rsidR="000100C2">
        <w:instrText>ADDIN CITAVI.PLACEHOLDER 74f09258-4362-455e-a8dd-18cfd7988c94 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RdWVsbGU6IEhFUk8gSGVhbHRoIExMQyAyMDE2KTwvVGV4dD4NCiAgICA8L1RleHRVbml0Pg0KICA8L1RleHRVbml0cz4NCjwvUGxhY2Vob2xkZXI+</w:instrText>
      </w:r>
      <w:r w:rsidR="0086215F">
        <w:fldChar w:fldCharType="separate"/>
      </w:r>
      <w:bookmarkStart w:id="153" w:name="_CTVP00174f092584362455ea8dd18cfd7988c94"/>
      <w:r w:rsidR="000100C2">
        <w:t>(Quelle: HERO Health LLC 2016)</w:t>
      </w:r>
      <w:bookmarkEnd w:id="152"/>
      <w:bookmarkEnd w:id="153"/>
      <w:r w:rsidR="0086215F">
        <w:fldChar w:fldCharType="end"/>
      </w:r>
    </w:p>
    <w:p w:rsidR="00D310CC" w:rsidRDefault="00D310CC" w:rsidP="00D310CC"/>
    <w:p w:rsidR="00D310CC" w:rsidRDefault="00D310CC" w:rsidP="00D310CC"/>
    <w:p w:rsidR="00D310CC" w:rsidRPr="00D310CC" w:rsidRDefault="00D310CC" w:rsidP="00D310CC"/>
    <w:p w:rsidR="00C11C71" w:rsidRPr="00543CD7" w:rsidRDefault="00C11C71" w:rsidP="00C11C71">
      <w:pPr>
        <w:spacing w:line="360" w:lineRule="auto"/>
        <w:jc w:val="center"/>
      </w:pPr>
    </w:p>
    <w:p w:rsidR="00543CD7" w:rsidRPr="00A93A25" w:rsidRDefault="00543CD7" w:rsidP="00A93A25">
      <w:pPr>
        <w:rPr>
          <w:b/>
        </w:rPr>
      </w:pPr>
      <w:proofErr w:type="spellStart"/>
      <w:r w:rsidRPr="00A93A25">
        <w:rPr>
          <w:b/>
        </w:rPr>
        <w:t>MyUBox</w:t>
      </w:r>
      <w:proofErr w:type="spellEnd"/>
    </w:p>
    <w:p w:rsidR="00F0753E" w:rsidRDefault="00F0753E" w:rsidP="0029433C">
      <w:pPr>
        <w:spacing w:line="360" w:lineRule="auto"/>
        <w:jc w:val="both"/>
        <w:rPr>
          <w:b/>
        </w:rPr>
      </w:pPr>
    </w:p>
    <w:p w:rsidR="00BD7681" w:rsidRDefault="00F0753E" w:rsidP="0029433C">
      <w:pPr>
        <w:spacing w:line="360" w:lineRule="auto"/>
        <w:jc w:val="both"/>
      </w:pPr>
      <w:proofErr w:type="spellStart"/>
      <w:r w:rsidRPr="00C72354">
        <w:t>Ubox</w:t>
      </w:r>
      <w:proofErr w:type="spellEnd"/>
      <w:r w:rsidRPr="00C72354">
        <w:t xml:space="preserve"> wurde im Jahr 2007 von </w:t>
      </w:r>
      <w:proofErr w:type="spellStart"/>
      <w:r w:rsidRPr="00C72354">
        <w:t>Goutam</w:t>
      </w:r>
      <w:proofErr w:type="spellEnd"/>
      <w:r w:rsidRPr="00C72354">
        <w:t xml:space="preserve"> </w:t>
      </w:r>
      <w:proofErr w:type="spellStart"/>
      <w:r w:rsidRPr="00C72354">
        <w:t>Reddy</w:t>
      </w:r>
      <w:proofErr w:type="spellEnd"/>
      <w:r w:rsidRPr="00C72354">
        <w:t xml:space="preserve"> und Sara </w:t>
      </w:r>
      <w:proofErr w:type="spellStart"/>
      <w:r w:rsidRPr="00C72354">
        <w:t>Cinnamon</w:t>
      </w:r>
      <w:proofErr w:type="spellEnd"/>
      <w:r w:rsidRPr="00C72354">
        <w:t xml:space="preserve"> en</w:t>
      </w:r>
      <w:r w:rsidR="00F224F2">
        <w:t>tw</w:t>
      </w:r>
      <w:r w:rsidRPr="00C72354">
        <w:t>ickelt, um</w:t>
      </w:r>
      <w:r w:rsidR="009C02B8">
        <w:t xml:space="preserve"> </w:t>
      </w:r>
      <w:r w:rsidR="000546EA">
        <w:t>Tuberkulose</w:t>
      </w:r>
      <w:r w:rsidR="004B4BBB">
        <w:t xml:space="preserve"> Erkra</w:t>
      </w:r>
      <w:r w:rsidR="009C02B8" w:rsidRPr="00C72354">
        <w:t>nkten Menschen</w:t>
      </w:r>
      <w:r w:rsidRPr="00C72354">
        <w:t xml:space="preserve"> in Indien und</w:t>
      </w:r>
      <w:r w:rsidR="009C02B8">
        <w:t xml:space="preserve"> anderen Entwicklungshelfern </w:t>
      </w:r>
      <w:r w:rsidRPr="00C72354">
        <w:t>zu Helfen.</w:t>
      </w:r>
      <w:r w:rsidR="007F42AC">
        <w:t xml:space="preserve"> </w:t>
      </w:r>
      <w:r w:rsidR="007F42AC">
        <w:fldChar w:fldCharType="begin"/>
      </w:r>
      <w:r w:rsidR="000100C2">
        <w:instrText>ADDIN CITAVI.PLACEHOLDER b59c7648-cc22-4fcd-98d1-218b459627d5 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QWJpb2dlbml4IDIwMTZiKTwvVGV4dD4NCiAgICA8L1RleHRVbml0Pg0KICA8L1RleHRVbml0cz4NCjwvUGxhY2Vob2xkZXI+</w:instrText>
      </w:r>
      <w:r w:rsidR="007F42AC">
        <w:fldChar w:fldCharType="separate"/>
      </w:r>
      <w:bookmarkStart w:id="154" w:name="_CTVP001b59c7648cc224fcd98d1218b459627d5"/>
      <w:r w:rsidR="000100C2">
        <w:t>(vgl. Abiogenix 2016b)</w:t>
      </w:r>
      <w:bookmarkEnd w:id="154"/>
      <w:r w:rsidR="007F42AC">
        <w:fldChar w:fldCharType="end"/>
      </w:r>
      <w:r w:rsidRPr="00C72354">
        <w:t xml:space="preserve">  </w:t>
      </w:r>
      <w:r w:rsidR="00F224F2">
        <w:t>Der Medikamentenspender</w:t>
      </w:r>
      <w:r w:rsidR="009C02B8">
        <w:t xml:space="preserve"> kann einen Wochenvorrat von 14 verschiedenen Medikamenten beherbergen</w:t>
      </w:r>
      <w:r w:rsidRPr="00C72354">
        <w:t xml:space="preserve">.  </w:t>
      </w:r>
      <w:r w:rsidR="009C02B8">
        <w:t>Um das Produkt zu erwerben, muss man einen Vertrag von einer Laufzeit von 6 Monaten zu einem Preis von 25 $ im Monat ab</w:t>
      </w:r>
      <w:r w:rsidR="004B4BBB">
        <w:t>schließen. Neben dem Produkt be</w:t>
      </w:r>
      <w:r w:rsidR="009C02B8">
        <w:t xml:space="preserve">inhaltet der Vertrag noch weitere Leistungen: Wie </w:t>
      </w:r>
      <w:r w:rsidRPr="00C72354">
        <w:t>einen technis</w:t>
      </w:r>
      <w:r w:rsidR="000546EA">
        <w:t>chen Support, kostenlose Up</w:t>
      </w:r>
      <w:r w:rsidR="004B4BBB">
        <w:t>grade</w:t>
      </w:r>
      <w:r w:rsidRPr="00C72354">
        <w:t xml:space="preserve">s und vieles mehr. </w:t>
      </w:r>
      <w:r w:rsidR="007F42AC">
        <w:fldChar w:fldCharType="begin"/>
      </w:r>
      <w:r w:rsidR="000100C2">
        <w:instrText>ADDIN CITAVI.PLACEHOLDER 35cca913-083a-43ea-a577-96e6ac720d31 PFBsYWNlaG9sZGVyPg0KICA8QWRkSW5WZXJzaW9uPjUuMy4xLjA8L0FkZEluVmVyc2lvbj4NCiAgPElkPjM1Y2NhOTEzLTA4M2EtNDNlYS1hNTc3LTk2ZTZhYzcyMGQzMTwvSWQ+DQogIDxFbnRyaWVzPg0KICAgIDxFbnRyeT4NCiAgICAgIDxJZD41ZjhjMzFlNy1hZTFmLTQzN2YtYjYyNy01ODg0MWZlMGMxYTg8L0lkPg0KICAgICAgPFJlZmVyZW5jZUlkPjRkMWI3YzgzLTkyMGYtNDA0OC05NzA1LTU1YTRlZWZjNmZmYT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iaW9nZW5peCAyMDE2YSk8L1RleHQ+DQogICAgPC9UZXh0VW5pdD4NCiAgPC9UZXh0VW5pdHM+DQo8L1BsYWNlaG9sZGVyPg==</w:instrText>
      </w:r>
      <w:r w:rsidR="007F42AC">
        <w:fldChar w:fldCharType="separate"/>
      </w:r>
      <w:bookmarkStart w:id="155" w:name="_CTVP00135cca913083a43eaa57796e6ac720d31"/>
      <w:r w:rsidR="000100C2">
        <w:t>(Abiogenix 2016a)</w:t>
      </w:r>
      <w:bookmarkEnd w:id="155"/>
      <w:r w:rsidR="007F42AC">
        <w:fldChar w:fldCharType="end"/>
      </w:r>
    </w:p>
    <w:p w:rsidR="001E5D28" w:rsidRDefault="009C02B8" w:rsidP="001E5D28">
      <w:pPr>
        <w:keepNext/>
        <w:spacing w:line="360" w:lineRule="auto"/>
        <w:jc w:val="center"/>
      </w:pPr>
      <w:r>
        <w:rPr>
          <w:noProof/>
        </w:rPr>
        <w:drawing>
          <wp:inline distT="0" distB="0" distL="0" distR="0" wp14:anchorId="5FF7C62E" wp14:editId="62A9B932">
            <wp:extent cx="2061854" cy="204787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071029" cy="2056988"/>
                    </a:xfrm>
                    <a:prstGeom prst="rect">
                      <a:avLst/>
                    </a:prstGeom>
                    <a:noFill/>
                    <a:ln>
                      <a:noFill/>
                    </a:ln>
                  </pic:spPr>
                </pic:pic>
              </a:graphicData>
            </a:graphic>
          </wp:inline>
        </w:drawing>
      </w:r>
    </w:p>
    <w:p w:rsidR="009C02B8" w:rsidRDefault="001E5D28" w:rsidP="001E5D28">
      <w:pPr>
        <w:pStyle w:val="Beschriftung"/>
        <w:jc w:val="center"/>
      </w:pPr>
      <w:bookmarkStart w:id="156" w:name="_Toc467844703"/>
      <w:r>
        <w:t xml:space="preserve">Abbildung </w:t>
      </w:r>
      <w:r w:rsidR="00665AA3">
        <w:fldChar w:fldCharType="begin"/>
      </w:r>
      <w:r w:rsidR="00665AA3">
        <w:instrText xml:space="preserve"> SEQ Abbildung \* ARABIC </w:instrText>
      </w:r>
      <w:r w:rsidR="00665AA3">
        <w:fldChar w:fldCharType="separate"/>
      </w:r>
      <w:r w:rsidR="00771804">
        <w:rPr>
          <w:noProof/>
        </w:rPr>
        <w:t>6</w:t>
      </w:r>
      <w:r w:rsidR="00665AA3">
        <w:rPr>
          <w:noProof/>
        </w:rPr>
        <w:fldChar w:fldCharType="end"/>
      </w:r>
      <w:r>
        <w:t xml:space="preserve">: </w:t>
      </w:r>
      <w:proofErr w:type="spellStart"/>
      <w:r>
        <w:t>uBox</w:t>
      </w:r>
      <w:proofErr w:type="spellEnd"/>
      <w:r>
        <w:t xml:space="preserve"> </w:t>
      </w:r>
      <w:r w:rsidR="00F224F2">
        <w:t>Medikamentenspender</w:t>
      </w:r>
      <w:r w:rsidR="007F42AC">
        <w:t xml:space="preserve"> </w:t>
      </w:r>
      <w:r w:rsidR="007F42AC">
        <w:fldChar w:fldCharType="begin"/>
      </w:r>
      <w:r w:rsidR="000100C2">
        <w:instrText>ADDIN CITAVI.PLACEHOLDER 0481a020-2fbd-4597-bb98-27cfd3916148 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BYmlvZ2VuaXggMjAxNmEpPC9UZXh0Pg0KICAgIDwvVGV4dFVuaXQ+DQogIDwvVGV4dFVuaXRzPg0KPC9QbGFjZWhvbGRlcj4=</w:instrText>
      </w:r>
      <w:r w:rsidR="007F42AC">
        <w:fldChar w:fldCharType="separate"/>
      </w:r>
      <w:bookmarkStart w:id="157" w:name="_CTVP0010481a0202fbd4597bb9827cfd3916148"/>
      <w:r w:rsidR="000100C2">
        <w:t>(Quelle: Abiogenix 2016a)</w:t>
      </w:r>
      <w:bookmarkEnd w:id="156"/>
      <w:bookmarkEnd w:id="157"/>
      <w:r w:rsidR="007F42AC">
        <w:fldChar w:fldCharType="end"/>
      </w:r>
    </w:p>
    <w:p w:rsidR="000E5F99" w:rsidRPr="00543CD7" w:rsidRDefault="000E5F99" w:rsidP="0029433C">
      <w:pPr>
        <w:spacing w:line="360" w:lineRule="auto"/>
        <w:jc w:val="both"/>
        <w:rPr>
          <w:b/>
        </w:rPr>
      </w:pPr>
    </w:p>
    <w:p w:rsidR="009255DD" w:rsidRPr="00A93A25" w:rsidRDefault="00543CD7" w:rsidP="00A93A25">
      <w:pPr>
        <w:rPr>
          <w:b/>
        </w:rPr>
      </w:pPr>
      <w:r w:rsidRPr="00A93A25">
        <w:rPr>
          <w:b/>
        </w:rPr>
        <w:t>Dr. Poket</w:t>
      </w:r>
    </w:p>
    <w:p w:rsidR="00882142" w:rsidRDefault="00882142" w:rsidP="0029433C">
      <w:pPr>
        <w:spacing w:line="360" w:lineRule="auto"/>
        <w:jc w:val="both"/>
      </w:pPr>
    </w:p>
    <w:p w:rsidR="00CF03BC" w:rsidRDefault="00C27744" w:rsidP="0029433C">
      <w:pPr>
        <w:spacing w:line="360" w:lineRule="auto"/>
        <w:jc w:val="both"/>
      </w:pPr>
      <w:r w:rsidRPr="00C27744">
        <w:t>Dr. Poket ist e</w:t>
      </w:r>
      <w:r w:rsidR="00F224F2">
        <w:t>in smarter Medikamentenspender</w:t>
      </w:r>
      <w:r w:rsidRPr="00C27744">
        <w:t xml:space="preserve">, der erstmalig von dem polnischem </w:t>
      </w:r>
      <w:r w:rsidR="003F388C">
        <w:t>Unternehmen</w:t>
      </w:r>
      <w:r w:rsidRPr="00C27744">
        <w:t xml:space="preserve"> </w:t>
      </w:r>
      <w:proofErr w:type="spellStart"/>
      <w:r w:rsidRPr="00C27744">
        <w:t>Dr</w:t>
      </w:r>
      <w:proofErr w:type="spellEnd"/>
      <w:r w:rsidRPr="00C27744">
        <w:t xml:space="preserve"> Poket </w:t>
      </w:r>
      <w:proofErr w:type="spellStart"/>
      <w:r w:rsidRPr="00C27744">
        <w:t>Sp</w:t>
      </w:r>
      <w:proofErr w:type="spellEnd"/>
      <w:r w:rsidRPr="00C27744">
        <w:t xml:space="preserve">. z </w:t>
      </w:r>
      <w:proofErr w:type="spellStart"/>
      <w:r w:rsidRPr="00C27744">
        <w:t>o.o.</w:t>
      </w:r>
      <w:proofErr w:type="spellEnd"/>
      <w:r w:rsidRPr="00C27744">
        <w:t xml:space="preserve"> auf Kickstarter vorgestellt wurde.</w:t>
      </w:r>
      <w:r>
        <w:t xml:space="preserve"> Mittlerweile kann man Dr. Poket auf </w:t>
      </w:r>
      <w:r w:rsidR="00D73969">
        <w:t xml:space="preserve">der </w:t>
      </w:r>
      <w:r w:rsidR="00CF03BC">
        <w:t>Firmenseite</w:t>
      </w:r>
      <w:r>
        <w:t xml:space="preserve"> g</w:t>
      </w:r>
      <w:r w:rsidRPr="00C27744">
        <w:t>etthepillbox.com</w:t>
      </w:r>
      <w:r>
        <w:t xml:space="preserve"> für einen Preis von 499</w:t>
      </w:r>
      <w:r w:rsidR="00CF03BC">
        <w:t xml:space="preserve"> $ bestellen. Die Standardversion des </w:t>
      </w:r>
      <w:r w:rsidR="00F0753E">
        <w:t>Produktes kommt mit der Zentral</w:t>
      </w:r>
      <w:r w:rsidR="00CF03BC">
        <w:t>e, die für die Verwaltung der Medikamente zuständig ist,</w:t>
      </w:r>
      <w:r w:rsidR="00F224F2">
        <w:t xml:space="preserve"> sowie drei einzelnen Medikamentenspender</w:t>
      </w:r>
      <w:r w:rsidR="00CF03BC">
        <w:t xml:space="preserve">, </w:t>
      </w:r>
      <w:r w:rsidR="00D26CC6">
        <w:t xml:space="preserve">die durch die </w:t>
      </w:r>
      <w:r w:rsidR="00667104">
        <w:t>modulare</w:t>
      </w:r>
      <w:r w:rsidR="00D26CC6">
        <w:t xml:space="preserve"> Bauweise </w:t>
      </w:r>
      <w:r w:rsidR="00667104">
        <w:t xml:space="preserve">auf acht </w:t>
      </w:r>
      <w:r w:rsidR="00D26CC6">
        <w:t xml:space="preserve">erweitert werden </w:t>
      </w:r>
      <w:r w:rsidR="00667104">
        <w:t>kann</w:t>
      </w:r>
      <w:r w:rsidR="00D26CC6">
        <w:t xml:space="preserve">. </w:t>
      </w:r>
      <w:r w:rsidR="008F772A">
        <w:fldChar w:fldCharType="begin"/>
      </w:r>
      <w:r w:rsidR="008416EE">
        <w:instrText>ADDIN CITAVI.PLACEHOLDER 2bfd38e6-965c-417f-a986-33a72561685f 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kciBQb2tldCBTcC4geiBvLm8uIG8uIEouKTwvVGV4dD4NCiAgICA8L1RleHRVbml0Pg0KICA8L1RleHRVbml0cz4NCjwvUGxhY2Vob2xkZXI+</w:instrText>
      </w:r>
      <w:r w:rsidR="008F772A">
        <w:fldChar w:fldCharType="separate"/>
      </w:r>
      <w:bookmarkStart w:id="158" w:name="_CTVP0012bfd38e6965c417fa98633a72561685f"/>
      <w:r w:rsidR="000100C2">
        <w:t>(Vgl. dr Poket Sp. z o.o. o. J.)</w:t>
      </w:r>
      <w:bookmarkEnd w:id="158"/>
      <w:r w:rsidR="008F772A">
        <w:fldChar w:fldCharType="end"/>
      </w:r>
    </w:p>
    <w:p w:rsidR="00543CD7" w:rsidRDefault="00543CD7" w:rsidP="0029433C">
      <w:pPr>
        <w:spacing w:line="360" w:lineRule="auto"/>
        <w:jc w:val="both"/>
        <w:rPr>
          <w:b/>
        </w:rPr>
      </w:pPr>
    </w:p>
    <w:p w:rsidR="00255A3B" w:rsidRDefault="00255A3B" w:rsidP="0029433C">
      <w:pPr>
        <w:spacing w:line="360" w:lineRule="auto"/>
        <w:jc w:val="both"/>
        <w:rPr>
          <w:b/>
        </w:rPr>
      </w:pPr>
    </w:p>
    <w:p w:rsidR="001E5D28" w:rsidRDefault="00255A3B" w:rsidP="00F668F0">
      <w:pPr>
        <w:keepNext/>
        <w:spacing w:line="360" w:lineRule="auto"/>
        <w:jc w:val="center"/>
      </w:pPr>
      <w:r>
        <w:rPr>
          <w:noProof/>
        </w:rPr>
        <w:drawing>
          <wp:inline distT="0" distB="0" distL="0" distR="0" wp14:anchorId="07E0A8A2" wp14:editId="3C8382EB">
            <wp:extent cx="5057775" cy="1745332"/>
            <wp:effectExtent l="0" t="0" r="0" b="0"/>
            <wp:docPr id="2" name="Grafik 2" descr="http://www.drpoket.com/img/stage3-pillbo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www.drpoket.com/img/stage3-pillbox.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73937" cy="1750909"/>
                    </a:xfrm>
                    <a:prstGeom prst="rect">
                      <a:avLst/>
                    </a:prstGeom>
                    <a:noFill/>
                    <a:ln>
                      <a:noFill/>
                    </a:ln>
                  </pic:spPr>
                </pic:pic>
              </a:graphicData>
            </a:graphic>
          </wp:inline>
        </w:drawing>
      </w:r>
    </w:p>
    <w:p w:rsidR="00F61E89" w:rsidRPr="00F61E89" w:rsidRDefault="001E5D28" w:rsidP="00F61E89">
      <w:pPr>
        <w:pStyle w:val="Beschriftung"/>
        <w:jc w:val="center"/>
      </w:pPr>
      <w:bookmarkStart w:id="159" w:name="_Toc467844704"/>
      <w:r>
        <w:t xml:space="preserve">Abbildung </w:t>
      </w:r>
      <w:r w:rsidR="00665AA3">
        <w:fldChar w:fldCharType="begin"/>
      </w:r>
      <w:r w:rsidR="00665AA3">
        <w:instrText xml:space="preserve"> SEQ Abbildung \* ARABIC </w:instrText>
      </w:r>
      <w:r w:rsidR="00665AA3">
        <w:fldChar w:fldCharType="separate"/>
      </w:r>
      <w:r w:rsidR="00771804">
        <w:rPr>
          <w:noProof/>
        </w:rPr>
        <w:t>7</w:t>
      </w:r>
      <w:r w:rsidR="00665AA3">
        <w:rPr>
          <w:noProof/>
        </w:rPr>
        <w:fldChar w:fldCharType="end"/>
      </w:r>
      <w:r>
        <w:t>:</w:t>
      </w:r>
      <w:r w:rsidR="00F224F2">
        <w:t xml:space="preserve"> Dr. Poket Medikamentenspender</w:t>
      </w:r>
      <w:r w:rsidR="008F772A">
        <w:t xml:space="preserve"> </w:t>
      </w:r>
      <w:r w:rsidR="008F772A">
        <w:fldChar w:fldCharType="begin"/>
      </w:r>
      <w:r w:rsidR="008416EE">
        <w:instrText>ADDIN CITAVI.PLACEHOLDER 26de8069-e4b8-431a-8f36-aad4e2a037cf 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kciBQb2tldCBTcC4geiBvLm8uIG8uIEouKTwvVGV4dD4NCiAgICA8L1RleHRVbml0Pg0KICA8L1RleHRVbml0cz4NCjwvUGxhY2Vob2xkZXI+</w:instrText>
      </w:r>
      <w:r w:rsidR="008F772A">
        <w:fldChar w:fldCharType="separate"/>
      </w:r>
      <w:bookmarkStart w:id="160" w:name="_CTVP00126de8069e4b8431a8f36aad4e2a037cf"/>
      <w:r w:rsidR="000100C2">
        <w:t>(Quelle: dr Poket Sp. z o.o. o. J.)</w:t>
      </w:r>
      <w:bookmarkEnd w:id="159"/>
      <w:bookmarkEnd w:id="160"/>
      <w:r w:rsidR="008F772A">
        <w:fldChar w:fldCharType="end"/>
      </w:r>
    </w:p>
    <w:p w:rsidR="00255A3B" w:rsidRDefault="00255A3B" w:rsidP="0029433C">
      <w:pPr>
        <w:spacing w:line="360" w:lineRule="auto"/>
        <w:jc w:val="both"/>
        <w:rPr>
          <w:b/>
        </w:rPr>
      </w:pPr>
    </w:p>
    <w:p w:rsidR="00206B97" w:rsidRPr="00543CD7" w:rsidRDefault="00206B97" w:rsidP="0029433C">
      <w:pPr>
        <w:spacing w:line="360" w:lineRule="auto"/>
        <w:jc w:val="both"/>
        <w:rPr>
          <w:b/>
        </w:rPr>
      </w:pPr>
    </w:p>
    <w:p w:rsidR="00496DE4" w:rsidRDefault="00496DE4" w:rsidP="00496DE4">
      <w:pPr>
        <w:pStyle w:val="Beschriftung"/>
        <w:keepNext/>
      </w:pPr>
      <w:bookmarkStart w:id="161" w:name="_Toc467844714"/>
      <w:r>
        <w:t xml:space="preserve">Tabelle </w:t>
      </w:r>
      <w:r w:rsidR="00665AA3">
        <w:fldChar w:fldCharType="begin"/>
      </w:r>
      <w:r w:rsidR="00665AA3">
        <w:instrText xml:space="preserve"> SEQ Tabelle \* ARABIC </w:instrText>
      </w:r>
      <w:r w:rsidR="00665AA3">
        <w:fldChar w:fldCharType="separate"/>
      </w:r>
      <w:r w:rsidR="00DA7CF6">
        <w:rPr>
          <w:noProof/>
        </w:rPr>
        <w:t>1</w:t>
      </w:r>
      <w:r w:rsidR="00665AA3">
        <w:rPr>
          <w:noProof/>
        </w:rPr>
        <w:fldChar w:fldCharType="end"/>
      </w:r>
      <w:r>
        <w:t>: Vergleich der smarten Medikamenten</w:t>
      </w:r>
      <w:r w:rsidR="00F224F2">
        <w:t>spender</w:t>
      </w:r>
      <w:bookmarkEnd w:id="161"/>
    </w:p>
    <w:tbl>
      <w:tblPr>
        <w:tblStyle w:val="Tabellenraster"/>
        <w:tblW w:w="5088" w:type="pct"/>
        <w:tblLook w:val="04A0" w:firstRow="1" w:lastRow="0" w:firstColumn="1" w:lastColumn="0" w:noHBand="0" w:noVBand="1"/>
      </w:tblPr>
      <w:tblGrid>
        <w:gridCol w:w="2502"/>
        <w:gridCol w:w="2730"/>
        <w:gridCol w:w="2134"/>
        <w:gridCol w:w="2132"/>
        <w:gridCol w:w="10"/>
      </w:tblGrid>
      <w:tr w:rsidR="001C7272" w:rsidRPr="00E46844" w:rsidTr="00503B51">
        <w:trPr>
          <w:gridAfter w:val="1"/>
          <w:wAfter w:w="5" w:type="pct"/>
        </w:trPr>
        <w:tc>
          <w:tcPr>
            <w:tcW w:w="1316" w:type="pct"/>
            <w:shd w:val="clear" w:color="auto" w:fill="31849B" w:themeFill="accent5" w:themeFillShade="BF"/>
          </w:tcPr>
          <w:p w:rsidR="001C7272" w:rsidRPr="00552602" w:rsidRDefault="001C7272" w:rsidP="00503B51">
            <w:pPr>
              <w:spacing w:line="360" w:lineRule="auto"/>
              <w:jc w:val="both"/>
              <w:rPr>
                <w:b/>
                <w:color w:val="FFFFFF" w:themeColor="background1"/>
              </w:rPr>
            </w:pPr>
            <w:r>
              <w:rPr>
                <w:b/>
                <w:color w:val="FFFFFF" w:themeColor="background1"/>
              </w:rPr>
              <w:t>Kriterien</w:t>
            </w:r>
          </w:p>
        </w:tc>
        <w:tc>
          <w:tcPr>
            <w:tcW w:w="1436" w:type="pct"/>
            <w:shd w:val="clear" w:color="auto" w:fill="31849B" w:themeFill="accent5" w:themeFillShade="BF"/>
          </w:tcPr>
          <w:p w:rsidR="001C7272" w:rsidRPr="00552602" w:rsidRDefault="001C7272" w:rsidP="00503B51">
            <w:pPr>
              <w:spacing w:line="360" w:lineRule="auto"/>
              <w:jc w:val="both"/>
              <w:rPr>
                <w:b/>
                <w:color w:val="FFFFFF" w:themeColor="background1"/>
              </w:rPr>
            </w:pPr>
            <w:r w:rsidRPr="00552602">
              <w:rPr>
                <w:b/>
                <w:color w:val="FFFFFF" w:themeColor="background1"/>
              </w:rPr>
              <w:t>Hero</w:t>
            </w:r>
          </w:p>
        </w:tc>
        <w:tc>
          <w:tcPr>
            <w:tcW w:w="1122" w:type="pct"/>
            <w:shd w:val="clear" w:color="auto" w:fill="31849B" w:themeFill="accent5" w:themeFillShade="BF"/>
          </w:tcPr>
          <w:p w:rsidR="001C7272" w:rsidRPr="00552602" w:rsidRDefault="003F0B62" w:rsidP="00503B51">
            <w:pPr>
              <w:spacing w:line="360" w:lineRule="auto"/>
              <w:jc w:val="both"/>
              <w:rPr>
                <w:b/>
                <w:color w:val="FFFFFF" w:themeColor="background1"/>
              </w:rPr>
            </w:pPr>
            <w:proofErr w:type="spellStart"/>
            <w:r w:rsidRPr="00552602">
              <w:rPr>
                <w:b/>
                <w:color w:val="FFFFFF" w:themeColor="background1"/>
              </w:rPr>
              <w:t>M</w:t>
            </w:r>
            <w:r w:rsidR="001C7272" w:rsidRPr="00552602">
              <w:rPr>
                <w:b/>
                <w:color w:val="FFFFFF" w:themeColor="background1"/>
              </w:rPr>
              <w:t>yUBox</w:t>
            </w:r>
            <w:proofErr w:type="spellEnd"/>
          </w:p>
        </w:tc>
        <w:tc>
          <w:tcPr>
            <w:tcW w:w="1121" w:type="pct"/>
            <w:shd w:val="clear" w:color="auto" w:fill="31849B" w:themeFill="accent5" w:themeFillShade="BF"/>
          </w:tcPr>
          <w:p w:rsidR="001C7272" w:rsidRPr="00552602" w:rsidRDefault="001C7272" w:rsidP="00503B51">
            <w:pPr>
              <w:spacing w:line="360" w:lineRule="auto"/>
              <w:jc w:val="both"/>
              <w:rPr>
                <w:b/>
                <w:color w:val="FFFFFF" w:themeColor="background1"/>
              </w:rPr>
            </w:pPr>
            <w:r w:rsidRPr="00552602">
              <w:rPr>
                <w:b/>
                <w:color w:val="FFFFFF" w:themeColor="background1"/>
              </w:rPr>
              <w:t>Dr. Poket</w:t>
            </w:r>
          </w:p>
        </w:tc>
      </w:tr>
      <w:tr w:rsidR="001C7272" w:rsidRPr="00E46844" w:rsidTr="00503B51">
        <w:tc>
          <w:tcPr>
            <w:tcW w:w="5000" w:type="pct"/>
            <w:gridSpan w:val="5"/>
            <w:shd w:val="clear" w:color="auto" w:fill="365F91" w:themeFill="accent1" w:themeFillShade="BF"/>
          </w:tcPr>
          <w:p w:rsidR="001C7272" w:rsidRPr="00552602" w:rsidRDefault="001C7272" w:rsidP="00503B51">
            <w:pPr>
              <w:spacing w:line="360" w:lineRule="auto"/>
              <w:jc w:val="both"/>
              <w:rPr>
                <w:b/>
                <w:color w:val="FFFFFF" w:themeColor="background1"/>
              </w:rPr>
            </w:pPr>
            <w:r w:rsidRPr="00552602">
              <w:rPr>
                <w:b/>
                <w:color w:val="FFFFFF" w:themeColor="background1"/>
              </w:rPr>
              <w:t>1. Produkt</w:t>
            </w:r>
          </w:p>
        </w:tc>
      </w:tr>
      <w:tr w:rsidR="001C7272" w:rsidRPr="00E46844" w:rsidTr="00503B51">
        <w:trPr>
          <w:gridAfter w:val="1"/>
          <w:wAfter w:w="5" w:type="pct"/>
        </w:trPr>
        <w:tc>
          <w:tcPr>
            <w:tcW w:w="1316" w:type="pct"/>
          </w:tcPr>
          <w:p w:rsidR="001C7272" w:rsidRPr="00E46844" w:rsidRDefault="001C7272" w:rsidP="00345E78">
            <w:pPr>
              <w:spacing w:line="360" w:lineRule="auto"/>
            </w:pPr>
            <w:r>
              <w:t>1.1 Preis</w:t>
            </w:r>
          </w:p>
        </w:tc>
        <w:tc>
          <w:tcPr>
            <w:tcW w:w="1436" w:type="pct"/>
          </w:tcPr>
          <w:p w:rsidR="001C7272" w:rsidRPr="00E46844" w:rsidRDefault="001C7272" w:rsidP="00503B51">
            <w:pPr>
              <w:spacing w:line="360" w:lineRule="auto"/>
              <w:jc w:val="both"/>
            </w:pPr>
            <w:r>
              <w:t>599,00 $</w:t>
            </w:r>
          </w:p>
        </w:tc>
        <w:tc>
          <w:tcPr>
            <w:tcW w:w="1122" w:type="pct"/>
          </w:tcPr>
          <w:p w:rsidR="001C7272" w:rsidRPr="00E46844" w:rsidRDefault="001C7272" w:rsidP="00503B51">
            <w:pPr>
              <w:spacing w:line="360" w:lineRule="auto"/>
              <w:jc w:val="both"/>
            </w:pPr>
            <w:r>
              <w:t>25 $ im Monat</w:t>
            </w:r>
          </w:p>
        </w:tc>
        <w:tc>
          <w:tcPr>
            <w:tcW w:w="1121" w:type="pct"/>
          </w:tcPr>
          <w:p w:rsidR="001C7272" w:rsidRPr="00E46844" w:rsidRDefault="001C7272" w:rsidP="00503B51">
            <w:pPr>
              <w:spacing w:line="360" w:lineRule="auto"/>
              <w:jc w:val="both"/>
            </w:pPr>
            <w:r>
              <w:t>499 $</w:t>
            </w:r>
          </w:p>
        </w:tc>
      </w:tr>
      <w:tr w:rsidR="001C7272" w:rsidRPr="00E46844" w:rsidTr="00503B51">
        <w:trPr>
          <w:gridAfter w:val="1"/>
          <w:wAfter w:w="5" w:type="pct"/>
        </w:trPr>
        <w:tc>
          <w:tcPr>
            <w:tcW w:w="1316" w:type="pct"/>
          </w:tcPr>
          <w:p w:rsidR="001C7272" w:rsidRDefault="001C7272" w:rsidP="00345E78">
            <w:pPr>
              <w:spacing w:line="360" w:lineRule="auto"/>
            </w:pPr>
            <w:r>
              <w:t>1.2 Kapazität</w:t>
            </w:r>
          </w:p>
        </w:tc>
        <w:tc>
          <w:tcPr>
            <w:tcW w:w="1436" w:type="pct"/>
          </w:tcPr>
          <w:p w:rsidR="001C7272" w:rsidRPr="00892327" w:rsidRDefault="00E00C97" w:rsidP="00503B51">
            <w:pPr>
              <w:spacing w:line="360" w:lineRule="auto"/>
              <w:jc w:val="both"/>
              <w:rPr>
                <w:color w:val="FF0000"/>
              </w:rPr>
            </w:pPr>
            <w:r>
              <w:t xml:space="preserve">10 Verschiedene Medikamente </w:t>
            </w:r>
          </w:p>
        </w:tc>
        <w:tc>
          <w:tcPr>
            <w:tcW w:w="1122" w:type="pct"/>
          </w:tcPr>
          <w:p w:rsidR="001C7272" w:rsidRPr="00892327" w:rsidRDefault="00E00C97" w:rsidP="00503B51">
            <w:pPr>
              <w:spacing w:line="360" w:lineRule="auto"/>
              <w:jc w:val="both"/>
              <w:rPr>
                <w:color w:val="FF0000"/>
              </w:rPr>
            </w:pPr>
            <w:r>
              <w:t>14 Verschiedene Medikamente</w:t>
            </w:r>
          </w:p>
        </w:tc>
        <w:tc>
          <w:tcPr>
            <w:tcW w:w="1121" w:type="pct"/>
          </w:tcPr>
          <w:p w:rsidR="001C7272" w:rsidRDefault="00E00C97" w:rsidP="00503B51">
            <w:pPr>
              <w:spacing w:line="360" w:lineRule="auto"/>
              <w:jc w:val="both"/>
            </w:pPr>
            <w:r>
              <w:t>3 Verschiedene Medikamente</w:t>
            </w:r>
          </w:p>
          <w:p w:rsidR="00E00C97" w:rsidRDefault="00E00C97" w:rsidP="00503B51">
            <w:pPr>
              <w:spacing w:line="360" w:lineRule="auto"/>
              <w:jc w:val="both"/>
            </w:pPr>
          </w:p>
          <w:p w:rsidR="00E00C97" w:rsidRPr="00141A66" w:rsidRDefault="00E00C97" w:rsidP="00503B51">
            <w:pPr>
              <w:spacing w:line="360" w:lineRule="auto"/>
              <w:jc w:val="both"/>
            </w:pPr>
            <w:r>
              <w:t>Erweiterbar auf 8</w:t>
            </w:r>
          </w:p>
        </w:tc>
      </w:tr>
      <w:tr w:rsidR="001C7272" w:rsidRPr="00E46844" w:rsidTr="00503B51">
        <w:tc>
          <w:tcPr>
            <w:tcW w:w="5000" w:type="pct"/>
            <w:gridSpan w:val="5"/>
            <w:shd w:val="clear" w:color="auto" w:fill="365F91" w:themeFill="accent1" w:themeFillShade="BF"/>
          </w:tcPr>
          <w:p w:rsidR="001C7272" w:rsidRPr="00552602" w:rsidRDefault="001C7272" w:rsidP="00345E78">
            <w:pPr>
              <w:spacing w:line="360" w:lineRule="auto"/>
              <w:rPr>
                <w:b/>
                <w:color w:val="FFFFFF" w:themeColor="background1"/>
              </w:rPr>
            </w:pPr>
            <w:r w:rsidRPr="00552602">
              <w:rPr>
                <w:b/>
                <w:color w:val="FFFFFF" w:themeColor="background1"/>
              </w:rPr>
              <w:t>2. Funktionalitäten</w:t>
            </w:r>
          </w:p>
        </w:tc>
      </w:tr>
      <w:tr w:rsidR="001C7272" w:rsidRPr="00E46844" w:rsidTr="00503B51">
        <w:trPr>
          <w:gridAfter w:val="1"/>
          <w:wAfter w:w="5" w:type="pct"/>
        </w:trPr>
        <w:tc>
          <w:tcPr>
            <w:tcW w:w="1316" w:type="pct"/>
          </w:tcPr>
          <w:p w:rsidR="001C7272" w:rsidRPr="00E46844" w:rsidRDefault="001C7272" w:rsidP="00345E78">
            <w:pPr>
              <w:spacing w:line="360" w:lineRule="auto"/>
            </w:pPr>
            <w:r>
              <w:t>2.1 Erinnerung bei Knappheit</w:t>
            </w:r>
          </w:p>
        </w:tc>
        <w:tc>
          <w:tcPr>
            <w:tcW w:w="1436" w:type="pct"/>
          </w:tcPr>
          <w:p w:rsidR="001C7272" w:rsidRPr="00E46844" w:rsidRDefault="001C7272" w:rsidP="00503B51">
            <w:pPr>
              <w:spacing w:line="360" w:lineRule="auto"/>
              <w:jc w:val="both"/>
            </w:pPr>
            <w:r>
              <w:t>Ja, kann sogar bei Amazon nachbestellen</w:t>
            </w:r>
          </w:p>
        </w:tc>
        <w:tc>
          <w:tcPr>
            <w:tcW w:w="1122" w:type="pct"/>
          </w:tcPr>
          <w:p w:rsidR="001C7272" w:rsidRPr="00E46844" w:rsidRDefault="001C7272" w:rsidP="00503B51">
            <w:pPr>
              <w:spacing w:line="360" w:lineRule="auto"/>
              <w:jc w:val="both"/>
            </w:pPr>
            <w:r w:rsidRPr="00892327">
              <w:rPr>
                <w:color w:val="FF0000"/>
              </w:rPr>
              <w:t>Unbekannt</w:t>
            </w:r>
          </w:p>
        </w:tc>
        <w:tc>
          <w:tcPr>
            <w:tcW w:w="1121" w:type="pct"/>
          </w:tcPr>
          <w:p w:rsidR="001C7272" w:rsidRPr="00E46844" w:rsidRDefault="001C7272" w:rsidP="00503B51">
            <w:pPr>
              <w:spacing w:line="360" w:lineRule="auto"/>
              <w:jc w:val="both"/>
            </w:pPr>
            <w:r>
              <w:t>Ja</w:t>
            </w:r>
          </w:p>
        </w:tc>
      </w:tr>
      <w:tr w:rsidR="001C7272" w:rsidRPr="00E46844" w:rsidTr="00503B51">
        <w:trPr>
          <w:gridAfter w:val="1"/>
          <w:wAfter w:w="5" w:type="pct"/>
        </w:trPr>
        <w:tc>
          <w:tcPr>
            <w:tcW w:w="1316" w:type="pct"/>
          </w:tcPr>
          <w:p w:rsidR="001C7272" w:rsidRDefault="001C7272" w:rsidP="00345E78">
            <w:pPr>
              <w:spacing w:line="360" w:lineRule="auto"/>
            </w:pPr>
            <w:r>
              <w:t>2.2 Visu</w:t>
            </w:r>
            <w:r w:rsidR="0057247F">
              <w:t>e</w:t>
            </w:r>
            <w:r>
              <w:t>lle Erinnerung</w:t>
            </w:r>
          </w:p>
        </w:tc>
        <w:tc>
          <w:tcPr>
            <w:tcW w:w="1436" w:type="pct"/>
          </w:tcPr>
          <w:p w:rsidR="001C7272" w:rsidRPr="00E46844" w:rsidRDefault="00345E78" w:rsidP="00503B51">
            <w:pPr>
              <w:spacing w:line="360" w:lineRule="auto"/>
              <w:jc w:val="both"/>
            </w:pPr>
            <w:r w:rsidRPr="00345E78">
              <w:t>Nein</w:t>
            </w:r>
          </w:p>
        </w:tc>
        <w:tc>
          <w:tcPr>
            <w:tcW w:w="1122" w:type="pct"/>
          </w:tcPr>
          <w:p w:rsidR="001C7272" w:rsidRPr="00667104" w:rsidRDefault="00667104" w:rsidP="00503B51">
            <w:pPr>
              <w:spacing w:line="360" w:lineRule="auto"/>
              <w:jc w:val="both"/>
            </w:pPr>
            <w:r w:rsidRPr="00667104">
              <w:t>Nein</w:t>
            </w:r>
          </w:p>
        </w:tc>
        <w:tc>
          <w:tcPr>
            <w:tcW w:w="1121" w:type="pct"/>
          </w:tcPr>
          <w:p w:rsidR="001C7272" w:rsidRPr="00E46844" w:rsidRDefault="001C7272" w:rsidP="00503B51">
            <w:pPr>
              <w:spacing w:line="360" w:lineRule="auto"/>
              <w:jc w:val="both"/>
            </w:pPr>
            <w:r w:rsidRPr="00892327">
              <w:rPr>
                <w:color w:val="FF0000"/>
              </w:rPr>
              <w:t>Unbekannt</w:t>
            </w:r>
          </w:p>
        </w:tc>
      </w:tr>
      <w:tr w:rsidR="001C7272" w:rsidRPr="00E46844" w:rsidTr="00503B51">
        <w:trPr>
          <w:gridAfter w:val="1"/>
          <w:wAfter w:w="5" w:type="pct"/>
        </w:trPr>
        <w:tc>
          <w:tcPr>
            <w:tcW w:w="1316" w:type="pct"/>
          </w:tcPr>
          <w:p w:rsidR="001C7272" w:rsidRDefault="001C7272" w:rsidP="00345E78">
            <w:pPr>
              <w:spacing w:line="360" w:lineRule="auto"/>
            </w:pPr>
            <w:r>
              <w:t>2.3 Akustische Erinnerung</w:t>
            </w:r>
          </w:p>
        </w:tc>
        <w:tc>
          <w:tcPr>
            <w:tcW w:w="1436" w:type="pct"/>
          </w:tcPr>
          <w:p w:rsidR="001C7272" w:rsidRPr="00E46844" w:rsidRDefault="0057247F" w:rsidP="00503B51">
            <w:pPr>
              <w:spacing w:line="360" w:lineRule="auto"/>
              <w:jc w:val="both"/>
            </w:pPr>
            <w:r w:rsidRPr="00345E78">
              <w:t>J</w:t>
            </w:r>
            <w:r w:rsidR="00345E78" w:rsidRPr="00345E78">
              <w:t>a</w:t>
            </w:r>
          </w:p>
        </w:tc>
        <w:tc>
          <w:tcPr>
            <w:tcW w:w="1122" w:type="pct"/>
          </w:tcPr>
          <w:p w:rsidR="001C7272" w:rsidRPr="00667104" w:rsidRDefault="003F0B62" w:rsidP="00503B51">
            <w:pPr>
              <w:spacing w:line="360" w:lineRule="auto"/>
              <w:jc w:val="both"/>
            </w:pPr>
            <w:r w:rsidRPr="00667104">
              <w:t>J</w:t>
            </w:r>
            <w:r w:rsidR="00667104" w:rsidRPr="00667104">
              <w:t>a</w:t>
            </w:r>
          </w:p>
        </w:tc>
        <w:tc>
          <w:tcPr>
            <w:tcW w:w="1121" w:type="pct"/>
          </w:tcPr>
          <w:p w:rsidR="001C7272" w:rsidRPr="00E46844" w:rsidRDefault="001C7272" w:rsidP="00503B51">
            <w:pPr>
              <w:spacing w:line="360" w:lineRule="auto"/>
              <w:jc w:val="both"/>
            </w:pPr>
            <w:r w:rsidRPr="00892327">
              <w:rPr>
                <w:color w:val="FF0000"/>
              </w:rPr>
              <w:t>Unbekannt</w:t>
            </w:r>
          </w:p>
        </w:tc>
      </w:tr>
      <w:tr w:rsidR="001C7272" w:rsidRPr="00E46844" w:rsidTr="00503B51">
        <w:trPr>
          <w:gridAfter w:val="1"/>
          <w:wAfter w:w="5" w:type="pct"/>
        </w:trPr>
        <w:tc>
          <w:tcPr>
            <w:tcW w:w="1316" w:type="pct"/>
          </w:tcPr>
          <w:p w:rsidR="001C7272" w:rsidRDefault="001C7272" w:rsidP="00345E78">
            <w:pPr>
              <w:spacing w:line="360" w:lineRule="auto"/>
            </w:pPr>
            <w:r>
              <w:t xml:space="preserve">2.4 Erinnerung durch zusätzliche Geräte (Handy, </w:t>
            </w:r>
            <w:proofErr w:type="spellStart"/>
            <w:r>
              <w:t>SmartWatch</w:t>
            </w:r>
            <w:proofErr w:type="spellEnd"/>
            <w:r>
              <w:t>)</w:t>
            </w:r>
          </w:p>
        </w:tc>
        <w:tc>
          <w:tcPr>
            <w:tcW w:w="1436" w:type="pct"/>
          </w:tcPr>
          <w:p w:rsidR="001C7272" w:rsidRDefault="00BD7681" w:rsidP="00503B51">
            <w:pPr>
              <w:spacing w:line="360" w:lineRule="auto"/>
              <w:jc w:val="both"/>
            </w:pPr>
            <w:r>
              <w:t>J</w:t>
            </w:r>
            <w:r w:rsidR="001C7272">
              <w:t>a</w:t>
            </w:r>
          </w:p>
        </w:tc>
        <w:tc>
          <w:tcPr>
            <w:tcW w:w="1122" w:type="pct"/>
          </w:tcPr>
          <w:p w:rsidR="001C7272" w:rsidRPr="00E46844" w:rsidRDefault="001C7272" w:rsidP="00503B51">
            <w:pPr>
              <w:spacing w:line="360" w:lineRule="auto"/>
              <w:jc w:val="both"/>
            </w:pPr>
            <w:r w:rsidRPr="00892327">
              <w:rPr>
                <w:color w:val="FF0000"/>
              </w:rPr>
              <w:t>Unbekannt</w:t>
            </w:r>
          </w:p>
        </w:tc>
        <w:tc>
          <w:tcPr>
            <w:tcW w:w="1121" w:type="pct"/>
          </w:tcPr>
          <w:p w:rsidR="001C7272" w:rsidRPr="00E46844" w:rsidRDefault="001C7272" w:rsidP="00503B51">
            <w:pPr>
              <w:spacing w:line="360" w:lineRule="auto"/>
              <w:jc w:val="both"/>
            </w:pPr>
            <w:r w:rsidRPr="00892327">
              <w:rPr>
                <w:color w:val="FF0000"/>
              </w:rPr>
              <w:t>Unbekannt</w:t>
            </w:r>
          </w:p>
        </w:tc>
      </w:tr>
      <w:tr w:rsidR="001C7272" w:rsidRPr="00E46844" w:rsidTr="00503B51">
        <w:tc>
          <w:tcPr>
            <w:tcW w:w="5000" w:type="pct"/>
            <w:gridSpan w:val="5"/>
            <w:shd w:val="clear" w:color="auto" w:fill="365F91" w:themeFill="accent1" w:themeFillShade="BF"/>
          </w:tcPr>
          <w:p w:rsidR="001C7272" w:rsidRPr="004E5689" w:rsidRDefault="001C7272" w:rsidP="00345E78">
            <w:pPr>
              <w:spacing w:line="360" w:lineRule="auto"/>
              <w:rPr>
                <w:b/>
                <w:color w:val="FFFFFF" w:themeColor="background1"/>
              </w:rPr>
            </w:pPr>
            <w:r w:rsidRPr="004E5689">
              <w:rPr>
                <w:b/>
                <w:color w:val="FFFFFF" w:themeColor="background1"/>
              </w:rPr>
              <w:t>3. Sicherheit</w:t>
            </w:r>
          </w:p>
        </w:tc>
      </w:tr>
      <w:tr w:rsidR="001C7272" w:rsidRPr="00E46844" w:rsidTr="00503B51">
        <w:trPr>
          <w:gridAfter w:val="1"/>
          <w:wAfter w:w="5" w:type="pct"/>
        </w:trPr>
        <w:tc>
          <w:tcPr>
            <w:tcW w:w="1316" w:type="pct"/>
          </w:tcPr>
          <w:p w:rsidR="001C7272" w:rsidRDefault="001C7272" w:rsidP="00345E78">
            <w:pPr>
              <w:spacing w:line="360" w:lineRule="auto"/>
            </w:pPr>
            <w:r>
              <w:t>3.1 Sicherheit vor falscher Einnahme</w:t>
            </w:r>
          </w:p>
        </w:tc>
        <w:tc>
          <w:tcPr>
            <w:tcW w:w="1436" w:type="pct"/>
          </w:tcPr>
          <w:p w:rsidR="001C7272" w:rsidRDefault="001C7272" w:rsidP="00503B51">
            <w:pPr>
              <w:spacing w:line="360" w:lineRule="auto"/>
              <w:jc w:val="both"/>
            </w:pPr>
            <w:r>
              <w:t>Ja</w:t>
            </w:r>
          </w:p>
        </w:tc>
        <w:tc>
          <w:tcPr>
            <w:tcW w:w="1122" w:type="pct"/>
          </w:tcPr>
          <w:p w:rsidR="001C7272" w:rsidRDefault="001C7272" w:rsidP="00503B51">
            <w:pPr>
              <w:spacing w:line="360" w:lineRule="auto"/>
              <w:jc w:val="both"/>
            </w:pPr>
            <w:r>
              <w:t>Ja</w:t>
            </w:r>
          </w:p>
        </w:tc>
        <w:tc>
          <w:tcPr>
            <w:tcW w:w="1121" w:type="pct"/>
          </w:tcPr>
          <w:p w:rsidR="001C7272" w:rsidRPr="008E2EBD" w:rsidRDefault="001C7272" w:rsidP="00503B51">
            <w:pPr>
              <w:spacing w:line="360" w:lineRule="auto"/>
              <w:jc w:val="both"/>
            </w:pPr>
            <w:r w:rsidRPr="008E2EBD">
              <w:t>Ja</w:t>
            </w:r>
          </w:p>
        </w:tc>
      </w:tr>
      <w:tr w:rsidR="001C7272" w:rsidRPr="00E46844" w:rsidTr="00503B51">
        <w:trPr>
          <w:gridAfter w:val="1"/>
          <w:wAfter w:w="5" w:type="pct"/>
        </w:trPr>
        <w:tc>
          <w:tcPr>
            <w:tcW w:w="1316" w:type="pct"/>
          </w:tcPr>
          <w:p w:rsidR="001C7272" w:rsidRDefault="001C7272" w:rsidP="00503B51">
            <w:pPr>
              <w:spacing w:line="360" w:lineRule="auto"/>
              <w:jc w:val="both"/>
            </w:pPr>
            <w:r>
              <w:t>3.2 Kindersicherheit</w:t>
            </w:r>
          </w:p>
        </w:tc>
        <w:tc>
          <w:tcPr>
            <w:tcW w:w="1436" w:type="pct"/>
          </w:tcPr>
          <w:p w:rsidR="001C7272" w:rsidRDefault="001C7272" w:rsidP="00503B51">
            <w:pPr>
              <w:spacing w:line="360" w:lineRule="auto"/>
              <w:jc w:val="both"/>
            </w:pPr>
            <w:r>
              <w:t>Ja</w:t>
            </w:r>
          </w:p>
        </w:tc>
        <w:tc>
          <w:tcPr>
            <w:tcW w:w="1122" w:type="pct"/>
          </w:tcPr>
          <w:p w:rsidR="001C7272" w:rsidRDefault="001C7272" w:rsidP="00503B51">
            <w:pPr>
              <w:spacing w:line="360" w:lineRule="auto"/>
              <w:jc w:val="both"/>
            </w:pPr>
            <w:r w:rsidRPr="005F21F9">
              <w:t>Ja</w:t>
            </w:r>
          </w:p>
        </w:tc>
        <w:tc>
          <w:tcPr>
            <w:tcW w:w="1121" w:type="pct"/>
          </w:tcPr>
          <w:p w:rsidR="001C7272" w:rsidRDefault="00A108A1" w:rsidP="00503B51">
            <w:pPr>
              <w:spacing w:line="360" w:lineRule="auto"/>
              <w:jc w:val="both"/>
            </w:pPr>
            <w:r>
              <w:t>J</w:t>
            </w:r>
            <w:r w:rsidR="001C7272">
              <w:t>a</w:t>
            </w:r>
          </w:p>
        </w:tc>
      </w:tr>
      <w:tr w:rsidR="001C7272" w:rsidRPr="00E46844" w:rsidTr="00503B51">
        <w:tc>
          <w:tcPr>
            <w:tcW w:w="5000" w:type="pct"/>
            <w:gridSpan w:val="5"/>
            <w:shd w:val="clear" w:color="auto" w:fill="365F91" w:themeFill="accent1" w:themeFillShade="BF"/>
          </w:tcPr>
          <w:p w:rsidR="001C7272" w:rsidRPr="004E5689" w:rsidRDefault="001C7272" w:rsidP="00503B51">
            <w:pPr>
              <w:spacing w:line="360" w:lineRule="auto"/>
              <w:jc w:val="both"/>
              <w:rPr>
                <w:b/>
                <w:color w:val="FFFFFF" w:themeColor="background1"/>
              </w:rPr>
            </w:pPr>
            <w:r w:rsidRPr="004E5689">
              <w:rPr>
                <w:b/>
                <w:color w:val="FFFFFF" w:themeColor="background1"/>
              </w:rPr>
              <w:t>4. Benutzbarkeit</w:t>
            </w:r>
          </w:p>
        </w:tc>
      </w:tr>
      <w:tr w:rsidR="001C7272" w:rsidRPr="00E46844" w:rsidTr="00503B51">
        <w:trPr>
          <w:gridAfter w:val="1"/>
          <w:wAfter w:w="5" w:type="pct"/>
        </w:trPr>
        <w:tc>
          <w:tcPr>
            <w:tcW w:w="1316" w:type="pct"/>
          </w:tcPr>
          <w:p w:rsidR="001C7272" w:rsidRPr="00E46844" w:rsidRDefault="001C7272" w:rsidP="00503B51">
            <w:pPr>
              <w:spacing w:line="360" w:lineRule="auto"/>
              <w:jc w:val="both"/>
            </w:pPr>
            <w:r>
              <w:t>4.1 Portabilität</w:t>
            </w:r>
          </w:p>
        </w:tc>
        <w:tc>
          <w:tcPr>
            <w:tcW w:w="1436" w:type="pct"/>
          </w:tcPr>
          <w:p w:rsidR="001C7272" w:rsidRPr="00E46844" w:rsidRDefault="001C7272" w:rsidP="00503B51">
            <w:pPr>
              <w:spacing w:line="360" w:lineRule="auto"/>
              <w:jc w:val="both"/>
            </w:pPr>
            <w:r>
              <w:t>Bedingt, da unhandliches Design</w:t>
            </w:r>
          </w:p>
        </w:tc>
        <w:tc>
          <w:tcPr>
            <w:tcW w:w="1122" w:type="pct"/>
          </w:tcPr>
          <w:p w:rsidR="00CC28B5" w:rsidRPr="00E46844" w:rsidRDefault="00667104" w:rsidP="00503B51">
            <w:pPr>
              <w:spacing w:line="360" w:lineRule="auto"/>
              <w:jc w:val="both"/>
            </w:pPr>
            <w:r>
              <w:t>5 Tages Batterie</w:t>
            </w:r>
          </w:p>
        </w:tc>
        <w:tc>
          <w:tcPr>
            <w:tcW w:w="1121" w:type="pct"/>
          </w:tcPr>
          <w:p w:rsidR="001C7272" w:rsidRPr="00E46844" w:rsidRDefault="001C7272" w:rsidP="00503B51">
            <w:pPr>
              <w:spacing w:line="360" w:lineRule="auto"/>
              <w:jc w:val="both"/>
            </w:pPr>
            <w:r>
              <w:t>Ja</w:t>
            </w:r>
          </w:p>
        </w:tc>
      </w:tr>
      <w:tr w:rsidR="001C7272" w:rsidRPr="00E46844" w:rsidTr="00503B51">
        <w:trPr>
          <w:gridAfter w:val="1"/>
          <w:wAfter w:w="5" w:type="pct"/>
        </w:trPr>
        <w:tc>
          <w:tcPr>
            <w:tcW w:w="1316" w:type="pct"/>
          </w:tcPr>
          <w:p w:rsidR="001C7272" w:rsidRDefault="001C7272" w:rsidP="00503B51">
            <w:pPr>
              <w:spacing w:line="360" w:lineRule="auto"/>
              <w:jc w:val="both"/>
            </w:pPr>
            <w:r>
              <w:t>4.2 Behindertengerecht</w:t>
            </w:r>
          </w:p>
        </w:tc>
        <w:tc>
          <w:tcPr>
            <w:tcW w:w="1436" w:type="pct"/>
          </w:tcPr>
          <w:p w:rsidR="001C7272" w:rsidRDefault="001C7272" w:rsidP="00503B51">
            <w:pPr>
              <w:spacing w:line="360" w:lineRule="auto"/>
              <w:jc w:val="both"/>
            </w:pPr>
            <w:r w:rsidRPr="00892327">
              <w:rPr>
                <w:color w:val="FF0000"/>
              </w:rPr>
              <w:t>Unbekannt</w:t>
            </w:r>
          </w:p>
        </w:tc>
        <w:tc>
          <w:tcPr>
            <w:tcW w:w="1122" w:type="pct"/>
          </w:tcPr>
          <w:p w:rsidR="001C7272" w:rsidRDefault="001C7272" w:rsidP="00503B51">
            <w:pPr>
              <w:spacing w:line="360" w:lineRule="auto"/>
              <w:jc w:val="both"/>
            </w:pPr>
            <w:r w:rsidRPr="00892327">
              <w:rPr>
                <w:color w:val="FF0000"/>
              </w:rPr>
              <w:t>Unbekannt</w:t>
            </w:r>
          </w:p>
        </w:tc>
        <w:tc>
          <w:tcPr>
            <w:tcW w:w="1121" w:type="pct"/>
          </w:tcPr>
          <w:p w:rsidR="001C7272" w:rsidRDefault="001C7272" w:rsidP="001C7272">
            <w:pPr>
              <w:pStyle w:val="Listenabsatz"/>
              <w:numPr>
                <w:ilvl w:val="0"/>
                <w:numId w:val="17"/>
              </w:numPr>
              <w:spacing w:line="360" w:lineRule="auto"/>
              <w:jc w:val="both"/>
            </w:pPr>
            <w:proofErr w:type="spellStart"/>
            <w:r w:rsidRPr="00141A66">
              <w:t>PillBox</w:t>
            </w:r>
            <w:proofErr w:type="spellEnd"/>
            <w:r w:rsidRPr="00141A66">
              <w:t xml:space="preserve"> </w:t>
            </w:r>
            <w:proofErr w:type="spellStart"/>
            <w:r w:rsidRPr="00141A66">
              <w:t>has</w:t>
            </w:r>
            <w:proofErr w:type="spellEnd"/>
            <w:r w:rsidRPr="00141A66">
              <w:t xml:space="preserve"> large </w:t>
            </w:r>
            <w:proofErr w:type="spellStart"/>
            <w:r w:rsidRPr="00141A66">
              <w:t>buttons</w:t>
            </w:r>
            <w:proofErr w:type="spellEnd"/>
            <w:r w:rsidRPr="00141A66">
              <w:t xml:space="preserve">, </w:t>
            </w:r>
          </w:p>
          <w:p w:rsidR="001C7272" w:rsidRDefault="001C7272" w:rsidP="001C7272">
            <w:pPr>
              <w:pStyle w:val="Listenabsatz"/>
              <w:numPr>
                <w:ilvl w:val="0"/>
                <w:numId w:val="17"/>
              </w:numPr>
              <w:spacing w:line="360" w:lineRule="auto"/>
              <w:jc w:val="both"/>
            </w:pPr>
            <w:r w:rsidRPr="00141A66">
              <w:t xml:space="preserve">LED &amp; </w:t>
            </w:r>
            <w:r>
              <w:t xml:space="preserve">Braille </w:t>
            </w:r>
            <w:proofErr w:type="spellStart"/>
            <w:r>
              <w:t>indicators</w:t>
            </w:r>
            <w:proofErr w:type="spellEnd"/>
            <w:r>
              <w:t xml:space="preserve"> </w:t>
            </w:r>
          </w:p>
          <w:p w:rsidR="001C7272" w:rsidRDefault="001C7272" w:rsidP="001C7272">
            <w:pPr>
              <w:pStyle w:val="Listenabsatz"/>
              <w:numPr>
                <w:ilvl w:val="0"/>
                <w:numId w:val="17"/>
              </w:numPr>
              <w:spacing w:line="360" w:lineRule="auto"/>
              <w:jc w:val="both"/>
            </w:pPr>
            <w:proofErr w:type="spellStart"/>
            <w:r w:rsidRPr="00141A66">
              <w:t>tactile</w:t>
            </w:r>
            <w:proofErr w:type="spellEnd"/>
            <w:r w:rsidRPr="00141A66">
              <w:t xml:space="preserve"> </w:t>
            </w:r>
            <w:proofErr w:type="spellStart"/>
            <w:r w:rsidRPr="00141A66">
              <w:t>edges</w:t>
            </w:r>
            <w:proofErr w:type="spellEnd"/>
            <w:r w:rsidRPr="00141A66">
              <w:t xml:space="preserve"> </w:t>
            </w:r>
            <w:proofErr w:type="spellStart"/>
            <w:r w:rsidRPr="00141A66">
              <w:t>to</w:t>
            </w:r>
            <w:proofErr w:type="spellEnd"/>
            <w:r w:rsidRPr="00141A66">
              <w:t xml:space="preserve"> </w:t>
            </w:r>
            <w:proofErr w:type="spellStart"/>
            <w:r w:rsidRPr="00141A66">
              <w:t>guide</w:t>
            </w:r>
            <w:proofErr w:type="spellEnd"/>
            <w:r w:rsidRPr="00141A66">
              <w:t xml:space="preserve"> </w:t>
            </w:r>
            <w:proofErr w:type="spellStart"/>
            <w:r w:rsidRPr="00141A66">
              <w:t>you</w:t>
            </w:r>
            <w:proofErr w:type="spellEnd"/>
            <w:r w:rsidRPr="00141A66">
              <w:t xml:space="preserve"> </w:t>
            </w:r>
            <w:proofErr w:type="spellStart"/>
            <w:r w:rsidRPr="00141A66">
              <w:t>to</w:t>
            </w:r>
            <w:proofErr w:type="spellEnd"/>
            <w:r w:rsidRPr="00141A66">
              <w:t xml:space="preserve"> </w:t>
            </w:r>
            <w:proofErr w:type="spellStart"/>
            <w:r w:rsidRPr="00141A66">
              <w:t>the</w:t>
            </w:r>
            <w:proofErr w:type="spellEnd"/>
            <w:r w:rsidRPr="00141A66">
              <w:t xml:space="preserve"> </w:t>
            </w:r>
            <w:proofErr w:type="spellStart"/>
            <w:r w:rsidRPr="00141A66">
              <w:t>correct</w:t>
            </w:r>
            <w:proofErr w:type="spellEnd"/>
            <w:r w:rsidRPr="00141A66">
              <w:t xml:space="preserve"> </w:t>
            </w:r>
            <w:proofErr w:type="spellStart"/>
            <w:r w:rsidRPr="00141A66">
              <w:t>glass</w:t>
            </w:r>
            <w:proofErr w:type="spellEnd"/>
            <w:r w:rsidRPr="00141A66">
              <w:t>.</w:t>
            </w:r>
          </w:p>
        </w:tc>
      </w:tr>
    </w:tbl>
    <w:p w:rsidR="00DF3B62" w:rsidRPr="009B4649" w:rsidRDefault="00DF3B62" w:rsidP="009B4649">
      <w:pPr>
        <w:pStyle w:val="berschrift2"/>
        <w:numPr>
          <w:ilvl w:val="1"/>
          <w:numId w:val="2"/>
        </w:numPr>
        <w:rPr>
          <w:rFonts w:ascii="Times New Roman" w:hAnsi="Times New Roman" w:cs="Times New Roman"/>
        </w:rPr>
      </w:pPr>
      <w:bookmarkStart w:id="162" w:name="_Toc462229578"/>
      <w:bookmarkStart w:id="163" w:name="_Toc462230398"/>
      <w:bookmarkStart w:id="164" w:name="_Toc462231027"/>
      <w:bookmarkStart w:id="165" w:name="_Toc467844676"/>
      <w:r w:rsidRPr="009B4649">
        <w:rPr>
          <w:rFonts w:ascii="Times New Roman" w:hAnsi="Times New Roman" w:cs="Times New Roman"/>
        </w:rPr>
        <w:t>Smarte Medikamentendosen</w:t>
      </w:r>
      <w:bookmarkEnd w:id="162"/>
      <w:bookmarkEnd w:id="163"/>
      <w:bookmarkEnd w:id="164"/>
      <w:bookmarkEnd w:id="165"/>
    </w:p>
    <w:p w:rsidR="00DF3B62" w:rsidRDefault="00DF3B62" w:rsidP="0029433C">
      <w:pPr>
        <w:spacing w:line="360" w:lineRule="auto"/>
        <w:jc w:val="both"/>
      </w:pPr>
    </w:p>
    <w:p w:rsidR="00067C97" w:rsidRDefault="00DF3B62" w:rsidP="0029433C">
      <w:pPr>
        <w:spacing w:line="360" w:lineRule="auto"/>
        <w:jc w:val="both"/>
      </w:pPr>
      <w:r>
        <w:t>Zu der Gruppe der smarten Medikame</w:t>
      </w:r>
      <w:r w:rsidR="00067C97">
        <w:t xml:space="preserve">ntendosen gehören die </w:t>
      </w:r>
      <w:r w:rsidR="00F224F2">
        <w:t>Medikamentendosen</w:t>
      </w:r>
      <w:r w:rsidR="00067C97">
        <w:t>, die den normalen Medikamentendosen in der Form ähneln und mit einem Mikrokontrollen und einer Batterie bzw. Akku ausgestattet sind</w:t>
      </w:r>
      <w:r w:rsidR="00EA740C">
        <w:t xml:space="preserve">, sodass eine </w:t>
      </w:r>
      <w:r w:rsidR="00F224F2">
        <w:t>Autonomie</w:t>
      </w:r>
      <w:r w:rsidR="002836C3" w:rsidRPr="002836C3">
        <w:t xml:space="preserve"> </w:t>
      </w:r>
      <w:r w:rsidR="00F61E89">
        <w:t>und Portabilität</w:t>
      </w:r>
      <w:r w:rsidR="00EA740C">
        <w:t xml:space="preserve"> gewährleistet ist. </w:t>
      </w:r>
      <w:r w:rsidR="00067C97">
        <w:t xml:space="preserve"> </w:t>
      </w:r>
    </w:p>
    <w:p w:rsidR="00FD07FC" w:rsidRDefault="00067C97" w:rsidP="0029433C">
      <w:pPr>
        <w:spacing w:line="360" w:lineRule="auto"/>
        <w:jc w:val="both"/>
      </w:pPr>
      <w:r>
        <w:t xml:space="preserve"> </w:t>
      </w:r>
    </w:p>
    <w:p w:rsidR="000344FD" w:rsidRPr="004C2EF0" w:rsidRDefault="005B300A" w:rsidP="000344FD">
      <w:pPr>
        <w:pStyle w:val="berschrift2"/>
        <w:numPr>
          <w:ilvl w:val="2"/>
          <w:numId w:val="2"/>
        </w:numPr>
        <w:spacing w:line="320" w:lineRule="exact"/>
        <w:rPr>
          <w:rFonts w:ascii="Times New Roman" w:hAnsi="Times New Roman" w:cs="Times New Roman"/>
        </w:rPr>
      </w:pPr>
      <w:bookmarkStart w:id="166" w:name="_Toc467844677"/>
      <w:r>
        <w:rPr>
          <w:rFonts w:ascii="Times New Roman" w:hAnsi="Times New Roman" w:cs="Times New Roman"/>
        </w:rPr>
        <w:t xml:space="preserve">Produkte </w:t>
      </w:r>
      <w:r w:rsidR="000344FD">
        <w:rPr>
          <w:rFonts w:ascii="Times New Roman" w:hAnsi="Times New Roman" w:cs="Times New Roman"/>
        </w:rPr>
        <w:t>auf dem Markt</w:t>
      </w:r>
      <w:bookmarkEnd w:id="166"/>
    </w:p>
    <w:p w:rsidR="000344FD" w:rsidRDefault="000344FD" w:rsidP="00F80C74"/>
    <w:p w:rsidR="00F80C74" w:rsidRPr="000344FD" w:rsidRDefault="000344FD" w:rsidP="00F80C74">
      <w:pPr>
        <w:rPr>
          <w:b/>
        </w:rPr>
      </w:pPr>
      <w:proofErr w:type="spellStart"/>
      <w:r>
        <w:rPr>
          <w:b/>
        </w:rPr>
        <w:t>SMRxT</w:t>
      </w:r>
      <w:proofErr w:type="spellEnd"/>
    </w:p>
    <w:p w:rsidR="000344FD" w:rsidRDefault="000344FD" w:rsidP="0029433C">
      <w:pPr>
        <w:spacing w:line="360" w:lineRule="auto"/>
        <w:jc w:val="both"/>
      </w:pPr>
    </w:p>
    <w:p w:rsidR="00B21788" w:rsidRDefault="00880015" w:rsidP="0029433C">
      <w:pPr>
        <w:spacing w:line="360" w:lineRule="auto"/>
        <w:jc w:val="both"/>
      </w:pPr>
      <w:r w:rsidRPr="00880015">
        <w:t xml:space="preserve">Das in New York ansässige Unternehmen SMRXT INC entwickelte die Smarte Medikamentendose </w:t>
      </w:r>
      <w:proofErr w:type="spellStart"/>
      <w:r w:rsidRPr="00880015">
        <w:t>SMRxT</w:t>
      </w:r>
      <w:proofErr w:type="spellEnd"/>
      <w:r w:rsidRPr="00880015">
        <w:t xml:space="preserve">. </w:t>
      </w:r>
      <w:r>
        <w:t xml:space="preserve">Diese hat </w:t>
      </w:r>
      <w:r w:rsidR="00F673BA">
        <w:t>im</w:t>
      </w:r>
      <w:r>
        <w:t xml:space="preserve"> </w:t>
      </w:r>
      <w:r w:rsidRPr="00880015">
        <w:t>Fundament einen eingebauten Gewichtssensor, der messen kann wann und in welcher Menge eine Medikamentenentnahme erfolgte. Die Medikamentendose hat keine Erinnerungsmechanismen</w:t>
      </w:r>
      <w:r>
        <w:t xml:space="preserve">, die die Personen durch das Aufleuchten von </w:t>
      </w:r>
      <w:r w:rsidRPr="00880015">
        <w:t xml:space="preserve">LEDs oder </w:t>
      </w:r>
      <w:r>
        <w:t>akustischen Signalen an die Einnahme erinnert. Die Medikamentendo</w:t>
      </w:r>
      <w:r w:rsidR="000D2031">
        <w:t xml:space="preserve">se wird hauptsächlich zur Messung von </w:t>
      </w:r>
      <w:r w:rsidR="00F673BA">
        <w:t xml:space="preserve">Adhärenz </w:t>
      </w:r>
      <w:r w:rsidR="000D2031">
        <w:t>verwendet</w:t>
      </w:r>
      <w:r w:rsidR="00F673BA">
        <w:t>.</w:t>
      </w:r>
      <w:r w:rsidR="00903973">
        <w:t xml:space="preserve"> </w:t>
      </w:r>
      <w:r w:rsidR="00903973">
        <w:fldChar w:fldCharType="begin"/>
      </w:r>
      <w:r w:rsidR="000100C2">
        <w:instrText>ADDIN CITAVI.PLACEHOLDER c57789de-2ba3-4d85-b0a9-ad8c2f5586fe 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TTVJYVCBJTkMgMjAxNSk8L1RleHQ+DQogICAgPC9UZXh0VW5pdD4NCiAgPC9UZXh0VW5pdHM+DQo8L1BsYWNlaG9sZGVyPg==</w:instrText>
      </w:r>
      <w:r w:rsidR="00903973">
        <w:fldChar w:fldCharType="separate"/>
      </w:r>
      <w:bookmarkStart w:id="167" w:name="_CTVP001c57789de2ba34d85b0a9ad8c2f5586fe"/>
      <w:r w:rsidR="000100C2">
        <w:t>(Vgl. SMRXT INC 2015)</w:t>
      </w:r>
      <w:bookmarkEnd w:id="167"/>
      <w:r w:rsidR="00903973">
        <w:fldChar w:fldCharType="end"/>
      </w:r>
    </w:p>
    <w:p w:rsidR="00880015" w:rsidRPr="00880015" w:rsidRDefault="00880015" w:rsidP="0029433C">
      <w:pPr>
        <w:spacing w:line="360" w:lineRule="auto"/>
        <w:jc w:val="both"/>
      </w:pPr>
    </w:p>
    <w:p w:rsidR="00880015" w:rsidRDefault="00880015" w:rsidP="00880015">
      <w:pPr>
        <w:keepNext/>
        <w:spacing w:line="360" w:lineRule="auto"/>
        <w:jc w:val="center"/>
      </w:pPr>
      <w:r>
        <w:rPr>
          <w:b/>
          <w:noProof/>
        </w:rPr>
        <w:drawing>
          <wp:inline distT="0" distB="0" distL="0" distR="0" wp14:anchorId="71E77056" wp14:editId="2D4925AC">
            <wp:extent cx="1899117" cy="2022972"/>
            <wp:effectExtent l="0" t="0" r="635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920734" cy="2045999"/>
                    </a:xfrm>
                    <a:prstGeom prst="rect">
                      <a:avLst/>
                    </a:prstGeom>
                    <a:noFill/>
                    <a:ln>
                      <a:noFill/>
                    </a:ln>
                  </pic:spPr>
                </pic:pic>
              </a:graphicData>
            </a:graphic>
          </wp:inline>
        </w:drawing>
      </w:r>
    </w:p>
    <w:p w:rsidR="00880015" w:rsidRDefault="00880015" w:rsidP="00880015">
      <w:pPr>
        <w:pStyle w:val="Beschriftung"/>
        <w:jc w:val="center"/>
        <w:rPr>
          <w:b w:val="0"/>
        </w:rPr>
      </w:pPr>
      <w:bookmarkStart w:id="168" w:name="_Toc467844705"/>
      <w:r>
        <w:t xml:space="preserve">Abbildung </w:t>
      </w:r>
      <w:r w:rsidR="00665AA3">
        <w:fldChar w:fldCharType="begin"/>
      </w:r>
      <w:r w:rsidR="00665AA3">
        <w:instrText xml:space="preserve"> SEQ Abbildung \* ARABIC </w:instrText>
      </w:r>
      <w:r w:rsidR="00665AA3">
        <w:fldChar w:fldCharType="separate"/>
      </w:r>
      <w:r w:rsidR="00771804">
        <w:rPr>
          <w:noProof/>
        </w:rPr>
        <w:t>8</w:t>
      </w:r>
      <w:r w:rsidR="00665AA3">
        <w:rPr>
          <w:noProof/>
        </w:rPr>
        <w:fldChar w:fldCharType="end"/>
      </w:r>
      <w:r>
        <w:t xml:space="preserve">: </w:t>
      </w:r>
      <w:proofErr w:type="spellStart"/>
      <w:r>
        <w:t>SMRxT</w:t>
      </w:r>
      <w:proofErr w:type="spellEnd"/>
      <w:r>
        <w:t xml:space="preserve"> Medikamentendose</w:t>
      </w:r>
      <w:r w:rsidR="00903973">
        <w:t xml:space="preserve"> </w:t>
      </w:r>
      <w:r w:rsidR="00903973">
        <w:fldChar w:fldCharType="begin"/>
      </w:r>
      <w:r w:rsidR="000100C2">
        <w:instrText>ADDIN CITAVI.PLACEHOLDER 3e689bc4-ce62-44da-9e63-a776c4b9218f 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TTVJYVCBJTkMgMjAxNSk8L1RleHQ+DQogICAgPC9UZXh0VW5pdD4NCiAgPC9UZXh0VW5pdHM+DQo8L1BsYWNlaG9sZGVyPg==</w:instrText>
      </w:r>
      <w:r w:rsidR="00903973">
        <w:fldChar w:fldCharType="separate"/>
      </w:r>
      <w:bookmarkStart w:id="169" w:name="_CTVP0013e689bc4ce6244da9e63a776c4b9218f"/>
      <w:r w:rsidR="000100C2">
        <w:t>(Quelle: SMRXT INC 2015)</w:t>
      </w:r>
      <w:bookmarkEnd w:id="168"/>
      <w:bookmarkEnd w:id="169"/>
      <w:r w:rsidR="00903973">
        <w:fldChar w:fldCharType="end"/>
      </w:r>
    </w:p>
    <w:p w:rsidR="00D310CC" w:rsidRPr="00482C50" w:rsidRDefault="00D310CC" w:rsidP="0029433C">
      <w:pPr>
        <w:spacing w:line="360" w:lineRule="auto"/>
        <w:jc w:val="both"/>
      </w:pPr>
    </w:p>
    <w:p w:rsidR="003A54F9" w:rsidRPr="00BE7C79" w:rsidRDefault="003A54F9" w:rsidP="00BE7C79">
      <w:pPr>
        <w:rPr>
          <w:b/>
        </w:rPr>
      </w:pPr>
      <w:proofErr w:type="spellStart"/>
      <w:r w:rsidRPr="00BE7C79">
        <w:rPr>
          <w:b/>
        </w:rPr>
        <w:t>Adherence</w:t>
      </w:r>
      <w:proofErr w:type="spellEnd"/>
      <w:r w:rsidRPr="00BE7C79">
        <w:rPr>
          <w:b/>
        </w:rPr>
        <w:t xml:space="preserve"> </w:t>
      </w:r>
      <w:proofErr w:type="spellStart"/>
      <w:r w:rsidRPr="00BE7C79">
        <w:rPr>
          <w:b/>
        </w:rPr>
        <w:t>Pill</w:t>
      </w:r>
      <w:proofErr w:type="spellEnd"/>
      <w:r w:rsidRPr="00BE7C79">
        <w:rPr>
          <w:b/>
        </w:rPr>
        <w:t xml:space="preserve"> </w:t>
      </w:r>
      <w:proofErr w:type="spellStart"/>
      <w:r w:rsidRPr="00BE7C79">
        <w:rPr>
          <w:b/>
        </w:rPr>
        <w:t>Bottle</w:t>
      </w:r>
      <w:proofErr w:type="spellEnd"/>
    </w:p>
    <w:p w:rsidR="00A577D0" w:rsidRPr="00A577D0" w:rsidRDefault="00A577D0" w:rsidP="00A577D0">
      <w:pPr>
        <w:rPr>
          <w:b/>
        </w:rPr>
      </w:pPr>
    </w:p>
    <w:p w:rsidR="007722CD" w:rsidRDefault="00831180" w:rsidP="0029433C">
      <w:pPr>
        <w:spacing w:line="360" w:lineRule="auto"/>
        <w:jc w:val="both"/>
      </w:pPr>
      <w:proofErr w:type="spellStart"/>
      <w:r w:rsidRPr="00CC0866">
        <w:t>Adherence</w:t>
      </w:r>
      <w:proofErr w:type="spellEnd"/>
      <w:r w:rsidRPr="00CC0866">
        <w:t xml:space="preserve"> </w:t>
      </w:r>
      <w:proofErr w:type="spellStart"/>
      <w:r w:rsidRPr="00CC0866">
        <w:t>Pill</w:t>
      </w:r>
      <w:proofErr w:type="spellEnd"/>
      <w:r w:rsidRPr="00CC0866">
        <w:t xml:space="preserve"> </w:t>
      </w:r>
      <w:proofErr w:type="spellStart"/>
      <w:r w:rsidRPr="00CC0866">
        <w:t>Bottle</w:t>
      </w:r>
      <w:proofErr w:type="spellEnd"/>
      <w:r w:rsidRPr="00CC0866">
        <w:t xml:space="preserve"> wurde von dem in New York ansässigem Unternehmen </w:t>
      </w:r>
      <w:proofErr w:type="spellStart"/>
      <w:r w:rsidRPr="00CC0866">
        <w:t>AdhereTech</w:t>
      </w:r>
      <w:proofErr w:type="spellEnd"/>
      <w:r w:rsidRPr="00CC0866">
        <w:t xml:space="preserve"> entwickelt. </w:t>
      </w:r>
      <w:r w:rsidR="00CC0866" w:rsidRPr="00CC0866">
        <w:t>Die Benachrichtigungen zur Einnahme von Medikamenten erfolgt durch ein Aufleuchten der an der Dose angebrachten LEDs und bei Bedarf durch einen auto</w:t>
      </w:r>
      <w:r w:rsidR="005E2C97">
        <w:t>matischen Anruf oder durch das V</w:t>
      </w:r>
      <w:r w:rsidR="00CC0866" w:rsidRPr="00CC0866">
        <w:t>ersenden von einer Textnachricht. Durch eingebaute Sensoren kann die Dose mitverfolgen wann eine Öffnung und in welcher Menge eine Medikamentene</w:t>
      </w:r>
      <w:r w:rsidR="002836C3">
        <w:t>n</w:t>
      </w:r>
      <w:r w:rsidR="00CC0866" w:rsidRPr="00CC0866">
        <w:t>tnahme erfolgte.</w:t>
      </w:r>
      <w:r w:rsidR="00903973">
        <w:t xml:space="preserve"> </w:t>
      </w:r>
      <w:r w:rsidR="00903973">
        <w:fldChar w:fldCharType="begin"/>
      </w:r>
      <w:r w:rsidR="00D56167">
        <w:instrText>ADDIN CITAVI.PLACEHOLDER 3d376e4c-b7b9-4864-94e2-bfae811e6bfb 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FkaGVyZVRlY2ggSW5jLiAyMDE1KTwvVGV4dD4NCiAgICA8L1RleHRVbml0Pg0KICA8L1RleHRVbml0cz4NCjwvUGxhY2Vob2xkZXI+</w:instrText>
      </w:r>
      <w:r w:rsidR="00903973">
        <w:fldChar w:fldCharType="separate"/>
      </w:r>
      <w:bookmarkStart w:id="170" w:name="_CTVP0013d376e4cb7b9486494e2bfae811e6bfb"/>
      <w:r w:rsidR="000100C2">
        <w:t>(Vgl. AdhereTech Inc. 2015)</w:t>
      </w:r>
      <w:bookmarkEnd w:id="170"/>
      <w:r w:rsidR="00903973">
        <w:fldChar w:fldCharType="end"/>
      </w:r>
    </w:p>
    <w:p w:rsidR="00CC0866" w:rsidRDefault="00CC0866" w:rsidP="0029433C">
      <w:pPr>
        <w:spacing w:line="360" w:lineRule="auto"/>
        <w:jc w:val="both"/>
      </w:pPr>
    </w:p>
    <w:p w:rsidR="00987FDA" w:rsidRDefault="00CC0866" w:rsidP="00987FDA">
      <w:pPr>
        <w:keepNext/>
        <w:spacing w:line="360" w:lineRule="auto"/>
        <w:jc w:val="center"/>
      </w:pPr>
      <w:r>
        <w:rPr>
          <w:noProof/>
        </w:rPr>
        <w:drawing>
          <wp:inline distT="0" distB="0" distL="0" distR="0" wp14:anchorId="5576FB27" wp14:editId="02724630">
            <wp:extent cx="952500" cy="1556373"/>
            <wp:effectExtent l="0" t="0" r="0" b="6350"/>
            <wp:docPr id="5" name="Grafik 5" descr="Versio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ersion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963819" cy="1574867"/>
                    </a:xfrm>
                    <a:prstGeom prst="rect">
                      <a:avLst/>
                    </a:prstGeom>
                    <a:noFill/>
                    <a:ln>
                      <a:noFill/>
                    </a:ln>
                  </pic:spPr>
                </pic:pic>
              </a:graphicData>
            </a:graphic>
          </wp:inline>
        </w:drawing>
      </w:r>
    </w:p>
    <w:p w:rsidR="00987FDA" w:rsidRDefault="00987FDA" w:rsidP="00987FDA">
      <w:pPr>
        <w:pStyle w:val="Beschriftung"/>
        <w:jc w:val="center"/>
      </w:pPr>
      <w:bookmarkStart w:id="171" w:name="_Toc467844706"/>
      <w:r>
        <w:t xml:space="preserve">Abbildung </w:t>
      </w:r>
      <w:r w:rsidR="00665AA3">
        <w:fldChar w:fldCharType="begin"/>
      </w:r>
      <w:r w:rsidR="00665AA3">
        <w:instrText xml:space="preserve"> SEQ Abbildung \* ARABIC </w:instrText>
      </w:r>
      <w:r w:rsidR="00665AA3">
        <w:fldChar w:fldCharType="separate"/>
      </w:r>
      <w:r w:rsidR="00771804">
        <w:rPr>
          <w:noProof/>
        </w:rPr>
        <w:t>9</w:t>
      </w:r>
      <w:r w:rsidR="00665AA3">
        <w:rPr>
          <w:noProof/>
        </w:rPr>
        <w:fldChar w:fldCharType="end"/>
      </w:r>
      <w:r>
        <w:t xml:space="preserve">: </w:t>
      </w:r>
      <w:proofErr w:type="spellStart"/>
      <w:r>
        <w:t>Adherence</w:t>
      </w:r>
      <w:proofErr w:type="spellEnd"/>
      <w:r>
        <w:t xml:space="preserve"> </w:t>
      </w:r>
      <w:proofErr w:type="spellStart"/>
      <w:r>
        <w:t>Pill</w:t>
      </w:r>
      <w:proofErr w:type="spellEnd"/>
      <w:r>
        <w:t xml:space="preserve"> </w:t>
      </w:r>
      <w:proofErr w:type="spellStart"/>
      <w:r>
        <w:t>Bottle</w:t>
      </w:r>
      <w:proofErr w:type="spellEnd"/>
      <w:r>
        <w:t xml:space="preserve"> Medikamentendose</w:t>
      </w:r>
      <w:r w:rsidR="00903973">
        <w:t xml:space="preserve"> </w:t>
      </w:r>
      <w:r w:rsidR="00903973">
        <w:fldChar w:fldCharType="begin"/>
      </w:r>
      <w:r w:rsidR="00903973">
        <w:instrText>ADDIN CITAVI.PLACEHOLDER 7364043a-2d09-4d23-953e-47db6203ef43 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RdWVsbGU6IEFkaGVyZVRlY2ggSW5jLiAyMDE1KTwvVGV4dD4NCiAgICA8L1RleHRVbml0Pg0KICA8L1RleHRVbml0cz4NCjwvUGxhY2Vob2xkZXI+</w:instrText>
      </w:r>
      <w:r w:rsidR="00903973">
        <w:fldChar w:fldCharType="separate"/>
      </w:r>
      <w:bookmarkStart w:id="172" w:name="_CTVP0017364043a2d094d23953e47db6203ef43"/>
      <w:r w:rsidR="000100C2">
        <w:t>(Quelle: AdhereTech Inc. 2015)</w:t>
      </w:r>
      <w:bookmarkEnd w:id="171"/>
      <w:bookmarkEnd w:id="172"/>
      <w:r w:rsidR="00903973">
        <w:fldChar w:fldCharType="end"/>
      </w:r>
    </w:p>
    <w:p w:rsidR="007722CD" w:rsidRPr="00BE7C79" w:rsidRDefault="007722CD" w:rsidP="00BE7C79">
      <w:pPr>
        <w:rPr>
          <w:b/>
        </w:rPr>
      </w:pPr>
    </w:p>
    <w:p w:rsidR="003A54F9" w:rsidRPr="00BE7C79" w:rsidRDefault="003A54F9" w:rsidP="00BE7C79">
      <w:pPr>
        <w:rPr>
          <w:b/>
        </w:rPr>
      </w:pPr>
      <w:r w:rsidRPr="00BE7C79">
        <w:rPr>
          <w:b/>
        </w:rPr>
        <w:t xml:space="preserve">ROUND </w:t>
      </w:r>
      <w:proofErr w:type="spellStart"/>
      <w:r w:rsidRPr="00BE7C79">
        <w:rPr>
          <w:b/>
        </w:rPr>
        <w:t>Refill</w:t>
      </w:r>
      <w:proofErr w:type="spellEnd"/>
    </w:p>
    <w:p w:rsidR="003A54F9" w:rsidRDefault="003A54F9" w:rsidP="0029433C">
      <w:pPr>
        <w:spacing w:line="360" w:lineRule="auto"/>
        <w:jc w:val="both"/>
        <w:rPr>
          <w:b/>
        </w:rPr>
      </w:pPr>
    </w:p>
    <w:p w:rsidR="003A54F9" w:rsidRPr="00F717D9" w:rsidRDefault="003A54F9" w:rsidP="0029433C">
      <w:pPr>
        <w:spacing w:line="360" w:lineRule="auto"/>
        <w:jc w:val="both"/>
      </w:pPr>
      <w:r w:rsidRPr="00F717D9">
        <w:t xml:space="preserve">ROUNT </w:t>
      </w:r>
      <w:proofErr w:type="spellStart"/>
      <w:r w:rsidRPr="00F717D9">
        <w:t>Refill</w:t>
      </w:r>
      <w:proofErr w:type="spellEnd"/>
      <w:r w:rsidRPr="00F717D9">
        <w:t xml:space="preserve"> ist eine smarte Medikamentendose, die von Circadian Design entwickelt wurde.  </w:t>
      </w:r>
      <w:r w:rsidR="00F717D9" w:rsidRPr="00F717D9">
        <w:t>D</w:t>
      </w:r>
      <w:r w:rsidR="005E2C97">
        <w:t>ie smarte Medikamentendose ist Lichtre</w:t>
      </w:r>
      <w:r w:rsidR="00F717D9" w:rsidRPr="00F717D9">
        <w:t xml:space="preserve">sistent </w:t>
      </w:r>
      <w:r w:rsidR="00F717D9">
        <w:t>u</w:t>
      </w:r>
      <w:r w:rsidR="005E2C97">
        <w:t xml:space="preserve">nd ist </w:t>
      </w:r>
      <w:proofErr w:type="spellStart"/>
      <w:r w:rsidR="0057247F" w:rsidRPr="0057247F">
        <w:t>recyclebar</w:t>
      </w:r>
      <w:proofErr w:type="spellEnd"/>
      <w:r w:rsidR="005E2C97">
        <w:t>. Weiterhin be</w:t>
      </w:r>
      <w:r w:rsidR="00F717D9">
        <w:t>inhaltet die Dose eine eingebaute Batterie, ein Bluetooth BLE 4.0 Modul, welches eine Kommunikation mit Blu</w:t>
      </w:r>
      <w:r w:rsidR="005E2C97">
        <w:t>e</w:t>
      </w:r>
      <w:r w:rsidR="00F717D9">
        <w:t xml:space="preserve">tooth Geräten gewährleistet und einem 3-Axis </w:t>
      </w:r>
      <w:proofErr w:type="spellStart"/>
      <w:r w:rsidR="00F717D9">
        <w:t>Accelerometer</w:t>
      </w:r>
      <w:proofErr w:type="spellEnd"/>
      <w:r w:rsidR="00F717D9" w:rsidRPr="00F717D9">
        <w:t>.</w:t>
      </w:r>
      <w:r w:rsidR="00F717D9">
        <w:t xml:space="preserve"> </w:t>
      </w:r>
      <w:r w:rsidR="00206640">
        <w:t xml:space="preserve">Die Verwaltung der Medikamente erfolgt durch </w:t>
      </w:r>
      <w:r w:rsidR="001F4B1F">
        <w:t>eine</w:t>
      </w:r>
      <w:r w:rsidR="00206640">
        <w:t xml:space="preserve"> App, die im Apple Store runtergeladen werden kann. </w:t>
      </w:r>
      <w:r w:rsidR="00F717D9">
        <w:t xml:space="preserve"> </w:t>
      </w:r>
      <w:r w:rsidR="00C27BA0">
        <w:fldChar w:fldCharType="begin"/>
      </w:r>
      <w:r w:rsidR="00D56167">
        <w:instrText>ADDIN CITAVI.PLACEHOLDER a96688d5-ab2c-4cb0-b025-4dab12754961 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Q2lyY2FkaWFuIERlc2lnbiAyMDE2KTwvVGV4dD4NCiAgICA8L1RleHRVbml0Pg0KICA8L1RleHRVbml0cz4NCjwvUGxhY2Vob2xkZXI+</w:instrText>
      </w:r>
      <w:r w:rsidR="00C27BA0">
        <w:fldChar w:fldCharType="separate"/>
      </w:r>
      <w:bookmarkStart w:id="173" w:name="_CTVP001a96688d5ab2c4cb0b0254dab12754961"/>
      <w:r w:rsidR="000100C2">
        <w:t>(Vgl. Circadian Design 2016)</w:t>
      </w:r>
      <w:bookmarkEnd w:id="173"/>
      <w:r w:rsidR="00C27BA0">
        <w:fldChar w:fldCharType="end"/>
      </w:r>
      <w:r w:rsidR="00F717D9" w:rsidRPr="00F717D9">
        <w:t xml:space="preserve"> </w:t>
      </w:r>
    </w:p>
    <w:p w:rsidR="00F717D9" w:rsidRPr="003A54F9" w:rsidRDefault="00F717D9" w:rsidP="0029433C">
      <w:pPr>
        <w:spacing w:line="360" w:lineRule="auto"/>
        <w:jc w:val="both"/>
        <w:rPr>
          <w:b/>
        </w:rPr>
      </w:pPr>
    </w:p>
    <w:p w:rsidR="001F4B1F" w:rsidRDefault="003A54F9" w:rsidP="001F4B1F">
      <w:pPr>
        <w:keepNext/>
        <w:spacing w:line="360" w:lineRule="auto"/>
        <w:jc w:val="center"/>
      </w:pPr>
      <w:r>
        <w:rPr>
          <w:noProof/>
        </w:rPr>
        <w:drawing>
          <wp:inline distT="0" distB="0" distL="0" distR="0" wp14:anchorId="3A51F635" wp14:editId="75272B73">
            <wp:extent cx="3434316" cy="1803016"/>
            <wp:effectExtent l="0" t="0" r="0" b="6985"/>
            <wp:docPr id="4" name="Grafik 4" descr="https://roundhealth.co/images/round-refill-fb-link-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roundhealth.co/images/round-refill-fb-link-image.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451238" cy="1811900"/>
                    </a:xfrm>
                    <a:prstGeom prst="rect">
                      <a:avLst/>
                    </a:prstGeom>
                    <a:noFill/>
                    <a:ln>
                      <a:noFill/>
                    </a:ln>
                  </pic:spPr>
                </pic:pic>
              </a:graphicData>
            </a:graphic>
          </wp:inline>
        </w:drawing>
      </w:r>
    </w:p>
    <w:p w:rsidR="003A54F9" w:rsidRDefault="001F4B1F" w:rsidP="001F4B1F">
      <w:pPr>
        <w:pStyle w:val="Beschriftung"/>
        <w:jc w:val="center"/>
      </w:pPr>
      <w:bookmarkStart w:id="174" w:name="_Toc467844707"/>
      <w:r>
        <w:t xml:space="preserve">Abbildung </w:t>
      </w:r>
      <w:r w:rsidR="00665AA3">
        <w:fldChar w:fldCharType="begin"/>
      </w:r>
      <w:r w:rsidR="00665AA3">
        <w:instrText xml:space="preserve"> SEQ Abbildung \* ARABIC </w:instrText>
      </w:r>
      <w:r w:rsidR="00665AA3">
        <w:fldChar w:fldCharType="separate"/>
      </w:r>
      <w:r w:rsidR="00771804">
        <w:rPr>
          <w:noProof/>
        </w:rPr>
        <w:t>10</w:t>
      </w:r>
      <w:r w:rsidR="00665AA3">
        <w:rPr>
          <w:noProof/>
        </w:rPr>
        <w:fldChar w:fldCharType="end"/>
      </w:r>
      <w:r>
        <w:t xml:space="preserve">: ROUND </w:t>
      </w:r>
      <w:proofErr w:type="spellStart"/>
      <w:r>
        <w:t>Refill</w:t>
      </w:r>
      <w:proofErr w:type="spellEnd"/>
      <w:r w:rsidR="00CC0866">
        <w:t xml:space="preserve"> Medikamentendose</w:t>
      </w:r>
      <w:r w:rsidR="00C27BA0">
        <w:t xml:space="preserve"> </w:t>
      </w:r>
      <w:r w:rsidR="00C27BA0">
        <w:fldChar w:fldCharType="begin"/>
      </w:r>
      <w:r w:rsidR="000100C2">
        <w:instrText>ADDIN CITAVI.PLACEHOLDER 4e160fe8-2fe1-49a8-926e-a6b0f7a6fcc3 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Q2lyY2FkaWFuIERlc2lnbiAyMDE2KTwvVGV4dD4NCiAgICA8L1RleHRVbml0Pg0KICA8L1RleHRVbml0cz4NCjwvUGxhY2Vob2xkZXI+</w:instrText>
      </w:r>
      <w:r w:rsidR="00C27BA0">
        <w:fldChar w:fldCharType="separate"/>
      </w:r>
      <w:bookmarkStart w:id="175" w:name="_CTVP0014e160fe82fe149a8926ea6b0f7a6fcc3"/>
      <w:r w:rsidR="000100C2">
        <w:t>(Quelle: Circadian Design 2016)</w:t>
      </w:r>
      <w:bookmarkEnd w:id="174"/>
      <w:bookmarkEnd w:id="175"/>
      <w:r w:rsidR="00C27BA0">
        <w:fldChar w:fldCharType="end"/>
      </w:r>
    </w:p>
    <w:p w:rsidR="00FD07FC" w:rsidRDefault="00FD07FC" w:rsidP="00206B97"/>
    <w:p w:rsidR="00D310CC" w:rsidRDefault="00D310CC" w:rsidP="00206B97"/>
    <w:p w:rsidR="00D310CC" w:rsidRDefault="00D310CC" w:rsidP="00206B97"/>
    <w:p w:rsidR="00D310CC" w:rsidRDefault="00D310CC" w:rsidP="00206B97"/>
    <w:p w:rsidR="00D310CC" w:rsidRDefault="00D310CC" w:rsidP="00206B97"/>
    <w:p w:rsidR="00D310CC" w:rsidRDefault="00D310CC" w:rsidP="00206B97"/>
    <w:p w:rsidR="00D310CC" w:rsidRPr="00206B97" w:rsidRDefault="00D310CC" w:rsidP="00206B97"/>
    <w:p w:rsidR="00943EE0" w:rsidRDefault="00943EE0" w:rsidP="00943EE0">
      <w:pPr>
        <w:pStyle w:val="Beschriftung"/>
        <w:keepNext/>
      </w:pPr>
      <w:bookmarkStart w:id="176" w:name="_Toc467844715"/>
      <w:r>
        <w:t xml:space="preserve">Tabelle </w:t>
      </w:r>
      <w:r w:rsidR="00665AA3">
        <w:fldChar w:fldCharType="begin"/>
      </w:r>
      <w:r w:rsidR="00665AA3">
        <w:instrText xml:space="preserve"> SEQ Tabelle \* ARABIC </w:instrText>
      </w:r>
      <w:r w:rsidR="00665AA3">
        <w:fldChar w:fldCharType="separate"/>
      </w:r>
      <w:r w:rsidR="00DA7CF6">
        <w:rPr>
          <w:noProof/>
        </w:rPr>
        <w:t>2</w:t>
      </w:r>
      <w:r w:rsidR="00665AA3">
        <w:rPr>
          <w:noProof/>
        </w:rPr>
        <w:fldChar w:fldCharType="end"/>
      </w:r>
      <w:r>
        <w:t>: Vergleich von smarten Medikamentendosen</w:t>
      </w:r>
      <w:bookmarkEnd w:id="176"/>
    </w:p>
    <w:tbl>
      <w:tblPr>
        <w:tblStyle w:val="Tabellenraster"/>
        <w:tblW w:w="5000" w:type="pct"/>
        <w:tblLook w:val="04A0" w:firstRow="1" w:lastRow="0" w:firstColumn="1" w:lastColumn="0" w:noHBand="0" w:noVBand="1"/>
      </w:tblPr>
      <w:tblGrid>
        <w:gridCol w:w="2874"/>
        <w:gridCol w:w="2667"/>
        <w:gridCol w:w="1901"/>
        <w:gridCol w:w="1902"/>
      </w:tblGrid>
      <w:tr w:rsidR="001C7272" w:rsidRPr="00E46844" w:rsidTr="00943EE0">
        <w:tc>
          <w:tcPr>
            <w:tcW w:w="1538" w:type="pct"/>
            <w:shd w:val="clear" w:color="auto" w:fill="31849B" w:themeFill="accent5" w:themeFillShade="BF"/>
          </w:tcPr>
          <w:p w:rsidR="001C7272" w:rsidRPr="0012563D" w:rsidRDefault="005E2C97" w:rsidP="00503B51">
            <w:pPr>
              <w:spacing w:line="360" w:lineRule="auto"/>
              <w:jc w:val="both"/>
              <w:rPr>
                <w:b/>
                <w:color w:val="FFFFFF" w:themeColor="background1"/>
              </w:rPr>
            </w:pPr>
            <w:r>
              <w:rPr>
                <w:b/>
                <w:color w:val="FFFFFF" w:themeColor="background1"/>
              </w:rPr>
              <w:t>Kriterien</w:t>
            </w:r>
          </w:p>
        </w:tc>
        <w:tc>
          <w:tcPr>
            <w:tcW w:w="1427" w:type="pct"/>
            <w:shd w:val="clear" w:color="auto" w:fill="31849B" w:themeFill="accent5" w:themeFillShade="BF"/>
          </w:tcPr>
          <w:p w:rsidR="001C7272" w:rsidRPr="0012563D" w:rsidRDefault="001C7272" w:rsidP="00503B51">
            <w:pPr>
              <w:rPr>
                <w:b/>
                <w:color w:val="FFFFFF" w:themeColor="background1"/>
              </w:rPr>
            </w:pPr>
            <w:proofErr w:type="spellStart"/>
            <w:r>
              <w:rPr>
                <w:b/>
                <w:color w:val="FFFFFF" w:themeColor="background1"/>
              </w:rPr>
              <w:t>SMRxT</w:t>
            </w:r>
            <w:proofErr w:type="spellEnd"/>
          </w:p>
        </w:tc>
        <w:tc>
          <w:tcPr>
            <w:tcW w:w="1017" w:type="pct"/>
            <w:shd w:val="clear" w:color="auto" w:fill="31849B" w:themeFill="accent5" w:themeFillShade="BF"/>
          </w:tcPr>
          <w:p w:rsidR="001C7272" w:rsidRPr="0012563D" w:rsidRDefault="001C7272" w:rsidP="00794A5A">
            <w:pPr>
              <w:rPr>
                <w:b/>
                <w:color w:val="FFFFFF" w:themeColor="background1"/>
              </w:rPr>
            </w:pPr>
            <w:bookmarkStart w:id="177" w:name="_Toc462229579"/>
            <w:proofErr w:type="spellStart"/>
            <w:r w:rsidRPr="0012563D">
              <w:rPr>
                <w:b/>
                <w:color w:val="FFFFFF" w:themeColor="background1"/>
              </w:rPr>
              <w:t>Adherence</w:t>
            </w:r>
            <w:proofErr w:type="spellEnd"/>
            <w:r w:rsidRPr="0012563D">
              <w:rPr>
                <w:b/>
                <w:color w:val="FFFFFF" w:themeColor="background1"/>
              </w:rPr>
              <w:t xml:space="preserve"> </w:t>
            </w:r>
            <w:proofErr w:type="spellStart"/>
            <w:r w:rsidRPr="0012563D">
              <w:rPr>
                <w:b/>
                <w:color w:val="FFFFFF" w:themeColor="background1"/>
              </w:rPr>
              <w:t>Pill</w:t>
            </w:r>
            <w:proofErr w:type="spellEnd"/>
            <w:r w:rsidRPr="0012563D">
              <w:rPr>
                <w:b/>
                <w:color w:val="FFFFFF" w:themeColor="background1"/>
              </w:rPr>
              <w:t xml:space="preserve"> </w:t>
            </w:r>
            <w:proofErr w:type="spellStart"/>
            <w:r w:rsidRPr="0012563D">
              <w:rPr>
                <w:b/>
                <w:color w:val="FFFFFF" w:themeColor="background1"/>
              </w:rPr>
              <w:t>Bottle</w:t>
            </w:r>
            <w:bookmarkEnd w:id="177"/>
            <w:proofErr w:type="spellEnd"/>
          </w:p>
        </w:tc>
        <w:tc>
          <w:tcPr>
            <w:tcW w:w="1017" w:type="pct"/>
            <w:shd w:val="clear" w:color="auto" w:fill="31849B" w:themeFill="accent5" w:themeFillShade="BF"/>
          </w:tcPr>
          <w:p w:rsidR="001C7272" w:rsidRPr="0012563D" w:rsidRDefault="001C7272" w:rsidP="00794A5A">
            <w:pPr>
              <w:spacing w:line="360" w:lineRule="auto"/>
              <w:jc w:val="both"/>
              <w:rPr>
                <w:b/>
                <w:color w:val="FFFFFF" w:themeColor="background1"/>
              </w:rPr>
            </w:pPr>
            <w:r w:rsidRPr="0012563D">
              <w:rPr>
                <w:b/>
                <w:color w:val="FFFFFF" w:themeColor="background1"/>
              </w:rPr>
              <w:t xml:space="preserve">ROUND </w:t>
            </w:r>
            <w:proofErr w:type="spellStart"/>
            <w:r w:rsidRPr="0012563D">
              <w:rPr>
                <w:b/>
                <w:color w:val="FFFFFF" w:themeColor="background1"/>
              </w:rPr>
              <w:t>Refill</w:t>
            </w:r>
            <w:proofErr w:type="spellEnd"/>
          </w:p>
        </w:tc>
      </w:tr>
      <w:tr w:rsidR="001C7272" w:rsidRPr="00E46844" w:rsidTr="00503B51">
        <w:tc>
          <w:tcPr>
            <w:tcW w:w="5000" w:type="pct"/>
            <w:gridSpan w:val="4"/>
            <w:shd w:val="clear" w:color="auto" w:fill="365F91" w:themeFill="accent1" w:themeFillShade="BF"/>
          </w:tcPr>
          <w:p w:rsidR="001C7272" w:rsidRPr="0012563D" w:rsidRDefault="001C7272" w:rsidP="00503B51">
            <w:pPr>
              <w:spacing w:line="360" w:lineRule="auto"/>
              <w:jc w:val="both"/>
              <w:rPr>
                <w:b/>
                <w:color w:val="FFFFFF" w:themeColor="background1"/>
              </w:rPr>
            </w:pPr>
            <w:r w:rsidRPr="0012563D">
              <w:rPr>
                <w:b/>
                <w:color w:val="FFFFFF" w:themeColor="background1"/>
              </w:rPr>
              <w:t>1. Produkt</w:t>
            </w:r>
          </w:p>
        </w:tc>
      </w:tr>
      <w:tr w:rsidR="001C7272" w:rsidRPr="00E46844" w:rsidTr="00943EE0">
        <w:tc>
          <w:tcPr>
            <w:tcW w:w="1538" w:type="pct"/>
          </w:tcPr>
          <w:p w:rsidR="001C7272" w:rsidRPr="00E46844" w:rsidRDefault="001C7272" w:rsidP="00503B51">
            <w:pPr>
              <w:spacing w:line="360" w:lineRule="auto"/>
              <w:jc w:val="both"/>
            </w:pPr>
            <w:r>
              <w:t>1.1 Preis</w:t>
            </w:r>
          </w:p>
        </w:tc>
        <w:tc>
          <w:tcPr>
            <w:tcW w:w="1427" w:type="pct"/>
          </w:tcPr>
          <w:p w:rsidR="001C7272" w:rsidRPr="007E489B" w:rsidRDefault="001C7272" w:rsidP="00503B51">
            <w:pPr>
              <w:spacing w:line="360" w:lineRule="auto"/>
              <w:jc w:val="both"/>
              <w:rPr>
                <w:color w:val="FF0000"/>
              </w:rPr>
            </w:pPr>
            <w:r w:rsidRPr="007E489B">
              <w:rPr>
                <w:color w:val="FF0000"/>
              </w:rPr>
              <w:t>Unbekannt</w:t>
            </w:r>
          </w:p>
        </w:tc>
        <w:tc>
          <w:tcPr>
            <w:tcW w:w="1017" w:type="pct"/>
          </w:tcPr>
          <w:p w:rsidR="001C7272" w:rsidRPr="00E46844" w:rsidRDefault="001C7272" w:rsidP="00503B51">
            <w:pPr>
              <w:spacing w:line="360" w:lineRule="auto"/>
              <w:jc w:val="both"/>
            </w:pPr>
            <w:r>
              <w:t>60 $</w:t>
            </w:r>
          </w:p>
        </w:tc>
        <w:tc>
          <w:tcPr>
            <w:tcW w:w="1017" w:type="pct"/>
          </w:tcPr>
          <w:p w:rsidR="001C7272" w:rsidRPr="00E46844" w:rsidRDefault="001C7272" w:rsidP="00503B51">
            <w:pPr>
              <w:spacing w:line="360" w:lineRule="auto"/>
              <w:jc w:val="both"/>
            </w:pPr>
            <w:r w:rsidRPr="007E489B">
              <w:rPr>
                <w:color w:val="FF0000"/>
              </w:rPr>
              <w:t>Unbekannt</w:t>
            </w:r>
          </w:p>
        </w:tc>
      </w:tr>
      <w:tr w:rsidR="001C7272" w:rsidRPr="00E46844" w:rsidTr="00943EE0">
        <w:tc>
          <w:tcPr>
            <w:tcW w:w="1538" w:type="pct"/>
          </w:tcPr>
          <w:p w:rsidR="001C7272" w:rsidRDefault="001C7272" w:rsidP="00503B51">
            <w:pPr>
              <w:spacing w:line="360" w:lineRule="auto"/>
              <w:jc w:val="both"/>
            </w:pPr>
            <w:r>
              <w:t>1.2 Batteriedauer</w:t>
            </w:r>
          </w:p>
        </w:tc>
        <w:tc>
          <w:tcPr>
            <w:tcW w:w="1427" w:type="pct"/>
          </w:tcPr>
          <w:p w:rsidR="001C7272" w:rsidRPr="007E489B" w:rsidRDefault="001C7272" w:rsidP="00503B51">
            <w:pPr>
              <w:spacing w:line="360" w:lineRule="auto"/>
              <w:jc w:val="both"/>
              <w:rPr>
                <w:color w:val="FF0000"/>
              </w:rPr>
            </w:pPr>
            <w:r w:rsidRPr="007E489B">
              <w:rPr>
                <w:color w:val="FF0000"/>
              </w:rPr>
              <w:t>Unbekannt</w:t>
            </w:r>
          </w:p>
        </w:tc>
        <w:tc>
          <w:tcPr>
            <w:tcW w:w="1017" w:type="pct"/>
          </w:tcPr>
          <w:p w:rsidR="001C7272" w:rsidRDefault="001C7272" w:rsidP="00503B51">
            <w:pPr>
              <w:spacing w:line="360" w:lineRule="auto"/>
              <w:jc w:val="both"/>
            </w:pPr>
            <w:r>
              <w:t xml:space="preserve">6 Monate </w:t>
            </w:r>
          </w:p>
        </w:tc>
        <w:tc>
          <w:tcPr>
            <w:tcW w:w="1017" w:type="pct"/>
          </w:tcPr>
          <w:p w:rsidR="001C7272" w:rsidRDefault="001C7272" w:rsidP="00503B51">
            <w:pPr>
              <w:spacing w:line="360" w:lineRule="auto"/>
              <w:jc w:val="both"/>
            </w:pPr>
            <w:r>
              <w:t>Kein Aufladen benötigt</w:t>
            </w:r>
          </w:p>
        </w:tc>
      </w:tr>
      <w:tr w:rsidR="001C7272" w:rsidRPr="00E46844" w:rsidTr="00503B51">
        <w:tc>
          <w:tcPr>
            <w:tcW w:w="5000" w:type="pct"/>
            <w:gridSpan w:val="4"/>
            <w:shd w:val="clear" w:color="auto" w:fill="365F91" w:themeFill="accent1" w:themeFillShade="BF"/>
          </w:tcPr>
          <w:p w:rsidR="001C7272" w:rsidRPr="00CE2BE1" w:rsidRDefault="001C7272" w:rsidP="00503B51">
            <w:pPr>
              <w:spacing w:line="360" w:lineRule="auto"/>
              <w:jc w:val="both"/>
              <w:rPr>
                <w:b/>
                <w:color w:val="FFFFFF" w:themeColor="background1"/>
              </w:rPr>
            </w:pPr>
            <w:r>
              <w:rPr>
                <w:b/>
                <w:color w:val="FFFFFF" w:themeColor="background1"/>
              </w:rPr>
              <w:t>2. Funktionalitäten</w:t>
            </w:r>
          </w:p>
        </w:tc>
      </w:tr>
      <w:tr w:rsidR="001C7272" w:rsidRPr="00E46844" w:rsidTr="00943EE0">
        <w:tc>
          <w:tcPr>
            <w:tcW w:w="1538" w:type="pct"/>
          </w:tcPr>
          <w:p w:rsidR="001C7272" w:rsidRPr="00E46844" w:rsidRDefault="001C7272" w:rsidP="00503B51">
            <w:pPr>
              <w:spacing w:line="360" w:lineRule="auto"/>
              <w:jc w:val="both"/>
            </w:pPr>
            <w:r>
              <w:t>2.1 Erinnerung bei Knappheit</w:t>
            </w:r>
          </w:p>
        </w:tc>
        <w:tc>
          <w:tcPr>
            <w:tcW w:w="1427" w:type="pct"/>
          </w:tcPr>
          <w:p w:rsidR="001C7272" w:rsidRPr="00E46844" w:rsidRDefault="00940564" w:rsidP="00503B51">
            <w:pPr>
              <w:spacing w:line="360" w:lineRule="auto"/>
              <w:jc w:val="both"/>
            </w:pPr>
            <w:r w:rsidRPr="00940564">
              <w:rPr>
                <w:color w:val="FF0000"/>
              </w:rPr>
              <w:t>Unbekannt</w:t>
            </w:r>
          </w:p>
        </w:tc>
        <w:tc>
          <w:tcPr>
            <w:tcW w:w="1017" w:type="pct"/>
          </w:tcPr>
          <w:p w:rsidR="001C7272" w:rsidRPr="00E46844" w:rsidRDefault="001C7272" w:rsidP="00503B51">
            <w:pPr>
              <w:spacing w:line="360" w:lineRule="auto"/>
              <w:jc w:val="both"/>
            </w:pPr>
          </w:p>
        </w:tc>
        <w:tc>
          <w:tcPr>
            <w:tcW w:w="1017" w:type="pct"/>
          </w:tcPr>
          <w:p w:rsidR="001C7272" w:rsidRPr="00E46844" w:rsidRDefault="00A9051A" w:rsidP="00503B51">
            <w:pPr>
              <w:spacing w:line="360" w:lineRule="auto"/>
              <w:jc w:val="both"/>
            </w:pPr>
            <w:r w:rsidRPr="00A9051A">
              <w:rPr>
                <w:color w:val="FF0000"/>
              </w:rPr>
              <w:t>Nein</w:t>
            </w:r>
          </w:p>
        </w:tc>
      </w:tr>
      <w:tr w:rsidR="001C7272" w:rsidRPr="00E46844" w:rsidTr="00943EE0">
        <w:tc>
          <w:tcPr>
            <w:tcW w:w="1538" w:type="pct"/>
          </w:tcPr>
          <w:p w:rsidR="001C7272" w:rsidRDefault="001C7272" w:rsidP="00503B51">
            <w:pPr>
              <w:spacing w:line="360" w:lineRule="auto"/>
              <w:jc w:val="both"/>
            </w:pPr>
            <w:r>
              <w:t>2.2 Visu</w:t>
            </w:r>
            <w:r w:rsidR="005E2C97">
              <w:t>e</w:t>
            </w:r>
            <w:r>
              <w:t>lle Erinnerung</w:t>
            </w:r>
          </w:p>
        </w:tc>
        <w:tc>
          <w:tcPr>
            <w:tcW w:w="1427" w:type="pct"/>
          </w:tcPr>
          <w:p w:rsidR="001C7272" w:rsidRPr="00E46844" w:rsidRDefault="00940564" w:rsidP="00503B51">
            <w:pPr>
              <w:spacing w:line="360" w:lineRule="auto"/>
              <w:jc w:val="both"/>
            </w:pPr>
            <w:r>
              <w:t>Nein</w:t>
            </w:r>
          </w:p>
        </w:tc>
        <w:tc>
          <w:tcPr>
            <w:tcW w:w="1017" w:type="pct"/>
          </w:tcPr>
          <w:p w:rsidR="001C7272" w:rsidRPr="00E46844" w:rsidRDefault="001C7272" w:rsidP="00503B51">
            <w:pPr>
              <w:spacing w:line="360" w:lineRule="auto"/>
              <w:jc w:val="both"/>
            </w:pPr>
            <w:r>
              <w:t>Ja</w:t>
            </w:r>
          </w:p>
        </w:tc>
        <w:tc>
          <w:tcPr>
            <w:tcW w:w="1017" w:type="pct"/>
          </w:tcPr>
          <w:p w:rsidR="001C7272" w:rsidRPr="00E46844" w:rsidRDefault="00987FDA" w:rsidP="00503B51">
            <w:pPr>
              <w:spacing w:line="360" w:lineRule="auto"/>
              <w:jc w:val="both"/>
            </w:pPr>
            <w:r>
              <w:t>Ja</w:t>
            </w:r>
          </w:p>
        </w:tc>
      </w:tr>
      <w:tr w:rsidR="001C7272" w:rsidRPr="00E46844" w:rsidTr="00943EE0">
        <w:tc>
          <w:tcPr>
            <w:tcW w:w="1538" w:type="pct"/>
          </w:tcPr>
          <w:p w:rsidR="00C27744" w:rsidRDefault="00C27744" w:rsidP="00503B51">
            <w:pPr>
              <w:spacing w:line="360" w:lineRule="auto"/>
              <w:jc w:val="both"/>
            </w:pPr>
          </w:p>
          <w:p w:rsidR="001C7272" w:rsidRDefault="001C7272" w:rsidP="00503B51">
            <w:pPr>
              <w:spacing w:line="360" w:lineRule="auto"/>
              <w:jc w:val="both"/>
            </w:pPr>
            <w:r>
              <w:t>2.3 Akustische Erinnerung</w:t>
            </w:r>
          </w:p>
        </w:tc>
        <w:tc>
          <w:tcPr>
            <w:tcW w:w="1427" w:type="pct"/>
          </w:tcPr>
          <w:p w:rsidR="001C7272" w:rsidRPr="00E46844" w:rsidRDefault="00940564" w:rsidP="00503B51">
            <w:pPr>
              <w:spacing w:line="360" w:lineRule="auto"/>
              <w:jc w:val="both"/>
            </w:pPr>
            <w:r>
              <w:t>Nein</w:t>
            </w:r>
          </w:p>
        </w:tc>
        <w:tc>
          <w:tcPr>
            <w:tcW w:w="1017" w:type="pct"/>
          </w:tcPr>
          <w:p w:rsidR="001C7272" w:rsidRPr="00E46844" w:rsidRDefault="001C7272" w:rsidP="00503B51">
            <w:pPr>
              <w:spacing w:line="360" w:lineRule="auto"/>
              <w:jc w:val="both"/>
            </w:pPr>
          </w:p>
        </w:tc>
        <w:tc>
          <w:tcPr>
            <w:tcW w:w="1017" w:type="pct"/>
          </w:tcPr>
          <w:p w:rsidR="001C7272" w:rsidRPr="00E46844" w:rsidRDefault="001C7272" w:rsidP="00503B51">
            <w:pPr>
              <w:spacing w:line="360" w:lineRule="auto"/>
              <w:jc w:val="both"/>
            </w:pPr>
          </w:p>
        </w:tc>
      </w:tr>
      <w:tr w:rsidR="001C7272" w:rsidRPr="00E46844" w:rsidTr="00943EE0">
        <w:tc>
          <w:tcPr>
            <w:tcW w:w="1538" w:type="pct"/>
          </w:tcPr>
          <w:p w:rsidR="001C7272" w:rsidRDefault="001C7272" w:rsidP="00503B51">
            <w:pPr>
              <w:spacing w:line="360" w:lineRule="auto"/>
              <w:jc w:val="both"/>
            </w:pPr>
            <w:r>
              <w:t xml:space="preserve">2.4 Erinnerung durch zusätzliche Geräte (Handy, </w:t>
            </w:r>
            <w:proofErr w:type="spellStart"/>
            <w:r>
              <w:t>SmartWatch</w:t>
            </w:r>
            <w:proofErr w:type="spellEnd"/>
            <w:r>
              <w:t>)</w:t>
            </w:r>
          </w:p>
        </w:tc>
        <w:tc>
          <w:tcPr>
            <w:tcW w:w="1427" w:type="pct"/>
          </w:tcPr>
          <w:p w:rsidR="001C7272" w:rsidRDefault="00940564" w:rsidP="00503B51">
            <w:pPr>
              <w:spacing w:line="360" w:lineRule="auto"/>
              <w:jc w:val="both"/>
            </w:pPr>
            <w:r>
              <w:t>Nein</w:t>
            </w:r>
          </w:p>
        </w:tc>
        <w:tc>
          <w:tcPr>
            <w:tcW w:w="1017" w:type="pct"/>
          </w:tcPr>
          <w:p w:rsidR="001C7272" w:rsidRDefault="001C7272" w:rsidP="00503B51">
            <w:pPr>
              <w:spacing w:line="360" w:lineRule="auto"/>
              <w:jc w:val="both"/>
            </w:pPr>
            <w:r>
              <w:t>Ja</w:t>
            </w:r>
          </w:p>
        </w:tc>
        <w:tc>
          <w:tcPr>
            <w:tcW w:w="1017" w:type="pct"/>
          </w:tcPr>
          <w:p w:rsidR="001C7272" w:rsidRPr="00E46844" w:rsidRDefault="001C7272" w:rsidP="00503B51">
            <w:pPr>
              <w:spacing w:line="360" w:lineRule="auto"/>
              <w:jc w:val="both"/>
            </w:pPr>
          </w:p>
        </w:tc>
      </w:tr>
      <w:tr w:rsidR="001C7272" w:rsidRPr="00E46844" w:rsidTr="00503B51">
        <w:tc>
          <w:tcPr>
            <w:tcW w:w="5000" w:type="pct"/>
            <w:gridSpan w:val="4"/>
            <w:shd w:val="clear" w:color="auto" w:fill="365F91" w:themeFill="accent1" w:themeFillShade="BF"/>
          </w:tcPr>
          <w:p w:rsidR="001C7272" w:rsidRPr="00927D1D" w:rsidRDefault="001C7272" w:rsidP="00503B51">
            <w:pPr>
              <w:spacing w:line="360" w:lineRule="auto"/>
              <w:jc w:val="both"/>
              <w:rPr>
                <w:b/>
                <w:color w:val="FFFFFF" w:themeColor="background1"/>
              </w:rPr>
            </w:pPr>
            <w:r w:rsidRPr="00927D1D">
              <w:rPr>
                <w:b/>
                <w:color w:val="FFFFFF" w:themeColor="background1"/>
              </w:rPr>
              <w:t>3. Sicherheit</w:t>
            </w:r>
          </w:p>
        </w:tc>
      </w:tr>
      <w:tr w:rsidR="001C7272" w:rsidRPr="00E46844" w:rsidTr="00943EE0">
        <w:tc>
          <w:tcPr>
            <w:tcW w:w="1538" w:type="pct"/>
          </w:tcPr>
          <w:p w:rsidR="001C7272" w:rsidRDefault="001C7272" w:rsidP="00503B51">
            <w:pPr>
              <w:spacing w:line="360" w:lineRule="auto"/>
              <w:jc w:val="both"/>
            </w:pPr>
            <w:r>
              <w:t>3.1 Sicherheit vor falscher Einnahme</w:t>
            </w:r>
          </w:p>
        </w:tc>
        <w:tc>
          <w:tcPr>
            <w:tcW w:w="1427" w:type="pct"/>
          </w:tcPr>
          <w:p w:rsidR="001C7272" w:rsidRDefault="00940564" w:rsidP="00503B51">
            <w:pPr>
              <w:spacing w:line="360" w:lineRule="auto"/>
              <w:jc w:val="both"/>
            </w:pPr>
            <w:r>
              <w:t>Nein</w:t>
            </w:r>
          </w:p>
        </w:tc>
        <w:tc>
          <w:tcPr>
            <w:tcW w:w="1017" w:type="pct"/>
          </w:tcPr>
          <w:p w:rsidR="001C7272" w:rsidRDefault="001C7272" w:rsidP="00503B51">
            <w:pPr>
              <w:spacing w:line="360" w:lineRule="auto"/>
              <w:jc w:val="both"/>
            </w:pPr>
          </w:p>
        </w:tc>
        <w:tc>
          <w:tcPr>
            <w:tcW w:w="1017" w:type="pct"/>
          </w:tcPr>
          <w:p w:rsidR="001C7272" w:rsidRPr="001F62B1" w:rsidRDefault="001C7272" w:rsidP="00503B51">
            <w:pPr>
              <w:spacing w:line="360" w:lineRule="auto"/>
              <w:jc w:val="both"/>
              <w:rPr>
                <w:vertAlign w:val="superscript"/>
              </w:rPr>
            </w:pPr>
          </w:p>
        </w:tc>
      </w:tr>
      <w:tr w:rsidR="001C7272" w:rsidRPr="00E46844" w:rsidTr="00943EE0">
        <w:tc>
          <w:tcPr>
            <w:tcW w:w="1538" w:type="pct"/>
          </w:tcPr>
          <w:p w:rsidR="001C7272" w:rsidRDefault="001C7272" w:rsidP="00503B51">
            <w:pPr>
              <w:spacing w:line="360" w:lineRule="auto"/>
              <w:jc w:val="both"/>
            </w:pPr>
            <w:r>
              <w:t xml:space="preserve">3.2 </w:t>
            </w:r>
            <w:r w:rsidR="005E2C97">
              <w:t>Kindersicherheit</w:t>
            </w:r>
          </w:p>
        </w:tc>
        <w:tc>
          <w:tcPr>
            <w:tcW w:w="1427" w:type="pct"/>
          </w:tcPr>
          <w:p w:rsidR="001C7272" w:rsidRDefault="00940564" w:rsidP="00503B51">
            <w:pPr>
              <w:spacing w:line="360" w:lineRule="auto"/>
              <w:jc w:val="both"/>
            </w:pPr>
            <w:r w:rsidRPr="00940564">
              <w:rPr>
                <w:color w:val="FF0000"/>
              </w:rPr>
              <w:t>Unbekannt</w:t>
            </w:r>
          </w:p>
        </w:tc>
        <w:tc>
          <w:tcPr>
            <w:tcW w:w="1017" w:type="pct"/>
          </w:tcPr>
          <w:p w:rsidR="001C7272" w:rsidRDefault="002836C3" w:rsidP="00503B51">
            <w:pPr>
              <w:spacing w:line="360" w:lineRule="auto"/>
              <w:jc w:val="both"/>
            </w:pPr>
            <w:r>
              <w:t>J</w:t>
            </w:r>
            <w:r w:rsidR="00987FDA">
              <w:t>a</w:t>
            </w:r>
          </w:p>
        </w:tc>
        <w:tc>
          <w:tcPr>
            <w:tcW w:w="1017" w:type="pct"/>
          </w:tcPr>
          <w:p w:rsidR="001C7272" w:rsidRDefault="001C7272" w:rsidP="00503B51">
            <w:pPr>
              <w:spacing w:line="360" w:lineRule="auto"/>
              <w:jc w:val="both"/>
            </w:pPr>
            <w:r>
              <w:t>Ja</w:t>
            </w:r>
          </w:p>
        </w:tc>
      </w:tr>
    </w:tbl>
    <w:p w:rsidR="00F03F10" w:rsidRPr="00F03F10" w:rsidRDefault="00F03F10" w:rsidP="00F03F10"/>
    <w:p w:rsidR="0029433C" w:rsidRPr="00DF6C76" w:rsidRDefault="00374C61" w:rsidP="004A3D8D">
      <w:pPr>
        <w:pStyle w:val="berschrift2"/>
        <w:numPr>
          <w:ilvl w:val="1"/>
          <w:numId w:val="2"/>
        </w:numPr>
      </w:pPr>
      <w:bookmarkStart w:id="178" w:name="_Toc462229580"/>
      <w:bookmarkStart w:id="179" w:name="_Toc462230399"/>
      <w:bookmarkStart w:id="180" w:name="_Toc462231028"/>
      <w:bookmarkStart w:id="181" w:name="_Toc467844678"/>
      <w:r w:rsidRPr="004A3D8D">
        <w:rPr>
          <w:rFonts w:ascii="Times New Roman" w:hAnsi="Times New Roman" w:cs="Times New Roman"/>
        </w:rPr>
        <w:t>Smarte Medikamentenboxen</w:t>
      </w:r>
      <w:bookmarkEnd w:id="178"/>
      <w:bookmarkEnd w:id="179"/>
      <w:bookmarkEnd w:id="180"/>
      <w:bookmarkEnd w:id="181"/>
    </w:p>
    <w:p w:rsidR="00374C61" w:rsidRDefault="00374C61" w:rsidP="0029433C">
      <w:pPr>
        <w:rPr>
          <w:b/>
        </w:rPr>
      </w:pPr>
    </w:p>
    <w:p w:rsidR="000546EA" w:rsidRDefault="00E00F88" w:rsidP="00A54D8A">
      <w:pPr>
        <w:spacing w:line="360" w:lineRule="auto"/>
        <w:jc w:val="both"/>
      </w:pPr>
      <w:r w:rsidRPr="00E00F88">
        <w:t>Die smarten</w:t>
      </w:r>
      <w:r>
        <w:t xml:space="preserve"> M</w:t>
      </w:r>
      <w:r w:rsidRPr="00E00F88">
        <w:t>edikamentenboxen sind Medikamentenboxen, die in den meisten Fällen dazu verwendet werden die Einnahme von mehreren Medikamenten durch die Verwendung von unterschiedlichen Boxen, die für die einzelnen Wochentage oder sogar für die einzelnen Einnahmezeitpunkte</w:t>
      </w:r>
      <w:r>
        <w:t xml:space="preserve"> während des Tages stehen, einzuteilen. </w:t>
      </w:r>
      <w:r w:rsidR="00AD2DCD">
        <w:t>Eine Erinnerung e</w:t>
      </w:r>
      <w:r w:rsidR="002836C3">
        <w:t>r</w:t>
      </w:r>
      <w:r w:rsidR="00AD2DCD">
        <w:t xml:space="preserve">folgt oft durch das Aufleuchten von den zugehörigen Kammern oder durch eine entsprechende </w:t>
      </w:r>
      <w:r w:rsidR="00FC7526">
        <w:t xml:space="preserve">akustische </w:t>
      </w:r>
      <w:r w:rsidR="00AD2DCD">
        <w:t>Ansage</w:t>
      </w:r>
      <w:r w:rsidR="002C018D">
        <w:t>.</w:t>
      </w:r>
    </w:p>
    <w:p w:rsidR="00D310CC" w:rsidRDefault="00D310CC" w:rsidP="00A54D8A">
      <w:pPr>
        <w:spacing w:line="360" w:lineRule="auto"/>
        <w:jc w:val="both"/>
      </w:pPr>
    </w:p>
    <w:p w:rsidR="00D310CC" w:rsidRDefault="00D310CC" w:rsidP="00A54D8A">
      <w:pPr>
        <w:spacing w:line="360" w:lineRule="auto"/>
        <w:jc w:val="both"/>
      </w:pPr>
    </w:p>
    <w:p w:rsidR="00D310CC" w:rsidRDefault="00D310CC" w:rsidP="00A54D8A">
      <w:pPr>
        <w:spacing w:line="360" w:lineRule="auto"/>
        <w:jc w:val="both"/>
      </w:pPr>
    </w:p>
    <w:p w:rsidR="00D310CC" w:rsidRDefault="00D310CC" w:rsidP="00A54D8A">
      <w:pPr>
        <w:spacing w:line="360" w:lineRule="auto"/>
        <w:jc w:val="both"/>
      </w:pPr>
    </w:p>
    <w:p w:rsidR="00D310CC" w:rsidRPr="00A54D8A" w:rsidRDefault="00D310CC" w:rsidP="00A54D8A">
      <w:pPr>
        <w:spacing w:line="360" w:lineRule="auto"/>
        <w:jc w:val="both"/>
      </w:pPr>
    </w:p>
    <w:p w:rsidR="002C018D" w:rsidRPr="00F80C74" w:rsidRDefault="00A54D8A" w:rsidP="00A54D8A">
      <w:pPr>
        <w:pStyle w:val="berschrift2"/>
        <w:numPr>
          <w:ilvl w:val="2"/>
          <w:numId w:val="2"/>
        </w:numPr>
        <w:spacing w:line="320" w:lineRule="exact"/>
        <w:rPr>
          <w:rFonts w:ascii="Times New Roman" w:hAnsi="Times New Roman" w:cs="Times New Roman"/>
        </w:rPr>
      </w:pPr>
      <w:bookmarkStart w:id="182" w:name="_Toc467844679"/>
      <w:r>
        <w:rPr>
          <w:rFonts w:ascii="Times New Roman" w:hAnsi="Times New Roman" w:cs="Times New Roman"/>
        </w:rPr>
        <w:t>Produkte auf dem Markt</w:t>
      </w:r>
      <w:bookmarkEnd w:id="182"/>
      <w:r w:rsidR="00FC7526" w:rsidRPr="00F80C74">
        <w:rPr>
          <w:rFonts w:ascii="Times New Roman" w:hAnsi="Times New Roman" w:cs="Times New Roman"/>
        </w:rPr>
        <w:t xml:space="preserve"> </w:t>
      </w:r>
    </w:p>
    <w:p w:rsidR="00AF762F" w:rsidRDefault="00AF762F" w:rsidP="0029433C">
      <w:pPr>
        <w:rPr>
          <w:b/>
        </w:rPr>
      </w:pPr>
    </w:p>
    <w:p w:rsidR="00A54D8A" w:rsidRDefault="00A54D8A" w:rsidP="0029433C">
      <w:pPr>
        <w:rPr>
          <w:b/>
        </w:rPr>
      </w:pPr>
      <w:proofErr w:type="spellStart"/>
      <w:r>
        <w:rPr>
          <w:b/>
        </w:rPr>
        <w:t>Medminder</w:t>
      </w:r>
      <w:proofErr w:type="spellEnd"/>
      <w:r>
        <w:rPr>
          <w:b/>
        </w:rPr>
        <w:t xml:space="preserve"> Jon</w:t>
      </w:r>
    </w:p>
    <w:p w:rsidR="00A54D8A" w:rsidRDefault="00A54D8A" w:rsidP="0029433C">
      <w:pPr>
        <w:rPr>
          <w:b/>
        </w:rPr>
      </w:pPr>
    </w:p>
    <w:p w:rsidR="00FC7526" w:rsidRPr="006D20E5" w:rsidRDefault="006D20E5" w:rsidP="00AF762F">
      <w:pPr>
        <w:spacing w:line="360" w:lineRule="auto"/>
        <w:jc w:val="both"/>
      </w:pPr>
      <w:r>
        <w:t xml:space="preserve">Die smarte Medikamentenbox </w:t>
      </w:r>
      <w:proofErr w:type="spellStart"/>
      <w:r w:rsidRPr="006D20E5">
        <w:t>Medminder</w:t>
      </w:r>
      <w:proofErr w:type="spellEnd"/>
      <w:r w:rsidRPr="006D20E5">
        <w:t xml:space="preserve"> Jon </w:t>
      </w:r>
      <w:r>
        <w:t xml:space="preserve">wurde von dem gleichnamigem amerikanischen Unternehmen </w:t>
      </w:r>
      <w:proofErr w:type="spellStart"/>
      <w:r>
        <w:t>Medminder</w:t>
      </w:r>
      <w:proofErr w:type="spellEnd"/>
      <w:r>
        <w:t xml:space="preserve"> entwickelt.</w:t>
      </w:r>
      <w:r w:rsidR="00936443">
        <w:t xml:space="preserve"> Die Medikamentenbox kann</w:t>
      </w:r>
      <w:r w:rsidR="007C19FF">
        <w:t xml:space="preserve"> über die Webseite Medminder.com in der Form eines Vertrags für 64,99 $ im Monat bestellt werden. </w:t>
      </w:r>
      <w:proofErr w:type="spellStart"/>
      <w:r w:rsidR="007C19FF">
        <w:t>Medminder</w:t>
      </w:r>
      <w:proofErr w:type="spellEnd"/>
      <w:r w:rsidR="007C19FF">
        <w:t xml:space="preserve"> bietet vier Versionen der smarten Medikamentenbox zum Verkauf an: Jon, Jon + Alert, Maya und Maya + Alert. Die Jon Versionen haben im Vergleich zu der Maya Version einen Schließmechanismus, der verhindert, dass die falschen Medikamentenboxen geöffnet werden. </w:t>
      </w:r>
      <w:r w:rsidR="00673A74">
        <w:t xml:space="preserve">Die </w:t>
      </w:r>
      <w:r w:rsidR="00D31B0F">
        <w:t xml:space="preserve">Jon + Alert und Maya + Alert </w:t>
      </w:r>
      <w:r w:rsidR="007C19FF">
        <w:t xml:space="preserve">Medikamentenboxen </w:t>
      </w:r>
      <w:r w:rsidR="00D31B0F">
        <w:t xml:space="preserve">bieten zusätzlich noch einen Notrufknopf in Form einer Halskette oder eines </w:t>
      </w:r>
      <w:r w:rsidR="00BD7462">
        <w:t>Armbandes an</w:t>
      </w:r>
      <w:r w:rsidR="00D31B0F">
        <w:t>.</w:t>
      </w:r>
      <w:r w:rsidR="007C19FF">
        <w:t xml:space="preserve"> </w:t>
      </w:r>
      <w:r>
        <w:t xml:space="preserve"> Die Medikamentenbox besteht aus 28 Boxen und kann somit einen vier Wochenvorrat von verschiedenen Medi</w:t>
      </w:r>
      <w:r w:rsidR="00AF762F">
        <w:t>kamenten beherbergen. Die Medikamentenbox kann über die Webseite konfiguriert werden. A</w:t>
      </w:r>
      <w:r w:rsidR="00CA5460">
        <w:t>ls Erinnerungsmechanismen werde</w:t>
      </w:r>
      <w:r w:rsidR="00AF762F">
        <w:t xml:space="preserve">n die Patienten durch das Aufleuchten der jeweiligen Kammer an die Einnahme erinnert und wenn die Einnahme nicht erfolgte, dann wird nach 30 Minuten ein akustisches Signal erklingen. Wenn das akustische Signal ebenfalls nicht bemerkt wurde, so kann die Medikamentenbox, durch die Verwendung des </w:t>
      </w:r>
      <w:proofErr w:type="spellStart"/>
      <w:r w:rsidR="00AF762F">
        <w:t>Cellular</w:t>
      </w:r>
      <w:proofErr w:type="spellEnd"/>
      <w:r w:rsidR="00AF762F">
        <w:t xml:space="preserve"> Moduls, einen Erinnerungsanruf tätigen.</w:t>
      </w:r>
      <w:r w:rsidR="00D56167">
        <w:t xml:space="preserve"> </w:t>
      </w:r>
      <w:r w:rsidR="00D56167">
        <w:fldChar w:fldCharType="begin"/>
      </w:r>
      <w:r w:rsidR="008416EE">
        <w:instrText>ADDIN CITAVI.PLACEHOLDER d3c8bc36-4206-4852-89a8-780d52466f85 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Z2wuIE1lZG1pbmRlciBvLiBKLik8L1RleHQ+DQogICAgPC9UZXh0VW5pdD4NCiAgPC9UZXh0VW5pdHM+DQo8L1BsYWNlaG9sZGVyPg==</w:instrText>
      </w:r>
      <w:r w:rsidR="00D56167">
        <w:fldChar w:fldCharType="separate"/>
      </w:r>
      <w:bookmarkStart w:id="183" w:name="_CTVP001d3c8bc364206485289a8780d52466f85"/>
      <w:r w:rsidR="000100C2">
        <w:t>(Vgl. Medminder o. J.)</w:t>
      </w:r>
      <w:bookmarkEnd w:id="183"/>
      <w:r w:rsidR="00D56167">
        <w:fldChar w:fldCharType="end"/>
      </w:r>
      <w:r w:rsidR="00AF762F">
        <w:t xml:space="preserve"> </w:t>
      </w:r>
    </w:p>
    <w:p w:rsidR="006D20E5" w:rsidRDefault="006D20E5" w:rsidP="0029433C">
      <w:pPr>
        <w:rPr>
          <w:b/>
        </w:rPr>
      </w:pPr>
    </w:p>
    <w:p w:rsidR="00460505" w:rsidRDefault="00460505" w:rsidP="00460505">
      <w:pPr>
        <w:keepNext/>
        <w:jc w:val="center"/>
      </w:pPr>
      <w:r>
        <w:rPr>
          <w:noProof/>
        </w:rPr>
        <w:drawing>
          <wp:inline distT="0" distB="0" distL="0" distR="0" wp14:anchorId="39EF410F" wp14:editId="5DF17083">
            <wp:extent cx="1752600" cy="2059305"/>
            <wp:effectExtent l="0" t="0" r="0" b="0"/>
            <wp:docPr id="9" name="Grafik 9" descr="https://www.medminder.com/wp-content/uploads/home-pro-jon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www.medminder.com/wp-content/uploads/home-pro-jon1.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758196" cy="2065881"/>
                    </a:xfrm>
                    <a:prstGeom prst="rect">
                      <a:avLst/>
                    </a:prstGeom>
                    <a:noFill/>
                    <a:ln>
                      <a:noFill/>
                    </a:ln>
                  </pic:spPr>
                </pic:pic>
              </a:graphicData>
            </a:graphic>
          </wp:inline>
        </w:drawing>
      </w:r>
    </w:p>
    <w:p w:rsidR="00460505" w:rsidRDefault="00460505" w:rsidP="00460505">
      <w:pPr>
        <w:pStyle w:val="Beschriftung"/>
        <w:jc w:val="center"/>
      </w:pPr>
      <w:bookmarkStart w:id="184" w:name="_Toc467844708"/>
      <w:r>
        <w:t xml:space="preserve">Abbildung </w:t>
      </w:r>
      <w:r w:rsidR="00665AA3">
        <w:fldChar w:fldCharType="begin"/>
      </w:r>
      <w:r w:rsidR="00665AA3">
        <w:instrText xml:space="preserve"> SEQ Abbildung \* ARABIC </w:instrText>
      </w:r>
      <w:r w:rsidR="00665AA3">
        <w:fldChar w:fldCharType="separate"/>
      </w:r>
      <w:r w:rsidR="00771804">
        <w:rPr>
          <w:noProof/>
        </w:rPr>
        <w:t>11</w:t>
      </w:r>
      <w:r w:rsidR="00665AA3">
        <w:rPr>
          <w:noProof/>
        </w:rPr>
        <w:fldChar w:fldCharType="end"/>
      </w:r>
      <w:r>
        <w:t xml:space="preserve">: </w:t>
      </w:r>
      <w:proofErr w:type="spellStart"/>
      <w:r>
        <w:t>Medminder</w:t>
      </w:r>
      <w:proofErr w:type="spellEnd"/>
      <w:r>
        <w:t xml:space="preserve"> Jon Medikamentenbox</w:t>
      </w:r>
      <w:r w:rsidR="003315EA">
        <w:tab/>
      </w:r>
      <w:r w:rsidR="00D56167">
        <w:t xml:space="preserve"> </w:t>
      </w:r>
      <w:r w:rsidR="00D56167">
        <w:fldChar w:fldCharType="begin"/>
      </w:r>
      <w:r w:rsidR="008416EE">
        <w:instrText>ADDIN CITAVI.PLACEHOLDER a38d11be-d2e6-4430-bc41-a65168124528 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RdWVsbGU6IE1lZG1pbmRlciBvLiBKLik8L1RleHQ+DQogICAgPC9UZXh0VW5pdD4NCiAgPC9UZXh0VW5pdHM+DQo8L1BsYWNlaG9sZGVyPg==</w:instrText>
      </w:r>
      <w:r w:rsidR="00D56167">
        <w:fldChar w:fldCharType="separate"/>
      </w:r>
      <w:bookmarkStart w:id="185" w:name="_CTVP001a38d11bed2e64430bc41a65168124528"/>
      <w:r w:rsidR="000100C2">
        <w:t>(Quelle: Medminder o. J.)</w:t>
      </w:r>
      <w:bookmarkEnd w:id="184"/>
      <w:bookmarkEnd w:id="185"/>
      <w:r w:rsidR="00D56167">
        <w:fldChar w:fldCharType="end"/>
      </w:r>
    </w:p>
    <w:p w:rsidR="003315EA" w:rsidRDefault="003315EA" w:rsidP="003315EA"/>
    <w:p w:rsidR="003315EA" w:rsidRDefault="003315EA" w:rsidP="003315EA"/>
    <w:p w:rsidR="003315EA" w:rsidRDefault="003315EA" w:rsidP="003315EA"/>
    <w:p w:rsidR="006D20E5" w:rsidRDefault="006D20E5" w:rsidP="0029433C">
      <w:pPr>
        <w:rPr>
          <w:b/>
        </w:rPr>
      </w:pPr>
    </w:p>
    <w:p w:rsidR="00CA5460" w:rsidRDefault="00CA5460" w:rsidP="0029433C">
      <w:pPr>
        <w:rPr>
          <w:b/>
        </w:rPr>
      </w:pPr>
    </w:p>
    <w:p w:rsidR="00CA5460" w:rsidRDefault="00CA5460" w:rsidP="0029433C">
      <w:pPr>
        <w:rPr>
          <w:b/>
        </w:rPr>
      </w:pPr>
    </w:p>
    <w:p w:rsidR="00CA5460" w:rsidRDefault="00CA5460" w:rsidP="0029433C">
      <w:pPr>
        <w:rPr>
          <w:b/>
        </w:rPr>
      </w:pPr>
    </w:p>
    <w:p w:rsidR="00CA5460" w:rsidRDefault="00CA5460" w:rsidP="0029433C">
      <w:pPr>
        <w:rPr>
          <w:b/>
        </w:rPr>
      </w:pPr>
    </w:p>
    <w:p w:rsidR="00CA5460" w:rsidRDefault="00CA5460" w:rsidP="0029433C">
      <w:pPr>
        <w:rPr>
          <w:b/>
        </w:rPr>
      </w:pPr>
    </w:p>
    <w:p w:rsidR="00CA5460" w:rsidRDefault="00CA5460" w:rsidP="0029433C">
      <w:pPr>
        <w:rPr>
          <w:b/>
        </w:rPr>
      </w:pPr>
    </w:p>
    <w:p w:rsidR="00460505" w:rsidRPr="00496891" w:rsidRDefault="00496891" w:rsidP="00496891">
      <w:pPr>
        <w:rPr>
          <w:b/>
        </w:rPr>
      </w:pPr>
      <w:proofErr w:type="spellStart"/>
      <w:r>
        <w:rPr>
          <w:b/>
        </w:rPr>
        <w:t>MedSignals</w:t>
      </w:r>
      <w:proofErr w:type="spellEnd"/>
      <w:r>
        <w:rPr>
          <w:b/>
        </w:rPr>
        <w:t xml:space="preserve">® </w:t>
      </w:r>
      <w:proofErr w:type="spellStart"/>
      <w:r w:rsidR="00837388" w:rsidRPr="00496891">
        <w:rPr>
          <w:b/>
        </w:rPr>
        <w:t>Pill</w:t>
      </w:r>
      <w:proofErr w:type="spellEnd"/>
      <w:r w:rsidR="00837388" w:rsidRPr="00496891">
        <w:rPr>
          <w:b/>
        </w:rPr>
        <w:t xml:space="preserve"> Case/Monitor</w:t>
      </w:r>
    </w:p>
    <w:p w:rsidR="00460505" w:rsidRDefault="00460505" w:rsidP="0029433C">
      <w:pPr>
        <w:rPr>
          <w:b/>
        </w:rPr>
      </w:pPr>
    </w:p>
    <w:p w:rsidR="00460505" w:rsidRPr="003315EA" w:rsidRDefault="000D4EBC" w:rsidP="003315EA">
      <w:pPr>
        <w:spacing w:line="360" w:lineRule="auto"/>
        <w:jc w:val="both"/>
      </w:pPr>
      <w:r w:rsidRPr="003315EA">
        <w:t xml:space="preserve">Die </w:t>
      </w:r>
      <w:proofErr w:type="spellStart"/>
      <w:r w:rsidRPr="003315EA">
        <w:t>Pill</w:t>
      </w:r>
      <w:proofErr w:type="spellEnd"/>
      <w:r w:rsidRPr="003315EA">
        <w:t xml:space="preserve"> Case/Monitor von </w:t>
      </w:r>
      <w:proofErr w:type="spellStart"/>
      <w:r w:rsidRPr="003315EA">
        <w:t>MedSignals</w:t>
      </w:r>
      <w:proofErr w:type="spellEnd"/>
      <w:r w:rsidRPr="003315EA">
        <w:t xml:space="preserve"> kann über die Hotline für xxx erworben werden.  Der </w:t>
      </w:r>
      <w:proofErr w:type="spellStart"/>
      <w:r w:rsidRPr="003315EA">
        <w:t>Pill</w:t>
      </w:r>
      <w:proofErr w:type="spellEnd"/>
      <w:r w:rsidRPr="003315EA">
        <w:t xml:space="preserve"> Case/Monitor besteht aus vier Medikamentenboxen die eine Kapazität von bis zu 70 Aspirin Pillen von 325mg beherbergen können. Erinnerungen erfolgen über das Aufleuchten der jeweiligen Kammern, einem akustischem Signal in Form einer Du</w:t>
      </w:r>
      <w:r w:rsidR="003315EA" w:rsidRPr="003315EA">
        <w:t>rchsage oder ertönen eines Tons. W</w:t>
      </w:r>
      <w:r w:rsidRPr="003315EA">
        <w:t>eiterhin kann ein Erinner</w:t>
      </w:r>
      <w:r w:rsidR="00CA5460">
        <w:t>u</w:t>
      </w:r>
      <w:r w:rsidRPr="003315EA">
        <w:t xml:space="preserve">ngsanruf durch den eingebauten </w:t>
      </w:r>
      <w:proofErr w:type="spellStart"/>
      <w:r w:rsidRPr="003315EA">
        <w:t>Cellular</w:t>
      </w:r>
      <w:proofErr w:type="spellEnd"/>
      <w:r w:rsidRPr="003315EA">
        <w:t>-Chip erfolgen.</w:t>
      </w:r>
      <w:r w:rsidR="00D56167">
        <w:t xml:space="preserve"> </w:t>
      </w:r>
      <w:r w:rsidR="00D56167">
        <w:fldChar w:fldCharType="begin"/>
      </w:r>
      <w:r w:rsidR="00D56167">
        <w:instrText>ADDIN CITAVI.PLACEHOLDER b4419372-de8f-42d0-8d86-efa9508e1d12 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mdsLiBNZWRTaWduYWxzIC8gVml0YWxTaWduYWxzIExMQyAyMDE0KTwvVGV4dD4NCiAgICA8L1RleHRVbml0Pg0KICA8L1RleHRVbml0cz4NCjwvUGxhY2Vob2xkZXI+</w:instrText>
      </w:r>
      <w:r w:rsidR="00D56167">
        <w:fldChar w:fldCharType="separate"/>
      </w:r>
      <w:bookmarkStart w:id="186" w:name="_CTVP001b4419372de8f42d08d86efa9508e1d12"/>
      <w:r w:rsidR="000100C2">
        <w:t>(Vgl. MedSignals / VitalSignals LLC 2014)</w:t>
      </w:r>
      <w:bookmarkEnd w:id="186"/>
      <w:r w:rsidR="00D56167">
        <w:fldChar w:fldCharType="end"/>
      </w:r>
      <w:r w:rsidRPr="003315EA">
        <w:t xml:space="preserve"> </w:t>
      </w:r>
    </w:p>
    <w:p w:rsidR="00460505" w:rsidRDefault="00460505" w:rsidP="0029433C">
      <w:pPr>
        <w:rPr>
          <w:b/>
        </w:rPr>
      </w:pPr>
    </w:p>
    <w:p w:rsidR="003315EA" w:rsidRDefault="003315EA" w:rsidP="003315EA">
      <w:pPr>
        <w:keepNext/>
        <w:jc w:val="center"/>
      </w:pPr>
      <w:r>
        <w:rPr>
          <w:b/>
          <w:noProof/>
        </w:rPr>
        <w:drawing>
          <wp:inline distT="0" distB="0" distL="0" distR="0" wp14:anchorId="272488B2" wp14:editId="0BDA30FE">
            <wp:extent cx="3419475" cy="2476500"/>
            <wp:effectExtent l="0" t="0" r="9525"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419475" cy="2476500"/>
                    </a:xfrm>
                    <a:prstGeom prst="rect">
                      <a:avLst/>
                    </a:prstGeom>
                    <a:noFill/>
                    <a:ln>
                      <a:noFill/>
                    </a:ln>
                  </pic:spPr>
                </pic:pic>
              </a:graphicData>
            </a:graphic>
          </wp:inline>
        </w:drawing>
      </w:r>
    </w:p>
    <w:p w:rsidR="00D56167" w:rsidRDefault="003315EA" w:rsidP="003315EA">
      <w:pPr>
        <w:pStyle w:val="Beschriftung"/>
        <w:jc w:val="center"/>
      </w:pPr>
      <w:bookmarkStart w:id="187" w:name="_Toc467844709"/>
      <w:r>
        <w:t xml:space="preserve">Abbildung </w:t>
      </w:r>
      <w:r w:rsidR="00665AA3">
        <w:fldChar w:fldCharType="begin"/>
      </w:r>
      <w:r w:rsidR="00665AA3">
        <w:instrText xml:space="preserve"> SEQ Abbildung \* ARABIC </w:instrText>
      </w:r>
      <w:r w:rsidR="00665AA3">
        <w:fldChar w:fldCharType="separate"/>
      </w:r>
      <w:r w:rsidR="00771804">
        <w:rPr>
          <w:noProof/>
        </w:rPr>
        <w:t>12</w:t>
      </w:r>
      <w:r w:rsidR="00665AA3">
        <w:rPr>
          <w:noProof/>
        </w:rPr>
        <w:fldChar w:fldCharType="end"/>
      </w:r>
      <w:r>
        <w:t xml:space="preserve">: </w:t>
      </w:r>
      <w:proofErr w:type="spellStart"/>
      <w:r>
        <w:t>MedSignals</w:t>
      </w:r>
      <w:proofErr w:type="spellEnd"/>
      <w:r>
        <w:t xml:space="preserve"> </w:t>
      </w:r>
      <w:proofErr w:type="spellStart"/>
      <w:r>
        <w:t>Pill</w:t>
      </w:r>
      <w:proofErr w:type="spellEnd"/>
      <w:r>
        <w:t xml:space="preserve"> Case/Monitor Medikamentenbox</w:t>
      </w:r>
      <w:bookmarkEnd w:id="187"/>
      <w:r w:rsidR="00D56167">
        <w:t xml:space="preserve"> </w:t>
      </w:r>
    </w:p>
    <w:p w:rsidR="00C50E86" w:rsidRDefault="00D56167" w:rsidP="00C50E86">
      <w:pPr>
        <w:pStyle w:val="Beschriftung"/>
        <w:jc w:val="center"/>
      </w:pPr>
      <w:r>
        <w:fldChar w:fldCharType="begin"/>
      </w:r>
      <w:r>
        <w:instrText>ADDIN CITAVI.PLACEHOLDER 39ed5187-15b6-4ddb-af55-3e9ed0652569 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XVlbGxlOiBNZWRTaWduYWxzIC8gVml0YWxTaWduYWxzIExMQyAyMDE0KTwvVGV4dD4NCiAgICA8L1RleHRVbml0Pg0KICA8L1RleHRVbml0cz4NCjwvUGxhY2Vob2xkZXI+</w:instrText>
      </w:r>
      <w:r>
        <w:fldChar w:fldCharType="separate"/>
      </w:r>
      <w:bookmarkStart w:id="188" w:name="_CTVP00139ed518715b64ddbaf553e9ed0652569"/>
      <w:r w:rsidR="000100C2">
        <w:t>(Quelle: MedSignals / VitalSignals LLC 2014)</w:t>
      </w:r>
      <w:bookmarkEnd w:id="188"/>
      <w:r>
        <w:fldChar w:fldCharType="end"/>
      </w:r>
    </w:p>
    <w:p w:rsidR="002C018D" w:rsidRDefault="00C50E86" w:rsidP="00C50E86">
      <w:pPr>
        <w:pStyle w:val="Beschriftung"/>
        <w:jc w:val="center"/>
        <w:rPr>
          <w:b w:val="0"/>
        </w:rPr>
      </w:pPr>
      <w:r>
        <w:rPr>
          <w:b w:val="0"/>
        </w:rPr>
        <w:tab/>
      </w:r>
      <w:r>
        <w:rPr>
          <w:b w:val="0"/>
        </w:rPr>
        <w:tab/>
      </w:r>
      <w:r>
        <w:rPr>
          <w:b w:val="0"/>
        </w:rPr>
        <w:tab/>
      </w:r>
      <w:r>
        <w:rPr>
          <w:b w:val="0"/>
        </w:rPr>
        <w:tab/>
      </w:r>
      <w:r>
        <w:rPr>
          <w:b w:val="0"/>
        </w:rPr>
        <w:tab/>
      </w:r>
      <w:r w:rsidR="00F80C74">
        <w:rPr>
          <w:b w:val="0"/>
        </w:rPr>
        <w:tab/>
      </w:r>
      <w:r w:rsidR="00F80C74">
        <w:rPr>
          <w:b w:val="0"/>
        </w:rPr>
        <w:tab/>
      </w:r>
      <w:r w:rsidR="00F80C74">
        <w:rPr>
          <w:b w:val="0"/>
        </w:rPr>
        <w:tab/>
      </w:r>
      <w:r w:rsidR="00F80C74">
        <w:rPr>
          <w:b w:val="0"/>
        </w:rPr>
        <w:tab/>
      </w:r>
      <w:r w:rsidR="00F80C74">
        <w:rPr>
          <w:b w:val="0"/>
        </w:rPr>
        <w:tab/>
      </w:r>
      <w:r w:rsidR="00460505">
        <w:rPr>
          <w:b w:val="0"/>
        </w:rPr>
        <w:tab/>
      </w:r>
      <w:r w:rsidR="00460505">
        <w:rPr>
          <w:b w:val="0"/>
        </w:rPr>
        <w:tab/>
      </w:r>
      <w:r w:rsidR="00460505">
        <w:rPr>
          <w:b w:val="0"/>
        </w:rPr>
        <w:tab/>
      </w:r>
    </w:p>
    <w:p w:rsidR="00837388" w:rsidRPr="00496891" w:rsidRDefault="00837388" w:rsidP="00496891">
      <w:pPr>
        <w:rPr>
          <w:b/>
        </w:rPr>
      </w:pPr>
      <w:proofErr w:type="spellStart"/>
      <w:r w:rsidRPr="00496891">
        <w:rPr>
          <w:b/>
        </w:rPr>
        <w:t>Pillbox</w:t>
      </w:r>
      <w:proofErr w:type="spellEnd"/>
      <w:r w:rsidRPr="00496891">
        <w:rPr>
          <w:b/>
        </w:rPr>
        <w:t xml:space="preserve"> </w:t>
      </w:r>
      <w:proofErr w:type="spellStart"/>
      <w:r w:rsidRPr="00496891">
        <w:rPr>
          <w:b/>
        </w:rPr>
        <w:t>by</w:t>
      </w:r>
      <w:proofErr w:type="spellEnd"/>
      <w:r w:rsidRPr="00496891">
        <w:rPr>
          <w:b/>
        </w:rPr>
        <w:t xml:space="preserve"> </w:t>
      </w:r>
      <w:proofErr w:type="spellStart"/>
      <w:r w:rsidRPr="00496891">
        <w:rPr>
          <w:b/>
        </w:rPr>
        <w:t>Tricella</w:t>
      </w:r>
      <w:proofErr w:type="spellEnd"/>
    </w:p>
    <w:p w:rsidR="00D17BFA" w:rsidRDefault="00D17BFA" w:rsidP="008E25F1">
      <w:pPr>
        <w:rPr>
          <w:b/>
        </w:rPr>
      </w:pPr>
    </w:p>
    <w:p w:rsidR="00D17BFA" w:rsidRPr="00510D5C" w:rsidRDefault="00D17BFA" w:rsidP="00510D5C">
      <w:pPr>
        <w:spacing w:line="360" w:lineRule="auto"/>
        <w:jc w:val="both"/>
      </w:pPr>
      <w:r w:rsidRPr="00510D5C">
        <w:t xml:space="preserve">Die </w:t>
      </w:r>
      <w:proofErr w:type="spellStart"/>
      <w:r w:rsidRPr="00510D5C">
        <w:rPr>
          <w:i/>
        </w:rPr>
        <w:t>Pillbox</w:t>
      </w:r>
      <w:proofErr w:type="spellEnd"/>
      <w:r w:rsidRPr="00510D5C">
        <w:rPr>
          <w:i/>
        </w:rPr>
        <w:t xml:space="preserve"> </w:t>
      </w:r>
      <w:proofErr w:type="spellStart"/>
      <w:r w:rsidRPr="00510D5C">
        <w:rPr>
          <w:i/>
        </w:rPr>
        <w:t>by</w:t>
      </w:r>
      <w:proofErr w:type="spellEnd"/>
      <w:r w:rsidRPr="00510D5C">
        <w:rPr>
          <w:i/>
        </w:rPr>
        <w:t xml:space="preserve"> </w:t>
      </w:r>
      <w:proofErr w:type="spellStart"/>
      <w:r w:rsidRPr="00510D5C">
        <w:rPr>
          <w:i/>
        </w:rPr>
        <w:t>Tricella</w:t>
      </w:r>
      <w:proofErr w:type="spellEnd"/>
      <w:r w:rsidRPr="00510D5C">
        <w:t xml:space="preserve"> wurde</w:t>
      </w:r>
      <w:r w:rsidR="00510D5C">
        <w:t xml:space="preserve"> im Jahr 2014</w:t>
      </w:r>
      <w:r w:rsidRPr="00510D5C">
        <w:t xml:space="preserve"> von dem namensgebenden</w:t>
      </w:r>
      <w:r w:rsidR="00510D5C">
        <w:t xml:space="preserve"> Unternehmen </w:t>
      </w:r>
      <w:proofErr w:type="spellStart"/>
      <w:r w:rsidR="00510D5C">
        <w:t>Tricella</w:t>
      </w:r>
      <w:proofErr w:type="spellEnd"/>
      <w:r w:rsidR="00510D5C">
        <w:t xml:space="preserve"> auf den Markt gebracht. Die Medikamentenbox</w:t>
      </w:r>
      <w:r w:rsidRPr="00510D5C">
        <w:t xml:space="preserve"> kann </w:t>
      </w:r>
      <w:r w:rsidR="00510D5C">
        <w:t xml:space="preserve">in dem online Shop von </w:t>
      </w:r>
      <w:proofErr w:type="spellStart"/>
      <w:r w:rsidR="00510D5C">
        <w:t>Tricella</w:t>
      </w:r>
      <w:proofErr w:type="spellEnd"/>
      <w:r w:rsidRPr="00510D5C">
        <w:t xml:space="preserve"> für 74.99 $ erworben werden. </w:t>
      </w:r>
      <w:r w:rsidR="00CA5460">
        <w:t>Die Medikamentenbox b</w:t>
      </w:r>
      <w:r w:rsidR="00510D5C">
        <w:t xml:space="preserve">einhaltet standartmäßig sieben Medikamentenkammern. </w:t>
      </w:r>
      <w:proofErr w:type="spellStart"/>
      <w:r w:rsidR="00510D5C">
        <w:t>Tricella</w:t>
      </w:r>
      <w:proofErr w:type="spellEnd"/>
      <w:r w:rsidR="00510D5C">
        <w:t xml:space="preserve"> verzichtet auf akustische oder visuelle Erinnerungssignale und erinnert die Benutzer lediglich über </w:t>
      </w:r>
      <w:r w:rsidR="00F53082">
        <w:t>Benachrichtigungen auf dem Smartphone über die Einnahme</w:t>
      </w:r>
      <w:r w:rsidR="009A2B49">
        <w:t>.</w:t>
      </w:r>
      <w:r w:rsidR="00F53082">
        <w:t xml:space="preserve"> Das aktive Verhindern von Falscheinnahmen durch das Sperren von falschen Medikamentenkammern, wie es bei </w:t>
      </w:r>
      <w:proofErr w:type="spellStart"/>
      <w:r w:rsidR="00F53082">
        <w:t>Medminder</w:t>
      </w:r>
      <w:proofErr w:type="spellEnd"/>
      <w:r w:rsidR="00F53082">
        <w:t xml:space="preserve"> Jon der Fall ist, erfolgt bei </w:t>
      </w:r>
      <w:proofErr w:type="spellStart"/>
      <w:r w:rsidR="00F53082">
        <w:t>Tricella</w:t>
      </w:r>
      <w:proofErr w:type="spellEnd"/>
      <w:r w:rsidR="00F53082">
        <w:t xml:space="preserve"> nicht.  </w:t>
      </w:r>
      <w:r w:rsidR="00A84B59">
        <w:t>Hier bekommen lediglich die Bezugspersonen eine Nachricht, wenn eine falsche Kammer geöffnet wurde</w:t>
      </w:r>
      <w:r w:rsidR="00F745DB">
        <w:t>, aber das aktive Verhinder</w:t>
      </w:r>
      <w:r w:rsidR="00CA5460">
        <w:t>n</w:t>
      </w:r>
      <w:r w:rsidR="00F745DB">
        <w:t xml:space="preserve"> von dem Öffnen der falschen Kammer findet nicht statt</w:t>
      </w:r>
      <w:r w:rsidR="00A84B59">
        <w:t>.</w:t>
      </w:r>
      <w:r w:rsidR="00C50E86">
        <w:t xml:space="preserve"> </w:t>
      </w:r>
      <w:r w:rsidR="00C50E86">
        <w:fldChar w:fldCharType="begin"/>
      </w:r>
      <w:r w:rsidR="000100C2">
        <w:instrText>ADDIN CITAVI.PLACEHOLDER 93da8b55-ddc6-4393-85dc-f9d0dd9b4440 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VHJpY2VsbGEgSW5jLiAyMDE1KTwvVGV4dD4NCiAgICA8L1RleHRVbml0Pg0KICA8L1RleHRVbml0cz4NCjwvUGxhY2Vob2xkZXI+</w:instrText>
      </w:r>
      <w:r w:rsidR="00C50E86">
        <w:fldChar w:fldCharType="separate"/>
      </w:r>
      <w:bookmarkStart w:id="189" w:name="_CTVP00193da8b55ddc6439385dcf9d0dd9b4440"/>
      <w:r w:rsidR="000100C2">
        <w:t>(Vgl. Tricella Inc. 2015)</w:t>
      </w:r>
      <w:bookmarkEnd w:id="189"/>
      <w:r w:rsidR="00C50E86">
        <w:fldChar w:fldCharType="end"/>
      </w:r>
    </w:p>
    <w:p w:rsidR="003315EA" w:rsidRDefault="00D310CC" w:rsidP="003315EA">
      <w:pPr>
        <w:keepNext/>
        <w:jc w:val="center"/>
      </w:pPr>
      <w:r>
        <w:rPr>
          <w:noProof/>
        </w:rPr>
        <w:drawing>
          <wp:inline distT="0" distB="0" distL="0" distR="0" wp14:anchorId="67FA629D" wp14:editId="06A038D7">
            <wp:extent cx="1807845" cy="967740"/>
            <wp:effectExtent l="0" t="0" r="1905" b="381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807845" cy="967740"/>
                    </a:xfrm>
                    <a:prstGeom prst="rect">
                      <a:avLst/>
                    </a:prstGeom>
                    <a:noFill/>
                    <a:ln>
                      <a:noFill/>
                    </a:ln>
                  </pic:spPr>
                </pic:pic>
              </a:graphicData>
            </a:graphic>
          </wp:inline>
        </w:drawing>
      </w:r>
    </w:p>
    <w:p w:rsidR="003315EA" w:rsidRDefault="003315EA" w:rsidP="003315EA">
      <w:pPr>
        <w:pStyle w:val="Beschriftung"/>
        <w:jc w:val="center"/>
        <w:rPr>
          <w:b w:val="0"/>
        </w:rPr>
      </w:pPr>
      <w:bookmarkStart w:id="190" w:name="_Toc467844710"/>
      <w:r>
        <w:t xml:space="preserve">Abbildung </w:t>
      </w:r>
      <w:r w:rsidR="00665AA3">
        <w:fldChar w:fldCharType="begin"/>
      </w:r>
      <w:r w:rsidR="00665AA3">
        <w:instrText xml:space="preserve"> SEQ Abbildung \* ARABIC </w:instrText>
      </w:r>
      <w:r w:rsidR="00665AA3">
        <w:fldChar w:fldCharType="separate"/>
      </w:r>
      <w:r w:rsidR="00771804">
        <w:rPr>
          <w:noProof/>
        </w:rPr>
        <w:t>13</w:t>
      </w:r>
      <w:r w:rsidR="00665AA3">
        <w:rPr>
          <w:noProof/>
        </w:rPr>
        <w:fldChar w:fldCharType="end"/>
      </w:r>
      <w:r>
        <w:t xml:space="preserve">: </w:t>
      </w:r>
      <w:proofErr w:type="spellStart"/>
      <w:r>
        <w:t>Pillbox</w:t>
      </w:r>
      <w:proofErr w:type="spellEnd"/>
      <w:r>
        <w:t xml:space="preserve"> </w:t>
      </w:r>
      <w:proofErr w:type="spellStart"/>
      <w:r>
        <w:t>by</w:t>
      </w:r>
      <w:proofErr w:type="spellEnd"/>
      <w:r>
        <w:t xml:space="preserve"> </w:t>
      </w:r>
      <w:proofErr w:type="spellStart"/>
      <w:r>
        <w:t>Tricella</w:t>
      </w:r>
      <w:proofErr w:type="spellEnd"/>
      <w:r>
        <w:t xml:space="preserve"> Medikamentenbox</w:t>
      </w:r>
      <w:r w:rsidR="00C224D9">
        <w:t xml:space="preserve"> </w:t>
      </w:r>
      <w:r w:rsidR="00C224D9">
        <w:fldChar w:fldCharType="begin"/>
      </w:r>
      <w:r w:rsidR="000100C2">
        <w:instrText>ADDIN CITAVI.PLACEHOLDER 8c4792d7-157d-4384-b38c-bb5984843f92 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VHJpY2VsbGEgSW5jLiAyMDE1KTwvVGV4dD4NCiAgICA8L1RleHRVbml0Pg0KICA8L1RleHRVbml0cz4NCjwvUGxhY2Vob2xkZXI+</w:instrText>
      </w:r>
      <w:r w:rsidR="00C224D9">
        <w:fldChar w:fldCharType="separate"/>
      </w:r>
      <w:bookmarkStart w:id="191" w:name="_CTVP0018c4792d7157d4384b38cbb5984843f92"/>
      <w:r w:rsidR="000100C2">
        <w:t>(Quelle: Tricella Inc. 2015)</w:t>
      </w:r>
      <w:bookmarkEnd w:id="190"/>
      <w:bookmarkEnd w:id="191"/>
      <w:r w:rsidR="00C224D9">
        <w:fldChar w:fldCharType="end"/>
      </w:r>
    </w:p>
    <w:p w:rsidR="00DD0288" w:rsidRPr="00DD0288" w:rsidRDefault="00DD0288" w:rsidP="00DD0288"/>
    <w:p w:rsidR="002C018D" w:rsidRDefault="002C018D" w:rsidP="002C018D">
      <w:pPr>
        <w:pStyle w:val="Beschriftung"/>
        <w:keepNext/>
      </w:pPr>
      <w:bookmarkStart w:id="192" w:name="_Toc467844716"/>
      <w:r>
        <w:t xml:space="preserve">Tabelle </w:t>
      </w:r>
      <w:r w:rsidR="00665AA3">
        <w:fldChar w:fldCharType="begin"/>
      </w:r>
      <w:r w:rsidR="00665AA3">
        <w:instrText xml:space="preserve"> S</w:instrText>
      </w:r>
      <w:r w:rsidR="00665AA3">
        <w:instrText xml:space="preserve">EQ Tabelle \* ARABIC </w:instrText>
      </w:r>
      <w:r w:rsidR="00665AA3">
        <w:fldChar w:fldCharType="separate"/>
      </w:r>
      <w:r w:rsidR="00DA7CF6">
        <w:rPr>
          <w:noProof/>
        </w:rPr>
        <w:t>3</w:t>
      </w:r>
      <w:r w:rsidR="00665AA3">
        <w:rPr>
          <w:noProof/>
        </w:rPr>
        <w:fldChar w:fldCharType="end"/>
      </w:r>
      <w:r>
        <w:t>: Vergleich von smarten Medikamentenboxen</w:t>
      </w:r>
      <w:bookmarkEnd w:id="192"/>
    </w:p>
    <w:tbl>
      <w:tblPr>
        <w:tblStyle w:val="Tabellenraster"/>
        <w:tblW w:w="5128" w:type="pct"/>
        <w:tblLook w:val="04A0" w:firstRow="1" w:lastRow="0" w:firstColumn="1" w:lastColumn="0" w:noHBand="0" w:noVBand="1"/>
      </w:tblPr>
      <w:tblGrid>
        <w:gridCol w:w="3076"/>
        <w:gridCol w:w="2633"/>
        <w:gridCol w:w="2003"/>
        <w:gridCol w:w="1871"/>
      </w:tblGrid>
      <w:tr w:rsidR="00374C61" w:rsidRPr="00E46844" w:rsidTr="002C018D">
        <w:tc>
          <w:tcPr>
            <w:tcW w:w="1605" w:type="pct"/>
            <w:shd w:val="clear" w:color="auto" w:fill="31849B" w:themeFill="accent5" w:themeFillShade="BF"/>
          </w:tcPr>
          <w:p w:rsidR="00374C61" w:rsidRPr="00CE2BE1" w:rsidRDefault="005E2C97" w:rsidP="00CF03BC">
            <w:pPr>
              <w:spacing w:line="360" w:lineRule="auto"/>
              <w:jc w:val="both"/>
              <w:rPr>
                <w:b/>
                <w:color w:val="FFFFFF" w:themeColor="background1"/>
              </w:rPr>
            </w:pPr>
            <w:r>
              <w:rPr>
                <w:b/>
                <w:color w:val="FFFFFF" w:themeColor="background1"/>
              </w:rPr>
              <w:t>Kriterien</w:t>
            </w:r>
          </w:p>
        </w:tc>
        <w:tc>
          <w:tcPr>
            <w:tcW w:w="1374" w:type="pct"/>
            <w:shd w:val="clear" w:color="auto" w:fill="31849B" w:themeFill="accent5" w:themeFillShade="BF"/>
          </w:tcPr>
          <w:p w:rsidR="00374C61" w:rsidRPr="00CE2BE1" w:rsidRDefault="00FC7526" w:rsidP="00CF03BC">
            <w:pPr>
              <w:rPr>
                <w:b/>
                <w:color w:val="FFFFFF" w:themeColor="background1"/>
              </w:rPr>
            </w:pPr>
            <w:proofErr w:type="spellStart"/>
            <w:r>
              <w:rPr>
                <w:b/>
                <w:color w:val="FFFFFF" w:themeColor="background1"/>
              </w:rPr>
              <w:t>Medminder</w:t>
            </w:r>
            <w:proofErr w:type="spellEnd"/>
            <w:r>
              <w:rPr>
                <w:b/>
                <w:color w:val="FFFFFF" w:themeColor="background1"/>
              </w:rPr>
              <w:t xml:space="preserve"> Jon + Alert</w:t>
            </w:r>
          </w:p>
        </w:tc>
        <w:tc>
          <w:tcPr>
            <w:tcW w:w="1045" w:type="pct"/>
            <w:shd w:val="clear" w:color="auto" w:fill="31849B" w:themeFill="accent5" w:themeFillShade="BF"/>
          </w:tcPr>
          <w:p w:rsidR="00374C61" w:rsidRPr="00CE2BE1" w:rsidRDefault="00374C61" w:rsidP="007A2FB6">
            <w:pPr>
              <w:rPr>
                <w:b/>
                <w:color w:val="FFFFFF" w:themeColor="background1"/>
              </w:rPr>
            </w:pPr>
            <w:bookmarkStart w:id="193" w:name="_Toc462229581"/>
            <w:proofErr w:type="spellStart"/>
            <w:r w:rsidRPr="00CE2BE1">
              <w:rPr>
                <w:b/>
                <w:color w:val="FFFFFF" w:themeColor="background1"/>
              </w:rPr>
              <w:t>MedSignals</w:t>
            </w:r>
            <w:proofErr w:type="spellEnd"/>
            <w:r w:rsidRPr="00CE2BE1">
              <w:rPr>
                <w:b/>
                <w:color w:val="FFFFFF" w:themeColor="background1"/>
              </w:rPr>
              <w:t>® </w:t>
            </w:r>
            <w:proofErr w:type="spellStart"/>
            <w:r w:rsidRPr="00CE2BE1">
              <w:rPr>
                <w:b/>
                <w:color w:val="FFFFFF" w:themeColor="background1"/>
              </w:rPr>
              <w:t>Pill</w:t>
            </w:r>
            <w:proofErr w:type="spellEnd"/>
            <w:r w:rsidRPr="00CE2BE1">
              <w:rPr>
                <w:b/>
                <w:color w:val="FFFFFF" w:themeColor="background1"/>
              </w:rPr>
              <w:t xml:space="preserve"> Case/Monitor</w:t>
            </w:r>
            <w:bookmarkEnd w:id="193"/>
          </w:p>
        </w:tc>
        <w:tc>
          <w:tcPr>
            <w:tcW w:w="976" w:type="pct"/>
            <w:shd w:val="clear" w:color="auto" w:fill="31849B" w:themeFill="accent5" w:themeFillShade="BF"/>
          </w:tcPr>
          <w:p w:rsidR="00374C61" w:rsidRPr="006B57F1" w:rsidRDefault="00374C61" w:rsidP="007A2FB6">
            <w:pPr>
              <w:rPr>
                <w:b/>
                <w:color w:val="FFFFFF" w:themeColor="background1"/>
              </w:rPr>
            </w:pPr>
            <w:bookmarkStart w:id="194" w:name="_Toc462229582"/>
            <w:proofErr w:type="spellStart"/>
            <w:r w:rsidRPr="00CE2BE1">
              <w:rPr>
                <w:b/>
                <w:color w:val="FFFFFF" w:themeColor="background1"/>
              </w:rPr>
              <w:t>Pill</w:t>
            </w:r>
            <w:proofErr w:type="spellEnd"/>
            <w:r w:rsidRPr="00CE2BE1">
              <w:rPr>
                <w:b/>
                <w:color w:val="FFFFFF" w:themeColor="background1"/>
              </w:rPr>
              <w:t xml:space="preserve"> Box </w:t>
            </w:r>
            <w:proofErr w:type="spellStart"/>
            <w:r w:rsidRPr="00CE2BE1">
              <w:rPr>
                <w:b/>
                <w:color w:val="FFFFFF" w:themeColor="background1"/>
              </w:rPr>
              <w:t>by</w:t>
            </w:r>
            <w:proofErr w:type="spellEnd"/>
            <w:r w:rsidRPr="00CE2BE1">
              <w:rPr>
                <w:b/>
                <w:color w:val="FFFFFF" w:themeColor="background1"/>
              </w:rPr>
              <w:t xml:space="preserve"> </w:t>
            </w:r>
            <w:proofErr w:type="spellStart"/>
            <w:r w:rsidRPr="00CE2BE1">
              <w:rPr>
                <w:b/>
                <w:color w:val="FFFFFF" w:themeColor="background1"/>
              </w:rPr>
              <w:t>Tricella</w:t>
            </w:r>
            <w:bookmarkEnd w:id="194"/>
            <w:proofErr w:type="spellEnd"/>
          </w:p>
          <w:p w:rsidR="00374C61" w:rsidRPr="00CE2BE1" w:rsidRDefault="00374C61" w:rsidP="007A2FB6">
            <w:pPr>
              <w:spacing w:line="360" w:lineRule="auto"/>
              <w:jc w:val="both"/>
              <w:rPr>
                <w:b/>
                <w:color w:val="FFFFFF" w:themeColor="background1"/>
              </w:rPr>
            </w:pPr>
          </w:p>
        </w:tc>
      </w:tr>
      <w:tr w:rsidR="00374C61" w:rsidRPr="00E46844" w:rsidTr="00374C61">
        <w:tc>
          <w:tcPr>
            <w:tcW w:w="5000" w:type="pct"/>
            <w:gridSpan w:val="4"/>
            <w:shd w:val="clear" w:color="auto" w:fill="365F91" w:themeFill="accent1" w:themeFillShade="BF"/>
          </w:tcPr>
          <w:p w:rsidR="00374C61" w:rsidRPr="00CE2BE1" w:rsidRDefault="00374C61" w:rsidP="00102987">
            <w:pPr>
              <w:spacing w:line="360" w:lineRule="auto"/>
              <w:jc w:val="both"/>
              <w:rPr>
                <w:b/>
                <w:color w:val="FFFFFF" w:themeColor="background1"/>
              </w:rPr>
            </w:pPr>
            <w:bookmarkStart w:id="195" w:name="_Toc462229583"/>
            <w:r w:rsidRPr="00CE2BE1">
              <w:rPr>
                <w:b/>
                <w:color w:val="FFFFFF" w:themeColor="background1"/>
              </w:rPr>
              <w:t>1. Produkt</w:t>
            </w:r>
            <w:bookmarkEnd w:id="195"/>
          </w:p>
        </w:tc>
      </w:tr>
      <w:tr w:rsidR="00374C61" w:rsidRPr="00E46844" w:rsidTr="002C018D">
        <w:tc>
          <w:tcPr>
            <w:tcW w:w="1605" w:type="pct"/>
          </w:tcPr>
          <w:p w:rsidR="00374C61" w:rsidRPr="00E46844" w:rsidRDefault="00374C61" w:rsidP="00CF03BC">
            <w:pPr>
              <w:spacing w:line="360" w:lineRule="auto"/>
              <w:jc w:val="both"/>
            </w:pPr>
            <w:r>
              <w:t>1.1 Preis</w:t>
            </w:r>
          </w:p>
        </w:tc>
        <w:tc>
          <w:tcPr>
            <w:tcW w:w="1374" w:type="pct"/>
          </w:tcPr>
          <w:p w:rsidR="00374C61" w:rsidRPr="00E46844" w:rsidRDefault="00FC0DED" w:rsidP="00CF03BC">
            <w:pPr>
              <w:spacing w:line="360" w:lineRule="auto"/>
              <w:jc w:val="both"/>
            </w:pPr>
            <w:r>
              <w:t>39,99 $ im Monat</w:t>
            </w:r>
          </w:p>
        </w:tc>
        <w:tc>
          <w:tcPr>
            <w:tcW w:w="1045" w:type="pct"/>
          </w:tcPr>
          <w:p w:rsidR="00374C61" w:rsidRPr="00E46844" w:rsidRDefault="00374C61" w:rsidP="00CF03BC">
            <w:pPr>
              <w:spacing w:line="360" w:lineRule="auto"/>
              <w:jc w:val="both"/>
            </w:pPr>
            <w:r>
              <w:t>Unbekannt</w:t>
            </w:r>
          </w:p>
        </w:tc>
        <w:tc>
          <w:tcPr>
            <w:tcW w:w="976" w:type="pct"/>
          </w:tcPr>
          <w:p w:rsidR="00374C61" w:rsidRPr="00E46844" w:rsidRDefault="00374C61" w:rsidP="00CF03BC">
            <w:pPr>
              <w:spacing w:line="360" w:lineRule="auto"/>
              <w:jc w:val="both"/>
            </w:pPr>
            <w:r>
              <w:t>74,99 $</w:t>
            </w:r>
          </w:p>
        </w:tc>
      </w:tr>
      <w:tr w:rsidR="00374C61" w:rsidRPr="00E46844" w:rsidTr="002C018D">
        <w:tc>
          <w:tcPr>
            <w:tcW w:w="1605" w:type="pct"/>
          </w:tcPr>
          <w:p w:rsidR="00374C61" w:rsidRDefault="0057247F" w:rsidP="00CF03BC">
            <w:pPr>
              <w:spacing w:line="360" w:lineRule="auto"/>
              <w:jc w:val="both"/>
            </w:pPr>
            <w:r>
              <w:t>1.2 An</w:t>
            </w:r>
            <w:r w:rsidR="00374C61">
              <w:t>z</w:t>
            </w:r>
            <w:r>
              <w:t>a</w:t>
            </w:r>
            <w:r w:rsidR="00374C61">
              <w:t>hl an Kammern</w:t>
            </w:r>
          </w:p>
        </w:tc>
        <w:tc>
          <w:tcPr>
            <w:tcW w:w="1374" w:type="pct"/>
          </w:tcPr>
          <w:p w:rsidR="00374C61" w:rsidRDefault="00374C61" w:rsidP="00CF03BC">
            <w:pPr>
              <w:spacing w:line="360" w:lineRule="auto"/>
              <w:jc w:val="both"/>
            </w:pPr>
            <w:r>
              <w:t>28</w:t>
            </w:r>
          </w:p>
        </w:tc>
        <w:tc>
          <w:tcPr>
            <w:tcW w:w="1045" w:type="pct"/>
          </w:tcPr>
          <w:p w:rsidR="00374C61" w:rsidRDefault="00374C61" w:rsidP="00CF03BC">
            <w:pPr>
              <w:spacing w:line="360" w:lineRule="auto"/>
              <w:jc w:val="both"/>
            </w:pPr>
            <w:r>
              <w:t>4</w:t>
            </w:r>
          </w:p>
        </w:tc>
        <w:tc>
          <w:tcPr>
            <w:tcW w:w="976" w:type="pct"/>
          </w:tcPr>
          <w:p w:rsidR="00374C61" w:rsidRDefault="00374C61" w:rsidP="00CF03BC">
            <w:pPr>
              <w:spacing w:line="360" w:lineRule="auto"/>
              <w:jc w:val="both"/>
            </w:pPr>
            <w:r>
              <w:t>7</w:t>
            </w:r>
          </w:p>
        </w:tc>
      </w:tr>
      <w:tr w:rsidR="00374C61" w:rsidRPr="00E46844" w:rsidTr="00374C61">
        <w:tc>
          <w:tcPr>
            <w:tcW w:w="5000" w:type="pct"/>
            <w:gridSpan w:val="4"/>
            <w:shd w:val="clear" w:color="auto" w:fill="365F91" w:themeFill="accent1" w:themeFillShade="BF"/>
          </w:tcPr>
          <w:p w:rsidR="00374C61" w:rsidRPr="00CE2BE1" w:rsidRDefault="00374C61" w:rsidP="00CF03BC">
            <w:pPr>
              <w:spacing w:line="360" w:lineRule="auto"/>
              <w:jc w:val="both"/>
              <w:rPr>
                <w:b/>
                <w:color w:val="FFFFFF" w:themeColor="background1"/>
              </w:rPr>
            </w:pPr>
            <w:r w:rsidRPr="00CE2BE1">
              <w:rPr>
                <w:b/>
                <w:color w:val="FFFFFF" w:themeColor="background1"/>
              </w:rPr>
              <w:t>2. Funktionalitäten</w:t>
            </w:r>
          </w:p>
        </w:tc>
      </w:tr>
      <w:tr w:rsidR="00374C61" w:rsidRPr="00E46844" w:rsidTr="002C018D">
        <w:tc>
          <w:tcPr>
            <w:tcW w:w="1605" w:type="pct"/>
          </w:tcPr>
          <w:p w:rsidR="00374C61" w:rsidRPr="00E46844" w:rsidRDefault="00374C61" w:rsidP="00CF03BC">
            <w:pPr>
              <w:spacing w:line="360" w:lineRule="auto"/>
              <w:jc w:val="both"/>
            </w:pPr>
            <w:r>
              <w:t>2.1 Erinnerung bei Knappheit</w:t>
            </w:r>
          </w:p>
        </w:tc>
        <w:tc>
          <w:tcPr>
            <w:tcW w:w="1374" w:type="pct"/>
          </w:tcPr>
          <w:p w:rsidR="00374C61" w:rsidRPr="00E46844" w:rsidRDefault="00CA5460" w:rsidP="00CF03BC">
            <w:pPr>
              <w:spacing w:line="360" w:lineRule="auto"/>
              <w:jc w:val="both"/>
            </w:pPr>
            <w:r w:rsidRPr="00C0669C">
              <w:t>J</w:t>
            </w:r>
            <w:r w:rsidR="00C0669C" w:rsidRPr="00C0669C">
              <w:t>a</w:t>
            </w:r>
          </w:p>
        </w:tc>
        <w:tc>
          <w:tcPr>
            <w:tcW w:w="1045" w:type="pct"/>
          </w:tcPr>
          <w:p w:rsidR="00374C61" w:rsidRPr="00E46844" w:rsidRDefault="00374C61" w:rsidP="00CF03BC">
            <w:pPr>
              <w:spacing w:line="360" w:lineRule="auto"/>
              <w:jc w:val="both"/>
            </w:pPr>
            <w:r>
              <w:t>Ja</w:t>
            </w:r>
          </w:p>
        </w:tc>
        <w:tc>
          <w:tcPr>
            <w:tcW w:w="976" w:type="pct"/>
          </w:tcPr>
          <w:p w:rsidR="00374C61" w:rsidRPr="009F64A8" w:rsidRDefault="00374C61" w:rsidP="00CF03BC">
            <w:pPr>
              <w:spacing w:line="360" w:lineRule="auto"/>
              <w:jc w:val="both"/>
            </w:pPr>
            <w:r>
              <w:rPr>
                <w:color w:val="FF0000"/>
              </w:rPr>
              <w:t xml:space="preserve"> </w:t>
            </w:r>
            <w:r w:rsidRPr="009F64A8">
              <w:t>Nein</w:t>
            </w:r>
          </w:p>
        </w:tc>
      </w:tr>
      <w:tr w:rsidR="00374C61" w:rsidRPr="00E46844" w:rsidTr="002C018D">
        <w:tc>
          <w:tcPr>
            <w:tcW w:w="1605" w:type="pct"/>
          </w:tcPr>
          <w:p w:rsidR="00374C61" w:rsidRDefault="00374C61" w:rsidP="00CF03BC">
            <w:pPr>
              <w:spacing w:line="360" w:lineRule="auto"/>
              <w:jc w:val="both"/>
            </w:pPr>
            <w:r>
              <w:t>2.2 Visu</w:t>
            </w:r>
            <w:r w:rsidR="005E2C97">
              <w:t>e</w:t>
            </w:r>
            <w:r>
              <w:t>lle Erinnerung</w:t>
            </w:r>
          </w:p>
        </w:tc>
        <w:tc>
          <w:tcPr>
            <w:tcW w:w="1374" w:type="pct"/>
          </w:tcPr>
          <w:p w:rsidR="00374C61" w:rsidRPr="00E46844" w:rsidRDefault="00374C61" w:rsidP="00CF03BC">
            <w:pPr>
              <w:spacing w:line="360" w:lineRule="auto"/>
              <w:jc w:val="both"/>
            </w:pPr>
            <w:r>
              <w:t>Ja</w:t>
            </w:r>
          </w:p>
        </w:tc>
        <w:tc>
          <w:tcPr>
            <w:tcW w:w="1045" w:type="pct"/>
          </w:tcPr>
          <w:p w:rsidR="00374C61" w:rsidRPr="00E46844" w:rsidRDefault="00374C61" w:rsidP="00CF03BC">
            <w:pPr>
              <w:spacing w:line="360" w:lineRule="auto"/>
              <w:jc w:val="both"/>
            </w:pPr>
            <w:r>
              <w:t>Ja</w:t>
            </w:r>
          </w:p>
        </w:tc>
        <w:tc>
          <w:tcPr>
            <w:tcW w:w="976" w:type="pct"/>
          </w:tcPr>
          <w:p w:rsidR="00374C61" w:rsidRPr="00E46844" w:rsidRDefault="000F429C" w:rsidP="00CF03BC">
            <w:pPr>
              <w:spacing w:line="360" w:lineRule="auto"/>
              <w:jc w:val="both"/>
            </w:pPr>
            <w:r>
              <w:t>Nein</w:t>
            </w:r>
          </w:p>
        </w:tc>
      </w:tr>
      <w:tr w:rsidR="00374C61" w:rsidRPr="00E46844" w:rsidTr="002C018D">
        <w:tc>
          <w:tcPr>
            <w:tcW w:w="1605" w:type="pct"/>
          </w:tcPr>
          <w:p w:rsidR="00374C61" w:rsidRDefault="00374C61" w:rsidP="00CF03BC">
            <w:pPr>
              <w:spacing w:line="360" w:lineRule="auto"/>
              <w:jc w:val="both"/>
            </w:pPr>
            <w:r>
              <w:t>2.3 Akustische Erinnerung</w:t>
            </w:r>
          </w:p>
        </w:tc>
        <w:tc>
          <w:tcPr>
            <w:tcW w:w="1374" w:type="pct"/>
          </w:tcPr>
          <w:p w:rsidR="00374C61" w:rsidRPr="00E46844" w:rsidRDefault="00374C61" w:rsidP="00CF03BC">
            <w:pPr>
              <w:spacing w:line="360" w:lineRule="auto"/>
              <w:jc w:val="both"/>
            </w:pPr>
            <w:r>
              <w:t>Ja</w:t>
            </w:r>
          </w:p>
        </w:tc>
        <w:tc>
          <w:tcPr>
            <w:tcW w:w="1045" w:type="pct"/>
          </w:tcPr>
          <w:p w:rsidR="00374C61" w:rsidRPr="00E46844" w:rsidRDefault="00374C61" w:rsidP="00CF03BC">
            <w:pPr>
              <w:spacing w:line="360" w:lineRule="auto"/>
              <w:jc w:val="both"/>
            </w:pPr>
            <w:r>
              <w:t>Ja</w:t>
            </w:r>
          </w:p>
        </w:tc>
        <w:tc>
          <w:tcPr>
            <w:tcW w:w="976" w:type="pct"/>
          </w:tcPr>
          <w:p w:rsidR="00374C61" w:rsidRPr="00E46844" w:rsidRDefault="000F429C" w:rsidP="00CF03BC">
            <w:pPr>
              <w:spacing w:line="360" w:lineRule="auto"/>
              <w:jc w:val="both"/>
            </w:pPr>
            <w:r>
              <w:t>Nein</w:t>
            </w:r>
          </w:p>
        </w:tc>
      </w:tr>
      <w:tr w:rsidR="00374C61" w:rsidRPr="00E46844" w:rsidTr="002C018D">
        <w:tc>
          <w:tcPr>
            <w:tcW w:w="1605" w:type="pct"/>
          </w:tcPr>
          <w:p w:rsidR="00374C61" w:rsidRDefault="00374C61" w:rsidP="00CF03BC">
            <w:pPr>
              <w:spacing w:line="360" w:lineRule="auto"/>
              <w:jc w:val="both"/>
            </w:pPr>
            <w:r>
              <w:t xml:space="preserve">2.4 Erinnerung durch zusätzliche Geräte (Handy, </w:t>
            </w:r>
            <w:proofErr w:type="spellStart"/>
            <w:r>
              <w:t>SmartWatch</w:t>
            </w:r>
            <w:proofErr w:type="spellEnd"/>
            <w:r>
              <w:t>)</w:t>
            </w:r>
          </w:p>
        </w:tc>
        <w:tc>
          <w:tcPr>
            <w:tcW w:w="1374" w:type="pct"/>
          </w:tcPr>
          <w:p w:rsidR="00374C61" w:rsidRPr="00E46844" w:rsidRDefault="00374C61" w:rsidP="00CF03BC">
            <w:pPr>
              <w:spacing w:line="360" w:lineRule="auto"/>
              <w:jc w:val="both"/>
            </w:pPr>
            <w:r>
              <w:t>Ja</w:t>
            </w:r>
          </w:p>
        </w:tc>
        <w:tc>
          <w:tcPr>
            <w:tcW w:w="1045" w:type="pct"/>
          </w:tcPr>
          <w:p w:rsidR="00374C61" w:rsidRDefault="002836C3" w:rsidP="00CF03BC">
            <w:pPr>
              <w:spacing w:line="360" w:lineRule="auto"/>
              <w:jc w:val="both"/>
            </w:pPr>
            <w:r>
              <w:t>J</w:t>
            </w:r>
            <w:r w:rsidR="003315EA">
              <w:t>a</w:t>
            </w:r>
          </w:p>
        </w:tc>
        <w:tc>
          <w:tcPr>
            <w:tcW w:w="976" w:type="pct"/>
          </w:tcPr>
          <w:p w:rsidR="00374C61" w:rsidRPr="00E46844" w:rsidRDefault="000F429C" w:rsidP="00CF03BC">
            <w:pPr>
              <w:spacing w:line="360" w:lineRule="auto"/>
              <w:jc w:val="both"/>
            </w:pPr>
            <w:r>
              <w:t>Ja</w:t>
            </w:r>
          </w:p>
        </w:tc>
      </w:tr>
      <w:tr w:rsidR="00374C61" w:rsidRPr="00E46844" w:rsidTr="00374C61">
        <w:tc>
          <w:tcPr>
            <w:tcW w:w="5000" w:type="pct"/>
            <w:gridSpan w:val="4"/>
            <w:shd w:val="clear" w:color="auto" w:fill="365F91" w:themeFill="accent1" w:themeFillShade="BF"/>
          </w:tcPr>
          <w:p w:rsidR="00374C61" w:rsidRPr="00927D1D" w:rsidRDefault="00374C61" w:rsidP="00CF03BC">
            <w:pPr>
              <w:spacing w:line="360" w:lineRule="auto"/>
              <w:jc w:val="both"/>
              <w:rPr>
                <w:b/>
                <w:color w:val="FFFFFF" w:themeColor="background1"/>
              </w:rPr>
            </w:pPr>
            <w:r w:rsidRPr="00927D1D">
              <w:rPr>
                <w:b/>
                <w:color w:val="FFFFFF" w:themeColor="background1"/>
              </w:rPr>
              <w:t>3. Sicherheit</w:t>
            </w:r>
          </w:p>
        </w:tc>
      </w:tr>
      <w:tr w:rsidR="00374C61" w:rsidRPr="00E46844" w:rsidTr="002C018D">
        <w:tc>
          <w:tcPr>
            <w:tcW w:w="1605" w:type="pct"/>
          </w:tcPr>
          <w:p w:rsidR="00374C61" w:rsidRDefault="00374C61" w:rsidP="00CF03BC">
            <w:pPr>
              <w:spacing w:line="360" w:lineRule="auto"/>
              <w:jc w:val="both"/>
            </w:pPr>
            <w:r>
              <w:t>3.1 Sicherheit vor falscher Einnahme</w:t>
            </w:r>
          </w:p>
        </w:tc>
        <w:tc>
          <w:tcPr>
            <w:tcW w:w="1374" w:type="pct"/>
          </w:tcPr>
          <w:p w:rsidR="00374C61" w:rsidRDefault="003315EA" w:rsidP="00CF03BC">
            <w:pPr>
              <w:spacing w:line="360" w:lineRule="auto"/>
              <w:jc w:val="both"/>
            </w:pPr>
            <w:r>
              <w:t>Ja</w:t>
            </w:r>
          </w:p>
        </w:tc>
        <w:tc>
          <w:tcPr>
            <w:tcW w:w="1045" w:type="pct"/>
          </w:tcPr>
          <w:p w:rsidR="00374C61" w:rsidRDefault="00374C61" w:rsidP="00CF03BC">
            <w:pPr>
              <w:spacing w:line="360" w:lineRule="auto"/>
              <w:jc w:val="both"/>
            </w:pPr>
            <w:r>
              <w:t>Nein</w:t>
            </w:r>
          </w:p>
        </w:tc>
        <w:tc>
          <w:tcPr>
            <w:tcW w:w="976" w:type="pct"/>
          </w:tcPr>
          <w:p w:rsidR="00374C61" w:rsidRPr="001F62B1" w:rsidRDefault="00DF47E3" w:rsidP="00CF03BC">
            <w:pPr>
              <w:spacing w:line="360" w:lineRule="auto"/>
              <w:jc w:val="both"/>
              <w:rPr>
                <w:vertAlign w:val="superscript"/>
              </w:rPr>
            </w:pPr>
            <w:r>
              <w:t>Nein</w:t>
            </w:r>
          </w:p>
        </w:tc>
      </w:tr>
      <w:tr w:rsidR="00374C61" w:rsidRPr="00E46844" w:rsidTr="002C018D">
        <w:tc>
          <w:tcPr>
            <w:tcW w:w="1605" w:type="pct"/>
          </w:tcPr>
          <w:p w:rsidR="00374C61" w:rsidRDefault="005E2C97" w:rsidP="00CF03BC">
            <w:pPr>
              <w:spacing w:line="360" w:lineRule="auto"/>
              <w:jc w:val="both"/>
            </w:pPr>
            <w:r>
              <w:t>3.2 Kindersicher</w:t>
            </w:r>
            <w:r w:rsidR="00374C61">
              <w:t>heit</w:t>
            </w:r>
          </w:p>
        </w:tc>
        <w:tc>
          <w:tcPr>
            <w:tcW w:w="1374" w:type="pct"/>
          </w:tcPr>
          <w:p w:rsidR="00374C61" w:rsidRDefault="00374C61" w:rsidP="00CF03BC">
            <w:pPr>
              <w:spacing w:line="360" w:lineRule="auto"/>
              <w:jc w:val="both"/>
            </w:pPr>
            <w:r>
              <w:t>Nein</w:t>
            </w:r>
          </w:p>
        </w:tc>
        <w:tc>
          <w:tcPr>
            <w:tcW w:w="1045" w:type="pct"/>
          </w:tcPr>
          <w:p w:rsidR="00374C61" w:rsidRDefault="00374C61" w:rsidP="00CF03BC">
            <w:pPr>
              <w:spacing w:line="360" w:lineRule="auto"/>
              <w:jc w:val="both"/>
            </w:pPr>
            <w:r>
              <w:t>Nein</w:t>
            </w:r>
          </w:p>
        </w:tc>
        <w:tc>
          <w:tcPr>
            <w:tcW w:w="976" w:type="pct"/>
          </w:tcPr>
          <w:p w:rsidR="00374C61" w:rsidRDefault="00374C61" w:rsidP="00CF03BC">
            <w:pPr>
              <w:spacing w:line="360" w:lineRule="auto"/>
              <w:jc w:val="both"/>
            </w:pPr>
            <w:r>
              <w:t>Nein</w:t>
            </w:r>
          </w:p>
        </w:tc>
      </w:tr>
      <w:tr w:rsidR="00374C61" w:rsidRPr="00E46844" w:rsidTr="00374C61">
        <w:tc>
          <w:tcPr>
            <w:tcW w:w="5000" w:type="pct"/>
            <w:gridSpan w:val="4"/>
            <w:shd w:val="clear" w:color="auto" w:fill="365F91" w:themeFill="accent1" w:themeFillShade="BF"/>
          </w:tcPr>
          <w:p w:rsidR="00374C61" w:rsidRPr="00927D1D" w:rsidRDefault="00374C61" w:rsidP="00CF03BC">
            <w:pPr>
              <w:spacing w:line="360" w:lineRule="auto"/>
              <w:jc w:val="both"/>
              <w:rPr>
                <w:b/>
                <w:color w:val="FFFFFF" w:themeColor="background1"/>
              </w:rPr>
            </w:pPr>
            <w:r w:rsidRPr="00927D1D">
              <w:rPr>
                <w:b/>
                <w:color w:val="FFFFFF" w:themeColor="background1"/>
              </w:rPr>
              <w:t>4. Benutzbarkeit</w:t>
            </w:r>
          </w:p>
        </w:tc>
      </w:tr>
      <w:tr w:rsidR="00374C61" w:rsidRPr="00E46844" w:rsidTr="002C018D">
        <w:tc>
          <w:tcPr>
            <w:tcW w:w="1605" w:type="pct"/>
          </w:tcPr>
          <w:p w:rsidR="00374C61" w:rsidRPr="00E46844" w:rsidRDefault="00374C61" w:rsidP="00CF03BC">
            <w:pPr>
              <w:spacing w:line="360" w:lineRule="auto"/>
              <w:jc w:val="both"/>
            </w:pPr>
            <w:r>
              <w:t>4.1 Portabilität</w:t>
            </w:r>
          </w:p>
        </w:tc>
        <w:tc>
          <w:tcPr>
            <w:tcW w:w="1374" w:type="pct"/>
          </w:tcPr>
          <w:p w:rsidR="00374C61" w:rsidRPr="00E46844" w:rsidRDefault="00374C61" w:rsidP="00CF03BC">
            <w:pPr>
              <w:spacing w:line="360" w:lineRule="auto"/>
              <w:jc w:val="both"/>
            </w:pPr>
            <w:r>
              <w:t>Bedingt.  die einzelnen Fächer können abgenommen werden</w:t>
            </w:r>
          </w:p>
        </w:tc>
        <w:tc>
          <w:tcPr>
            <w:tcW w:w="1045" w:type="pct"/>
          </w:tcPr>
          <w:p w:rsidR="00374C61" w:rsidRDefault="00374C61" w:rsidP="00374C61">
            <w:pPr>
              <w:pStyle w:val="Listenabsatz"/>
              <w:numPr>
                <w:ilvl w:val="0"/>
                <w:numId w:val="18"/>
              </w:numPr>
              <w:spacing w:line="360" w:lineRule="auto"/>
              <w:jc w:val="both"/>
            </w:pPr>
            <w:r>
              <w:t>Eingebaute Batterie</w:t>
            </w:r>
          </w:p>
          <w:p w:rsidR="00374C61" w:rsidRPr="00E46844" w:rsidRDefault="00374C61" w:rsidP="00374C61">
            <w:pPr>
              <w:pStyle w:val="Listenabsatz"/>
              <w:numPr>
                <w:ilvl w:val="0"/>
                <w:numId w:val="18"/>
              </w:numPr>
              <w:spacing w:line="360" w:lineRule="auto"/>
              <w:jc w:val="both"/>
            </w:pPr>
            <w:r>
              <w:t>Handliches Design</w:t>
            </w:r>
          </w:p>
        </w:tc>
        <w:tc>
          <w:tcPr>
            <w:tcW w:w="976" w:type="pct"/>
          </w:tcPr>
          <w:p w:rsidR="00374C61" w:rsidRDefault="00374C61" w:rsidP="00374C61">
            <w:pPr>
              <w:pStyle w:val="Listenabsatz"/>
              <w:numPr>
                <w:ilvl w:val="0"/>
                <w:numId w:val="18"/>
              </w:numPr>
              <w:spacing w:line="360" w:lineRule="auto"/>
              <w:jc w:val="both"/>
            </w:pPr>
            <w:r>
              <w:t>Eingebaute Batterie. (Laufzeit 1 Jahr)</w:t>
            </w:r>
          </w:p>
          <w:p w:rsidR="00374C61" w:rsidRPr="00E46844" w:rsidRDefault="00374C61" w:rsidP="00374C61">
            <w:pPr>
              <w:pStyle w:val="Listenabsatz"/>
              <w:numPr>
                <w:ilvl w:val="0"/>
                <w:numId w:val="18"/>
              </w:numPr>
              <w:spacing w:line="360" w:lineRule="auto"/>
              <w:jc w:val="both"/>
            </w:pPr>
            <w:r>
              <w:t>Handliches Design</w:t>
            </w:r>
          </w:p>
        </w:tc>
      </w:tr>
      <w:tr w:rsidR="00374C61" w:rsidRPr="00E46844" w:rsidTr="002C018D">
        <w:tc>
          <w:tcPr>
            <w:tcW w:w="1605" w:type="pct"/>
          </w:tcPr>
          <w:p w:rsidR="00374C61" w:rsidRDefault="00374C61" w:rsidP="00CF03BC">
            <w:pPr>
              <w:spacing w:line="360" w:lineRule="auto"/>
              <w:jc w:val="both"/>
            </w:pPr>
            <w:r>
              <w:t>4.2 Behindertengerecht</w:t>
            </w:r>
          </w:p>
        </w:tc>
        <w:tc>
          <w:tcPr>
            <w:tcW w:w="1374" w:type="pct"/>
          </w:tcPr>
          <w:p w:rsidR="00374C61" w:rsidRDefault="00374C61" w:rsidP="00CF03BC">
            <w:pPr>
              <w:spacing w:line="360" w:lineRule="auto"/>
              <w:jc w:val="both"/>
            </w:pPr>
            <w:r w:rsidRPr="00892327">
              <w:rPr>
                <w:color w:val="FF0000"/>
              </w:rPr>
              <w:t>Unbekannt</w:t>
            </w:r>
          </w:p>
        </w:tc>
        <w:tc>
          <w:tcPr>
            <w:tcW w:w="1045" w:type="pct"/>
          </w:tcPr>
          <w:p w:rsidR="00374C61" w:rsidRDefault="00374C61" w:rsidP="00CF03BC">
            <w:pPr>
              <w:spacing w:line="360" w:lineRule="auto"/>
              <w:jc w:val="both"/>
            </w:pPr>
            <w:r>
              <w:t xml:space="preserve">Bietet </w:t>
            </w:r>
            <w:proofErr w:type="spellStart"/>
            <w:r>
              <w:t>Brailnumber</w:t>
            </w:r>
            <w:proofErr w:type="spellEnd"/>
          </w:p>
        </w:tc>
        <w:tc>
          <w:tcPr>
            <w:tcW w:w="976" w:type="pct"/>
          </w:tcPr>
          <w:p w:rsidR="00374C61" w:rsidRDefault="00374C61" w:rsidP="00CF03BC">
            <w:pPr>
              <w:spacing w:line="360" w:lineRule="auto"/>
              <w:jc w:val="both"/>
            </w:pPr>
            <w:r>
              <w:t>Nein</w:t>
            </w:r>
          </w:p>
        </w:tc>
      </w:tr>
    </w:tbl>
    <w:p w:rsidR="002C018D" w:rsidRPr="004A3D8D" w:rsidRDefault="002C018D" w:rsidP="004A3D8D">
      <w:pPr>
        <w:pStyle w:val="berschrift2"/>
        <w:numPr>
          <w:ilvl w:val="1"/>
          <w:numId w:val="2"/>
        </w:numPr>
        <w:rPr>
          <w:rFonts w:ascii="Times New Roman" w:hAnsi="Times New Roman" w:cs="Times New Roman"/>
        </w:rPr>
      </w:pPr>
      <w:bookmarkStart w:id="196" w:name="_Toc462229584"/>
      <w:bookmarkStart w:id="197" w:name="_Toc462230400"/>
      <w:bookmarkStart w:id="198" w:name="_Toc462231029"/>
      <w:bookmarkStart w:id="199" w:name="_Toc467844680"/>
      <w:r w:rsidRPr="004A3D8D">
        <w:rPr>
          <w:rFonts w:ascii="Times New Roman" w:hAnsi="Times New Roman" w:cs="Times New Roman"/>
        </w:rPr>
        <w:t>Smarte Aufsätze</w:t>
      </w:r>
      <w:bookmarkEnd w:id="196"/>
      <w:bookmarkEnd w:id="197"/>
      <w:bookmarkEnd w:id="198"/>
      <w:bookmarkEnd w:id="199"/>
    </w:p>
    <w:p w:rsidR="005E6741" w:rsidRDefault="005E6741" w:rsidP="005E6741"/>
    <w:p w:rsidR="002C018D" w:rsidRDefault="008665A1" w:rsidP="000F660C">
      <w:pPr>
        <w:spacing w:line="360" w:lineRule="auto"/>
        <w:jc w:val="both"/>
      </w:pPr>
      <w:r>
        <w:t xml:space="preserve">Weiterhin gibt es auch neben den smarten Medikamentenboxen, Medikamentendosen und </w:t>
      </w:r>
      <w:r w:rsidR="003C227F">
        <w:t>Medikamentenspender</w:t>
      </w:r>
      <w:r>
        <w:t>n, smarte Aufsätze. Die smarten Aufsätze sind Erweiterungen, die auf bereits bestehende Produkte angebracht werden können und durch die Ve</w:t>
      </w:r>
      <w:r w:rsidR="002E1426">
        <w:t>r</w:t>
      </w:r>
      <w:r>
        <w:t xml:space="preserve">wendung von einem Mikrokontroller und Akkus bzw. Batterien autonom agieren können. </w:t>
      </w:r>
    </w:p>
    <w:p w:rsidR="00D310CC" w:rsidRPr="000F660C" w:rsidRDefault="00D310CC" w:rsidP="000F660C">
      <w:pPr>
        <w:spacing w:line="360" w:lineRule="auto"/>
        <w:jc w:val="both"/>
      </w:pPr>
    </w:p>
    <w:p w:rsidR="000F660C" w:rsidRPr="000F660C" w:rsidRDefault="000F660C" w:rsidP="000F660C">
      <w:pPr>
        <w:pStyle w:val="berschrift2"/>
        <w:numPr>
          <w:ilvl w:val="2"/>
          <w:numId w:val="2"/>
        </w:numPr>
        <w:spacing w:line="320" w:lineRule="exact"/>
        <w:rPr>
          <w:rFonts w:ascii="Times New Roman" w:hAnsi="Times New Roman" w:cs="Times New Roman"/>
        </w:rPr>
      </w:pPr>
      <w:bookmarkStart w:id="200" w:name="_Toc467844681"/>
      <w:r w:rsidRPr="000F660C">
        <w:rPr>
          <w:rFonts w:ascii="Times New Roman" w:hAnsi="Times New Roman" w:cs="Times New Roman"/>
        </w:rPr>
        <w:t>Produkte auf dem Markt</w:t>
      </w:r>
      <w:bookmarkEnd w:id="200"/>
    </w:p>
    <w:p w:rsidR="006F7C85" w:rsidRDefault="006F7C85" w:rsidP="006F7C85">
      <w:pPr>
        <w:rPr>
          <w:b/>
        </w:rPr>
      </w:pPr>
    </w:p>
    <w:p w:rsidR="000F429C" w:rsidRPr="006F7C85" w:rsidRDefault="00F0007E" w:rsidP="006F7C85">
      <w:pPr>
        <w:rPr>
          <w:b/>
        </w:rPr>
      </w:pPr>
      <w:proofErr w:type="spellStart"/>
      <w:r w:rsidRPr="006F7C85">
        <w:rPr>
          <w:b/>
        </w:rPr>
        <w:t>iRr</w:t>
      </w:r>
      <w:r w:rsidR="000F429C" w:rsidRPr="006F7C85">
        <w:rPr>
          <w:b/>
        </w:rPr>
        <w:t>emember</w:t>
      </w:r>
      <w:proofErr w:type="spellEnd"/>
    </w:p>
    <w:p w:rsidR="00F0007E" w:rsidRPr="00C23810" w:rsidRDefault="00F0007E" w:rsidP="0029433C"/>
    <w:p w:rsidR="00C23810" w:rsidRDefault="00C23810" w:rsidP="008C2668">
      <w:pPr>
        <w:spacing w:line="360" w:lineRule="auto"/>
        <w:jc w:val="both"/>
      </w:pPr>
      <w:r w:rsidRPr="00C23810">
        <w:t xml:space="preserve">Der smarte Medikamentendeckel </w:t>
      </w:r>
      <w:proofErr w:type="spellStart"/>
      <w:r w:rsidRPr="00C23810">
        <w:t>iRemember</w:t>
      </w:r>
      <w:proofErr w:type="spellEnd"/>
      <w:r w:rsidRPr="00C23810">
        <w:t xml:space="preserve"> </w:t>
      </w:r>
      <w:r>
        <w:t>ist ein</w:t>
      </w:r>
      <w:r w:rsidRPr="00C23810">
        <w:t xml:space="preserve"> smarte</w:t>
      </w:r>
      <w:r>
        <w:t>r</w:t>
      </w:r>
      <w:r w:rsidRPr="00C23810">
        <w:t xml:space="preserve"> Deckel, der auf </w:t>
      </w:r>
      <w:r>
        <w:t>bereits bestehende Medikamentendosen angebracht werden kann</w:t>
      </w:r>
      <w:r w:rsidR="00CB5925">
        <w:t xml:space="preserve"> und</w:t>
      </w:r>
      <w:r w:rsidR="009444BF">
        <w:t xml:space="preserve"> bei Amazon</w:t>
      </w:r>
      <w:r w:rsidR="00C816A3">
        <w:t xml:space="preserve"> für 35 Dollar</w:t>
      </w:r>
      <w:r w:rsidR="00CB5925">
        <w:t xml:space="preserve"> </w:t>
      </w:r>
      <w:r w:rsidR="00041C22">
        <w:t>erhä</w:t>
      </w:r>
      <w:r w:rsidR="002E1426">
        <w:t>l</w:t>
      </w:r>
      <w:r w:rsidR="00041C22">
        <w:t>tlich ist</w:t>
      </w:r>
      <w:r>
        <w:t xml:space="preserve">. </w:t>
      </w:r>
      <w:r w:rsidR="008C2668">
        <w:t>Der Deckel benötigt keine App oder Homepage zum Einrichten der Medikamente, sondern kann direkt an dem Deckel konfiguriert werden. Die Erinnerung kann über eine akustische Durchsage oder das Aufleuchten von den an dem Deckel angebrachten LEDs erfolgen. Weiterhin, wenn man nicht sicher ist ob man seine Medikamente bereits eingenommen hat, so kann der an dem Deckel angebrachte Knopf betätigt werden, woraufhin eine Durchsage bzw. ein Statusaufleuchten erfolgt.</w:t>
      </w:r>
      <w:r w:rsidR="00CB5925">
        <w:t xml:space="preserve"> </w:t>
      </w:r>
      <w:r w:rsidR="008B5036">
        <w:fldChar w:fldCharType="begin"/>
      </w:r>
      <w:r w:rsidR="000100C2">
        <w:instrText>ADDIN CITAVI.PLACEHOLDER dc022ffe-aa11-4ff5-aa30-1c12e54c2d39 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ZnbC4gV0VBTFRIVEFYSSBvLiBKLik8L1RleHQ+DQogICAgPC9UZXh0VW5pdD4NCiAgPC9UZXh0VW5pdHM+DQo8L1BsYWNlaG9sZGVyPg==</w:instrText>
      </w:r>
      <w:r w:rsidR="008B5036">
        <w:fldChar w:fldCharType="separate"/>
      </w:r>
      <w:bookmarkStart w:id="201" w:name="_CTVP001dc022ffeaa114ff5aa301c12e54c2d39"/>
      <w:r w:rsidR="000100C2">
        <w:t>(Vgl. WEALTHTAXI o. J.)</w:t>
      </w:r>
      <w:bookmarkEnd w:id="201"/>
      <w:r w:rsidR="008B5036">
        <w:fldChar w:fldCharType="end"/>
      </w:r>
    </w:p>
    <w:p w:rsidR="00F248AB" w:rsidRDefault="00F248AB" w:rsidP="008C2668">
      <w:pPr>
        <w:spacing w:line="360" w:lineRule="auto"/>
        <w:jc w:val="both"/>
      </w:pPr>
    </w:p>
    <w:p w:rsidR="005E6741" w:rsidRDefault="00681B8F" w:rsidP="005E6741">
      <w:pPr>
        <w:keepNext/>
        <w:spacing w:line="360" w:lineRule="auto"/>
        <w:jc w:val="center"/>
      </w:pPr>
      <w:r w:rsidRPr="00681B8F">
        <w:rPr>
          <w:noProof/>
        </w:rPr>
        <w:drawing>
          <wp:inline distT="0" distB="0" distL="0" distR="0" wp14:anchorId="1C42A496" wp14:editId="6E4C606B">
            <wp:extent cx="2208362" cy="1656272"/>
            <wp:effectExtent l="0" t="0" r="1905" b="127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222113" cy="1666585"/>
                    </a:xfrm>
                    <a:prstGeom prst="rect">
                      <a:avLst/>
                    </a:prstGeom>
                  </pic:spPr>
                </pic:pic>
              </a:graphicData>
            </a:graphic>
          </wp:inline>
        </w:drawing>
      </w:r>
    </w:p>
    <w:p w:rsidR="005E6741" w:rsidRPr="00A577D0" w:rsidRDefault="005E6741" w:rsidP="00722B45">
      <w:pPr>
        <w:pStyle w:val="Beschriftung"/>
        <w:jc w:val="center"/>
      </w:pPr>
      <w:bookmarkStart w:id="202" w:name="_Toc467844711"/>
      <w:r>
        <w:t xml:space="preserve">Abbildung </w:t>
      </w:r>
      <w:r w:rsidR="00665AA3">
        <w:fldChar w:fldCharType="begin"/>
      </w:r>
      <w:r w:rsidR="00665AA3">
        <w:instrText xml:space="preserve"> SEQ Abbildun</w:instrText>
      </w:r>
      <w:r w:rsidR="00665AA3">
        <w:instrText xml:space="preserve">g \* ARABIC </w:instrText>
      </w:r>
      <w:r w:rsidR="00665AA3">
        <w:fldChar w:fldCharType="separate"/>
      </w:r>
      <w:r w:rsidR="00771804">
        <w:rPr>
          <w:noProof/>
        </w:rPr>
        <w:t>14</w:t>
      </w:r>
      <w:r w:rsidR="00665AA3">
        <w:rPr>
          <w:noProof/>
        </w:rPr>
        <w:fldChar w:fldCharType="end"/>
      </w:r>
      <w:r>
        <w:t xml:space="preserve">: </w:t>
      </w:r>
      <w:proofErr w:type="spellStart"/>
      <w:r>
        <w:t>iRemember</w:t>
      </w:r>
      <w:proofErr w:type="spellEnd"/>
      <w:r>
        <w:t xml:space="preserve"> Aufsatz</w:t>
      </w:r>
      <w:r w:rsidR="00982971">
        <w:t xml:space="preserve"> </w:t>
      </w:r>
      <w:r w:rsidR="008B5036">
        <w:fldChar w:fldCharType="begin"/>
      </w:r>
      <w:r w:rsidR="000100C2">
        <w:instrText>ADDIN CITAVI.PLACEHOLDER b67bbd75-d88c-4edb-affb-9e5c8a9d92e1 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F1ZWxsZTogV0VBTFRIVEFYSSBvLiBKLik8L1RleHQ+DQogICAgPC9UZXh0VW5pdD4NCiAgPC9UZXh0VW5pdHM+DQo8L1BsYWNlaG9sZGVyPg==</w:instrText>
      </w:r>
      <w:r w:rsidR="008B5036">
        <w:fldChar w:fldCharType="separate"/>
      </w:r>
      <w:bookmarkStart w:id="203" w:name="_CTVP001b67bbd75d88c4edbaffb9e5c8a9d92e1"/>
      <w:r w:rsidR="000100C2">
        <w:t>(Quelle: WEALTHTAXI o. J.)</w:t>
      </w:r>
      <w:bookmarkEnd w:id="202"/>
      <w:bookmarkEnd w:id="203"/>
      <w:r w:rsidR="008B5036">
        <w:fldChar w:fldCharType="end"/>
      </w:r>
    </w:p>
    <w:p w:rsidR="004E582A" w:rsidRDefault="004E582A" w:rsidP="004E582A">
      <w:pPr>
        <w:rPr>
          <w:b/>
        </w:rPr>
      </w:pPr>
    </w:p>
    <w:p w:rsidR="00F12BE3" w:rsidRPr="004E582A" w:rsidRDefault="00495CDA" w:rsidP="004E582A">
      <w:pPr>
        <w:rPr>
          <w:b/>
        </w:rPr>
      </w:pPr>
      <w:proofErr w:type="spellStart"/>
      <w:r w:rsidRPr="004E582A">
        <w:rPr>
          <w:b/>
        </w:rPr>
        <w:t>GlowCap</w:t>
      </w:r>
      <w:proofErr w:type="spellEnd"/>
    </w:p>
    <w:p w:rsidR="00495CDA" w:rsidRPr="00495CDA" w:rsidRDefault="00495CDA" w:rsidP="00495CDA">
      <w:pPr>
        <w:rPr>
          <w:b/>
        </w:rPr>
      </w:pPr>
    </w:p>
    <w:p w:rsidR="000F429C" w:rsidRDefault="009F3F2B" w:rsidP="00F12BE3">
      <w:pPr>
        <w:spacing w:line="360" w:lineRule="auto"/>
        <w:jc w:val="both"/>
      </w:pPr>
      <w:r>
        <w:t xml:space="preserve">Ein weiterer smarter Aufsatz, neben </w:t>
      </w:r>
      <w:proofErr w:type="spellStart"/>
      <w:r>
        <w:t>iRemember</w:t>
      </w:r>
      <w:proofErr w:type="spellEnd"/>
      <w:r>
        <w:t xml:space="preserve">, ist </w:t>
      </w:r>
      <w:proofErr w:type="spellStart"/>
      <w:r w:rsidR="008F293F">
        <w:t>GlowCap</w:t>
      </w:r>
      <w:proofErr w:type="spellEnd"/>
      <w:r>
        <w:t>.</w:t>
      </w:r>
      <w:r w:rsidR="00E44903">
        <w:t xml:space="preserve"> </w:t>
      </w:r>
      <w:r w:rsidR="0057247F">
        <w:t>Die Erinnerungs</w:t>
      </w:r>
      <w:r w:rsidR="00F12BE3">
        <w:t xml:space="preserve">benachrichtigungen von </w:t>
      </w:r>
      <w:proofErr w:type="spellStart"/>
      <w:r w:rsidR="00F12BE3">
        <w:t>GlowCap</w:t>
      </w:r>
      <w:proofErr w:type="spellEnd"/>
      <w:r w:rsidR="00F12BE3">
        <w:t xml:space="preserve"> erfo</w:t>
      </w:r>
      <w:r w:rsidR="002836C3">
        <w:t>lg</w:t>
      </w:r>
      <w:r w:rsidR="00F12BE3">
        <w:t>en über einen Stecker</w:t>
      </w:r>
      <w:r w:rsidR="0057247F">
        <w:t>-A</w:t>
      </w:r>
      <w:r w:rsidR="00F12BE3">
        <w:t>ufsatz, der bei der Medikamenteneinnahmefälligkeit die Personen über ein Aufleuchten, ertönen eines akustischen Signals oder durch einen direkten Anruf benachrichtigt. Unterhalb der Dose befindet sich ein Knopf, der betätigt werden kann, wenn eine Nachbestellung der Medikamente erfolgen soll.</w:t>
      </w:r>
      <w:r w:rsidR="008B5036">
        <w:t xml:space="preserve"> </w:t>
      </w:r>
    </w:p>
    <w:p w:rsidR="00E571C7" w:rsidRDefault="00E571C7" w:rsidP="00F12BE3">
      <w:pPr>
        <w:spacing w:line="360" w:lineRule="auto"/>
        <w:jc w:val="both"/>
      </w:pPr>
    </w:p>
    <w:p w:rsidR="008665A1" w:rsidRDefault="00E571C7" w:rsidP="008665A1">
      <w:pPr>
        <w:keepNext/>
        <w:spacing w:line="360" w:lineRule="auto"/>
        <w:jc w:val="center"/>
      </w:pPr>
      <w:r w:rsidRPr="00E571C7">
        <w:rPr>
          <w:noProof/>
        </w:rPr>
        <w:drawing>
          <wp:inline distT="0" distB="0" distL="0" distR="0" wp14:anchorId="55B24B4F" wp14:editId="4C75A725">
            <wp:extent cx="1143852" cy="1086879"/>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157375" cy="1099728"/>
                    </a:xfrm>
                    <a:prstGeom prst="rect">
                      <a:avLst/>
                    </a:prstGeom>
                  </pic:spPr>
                </pic:pic>
              </a:graphicData>
            </a:graphic>
          </wp:inline>
        </w:drawing>
      </w:r>
    </w:p>
    <w:p w:rsidR="000F429C" w:rsidRDefault="008665A1" w:rsidP="00722B45">
      <w:pPr>
        <w:pStyle w:val="Beschriftung"/>
        <w:jc w:val="center"/>
      </w:pPr>
      <w:bookmarkStart w:id="204" w:name="_Toc467844712"/>
      <w:r>
        <w:t xml:space="preserve">Abbildung </w:t>
      </w:r>
      <w:r w:rsidR="00665AA3">
        <w:fldChar w:fldCharType="begin"/>
      </w:r>
      <w:r w:rsidR="00665AA3">
        <w:instrText xml:space="preserve"> SEQ Abbildung \* ARABIC </w:instrText>
      </w:r>
      <w:r w:rsidR="00665AA3">
        <w:fldChar w:fldCharType="separate"/>
      </w:r>
      <w:r w:rsidR="00771804">
        <w:rPr>
          <w:noProof/>
        </w:rPr>
        <w:t>15</w:t>
      </w:r>
      <w:r w:rsidR="00665AA3">
        <w:rPr>
          <w:noProof/>
        </w:rPr>
        <w:fldChar w:fldCharType="end"/>
      </w:r>
      <w:r>
        <w:t xml:space="preserve">: </w:t>
      </w:r>
      <w:proofErr w:type="spellStart"/>
      <w:r>
        <w:t>GlowCap</w:t>
      </w:r>
      <w:proofErr w:type="spellEnd"/>
      <w:r>
        <w:t xml:space="preserve"> Aufsatz</w:t>
      </w:r>
      <w:r w:rsidR="00982971">
        <w:t xml:space="preserve"> </w:t>
      </w:r>
      <w:r w:rsidR="00F37EE6">
        <w:t>(Quelle: g</w:t>
      </w:r>
      <w:r w:rsidR="00F37EE6" w:rsidRPr="00F37EE6">
        <w:t>lowcaps.com</w:t>
      </w:r>
      <w:r w:rsidR="00D43C80">
        <w:t xml:space="preserve"> 2016</w:t>
      </w:r>
      <w:r w:rsidR="00F37EE6">
        <w:t>)</w:t>
      </w:r>
      <w:bookmarkEnd w:id="204"/>
    </w:p>
    <w:p w:rsidR="00722B45" w:rsidRPr="00722B45" w:rsidRDefault="00722B45" w:rsidP="00722B45"/>
    <w:p w:rsidR="0066083D" w:rsidRDefault="0066083D" w:rsidP="0066083D">
      <w:pPr>
        <w:pStyle w:val="Beschriftung"/>
        <w:keepNext/>
      </w:pPr>
      <w:bookmarkStart w:id="205" w:name="_Toc467844717"/>
      <w:r>
        <w:t xml:space="preserve">Tabelle </w:t>
      </w:r>
      <w:r w:rsidR="00665AA3">
        <w:fldChar w:fldCharType="begin"/>
      </w:r>
      <w:r w:rsidR="00665AA3">
        <w:instrText xml:space="preserve"> SEQ Tabelle \* ARABIC </w:instrText>
      </w:r>
      <w:r w:rsidR="00665AA3">
        <w:fldChar w:fldCharType="separate"/>
      </w:r>
      <w:r w:rsidR="00DA7CF6">
        <w:rPr>
          <w:noProof/>
        </w:rPr>
        <w:t>4</w:t>
      </w:r>
      <w:r w:rsidR="00665AA3">
        <w:rPr>
          <w:noProof/>
        </w:rPr>
        <w:fldChar w:fldCharType="end"/>
      </w:r>
      <w:r>
        <w:t>: Vergleich der smarten Aufsätze</w:t>
      </w:r>
      <w:bookmarkEnd w:id="205"/>
    </w:p>
    <w:tbl>
      <w:tblPr>
        <w:tblStyle w:val="Tabellenraster"/>
        <w:tblW w:w="5155" w:type="pct"/>
        <w:tblLook w:val="04A0" w:firstRow="1" w:lastRow="0" w:firstColumn="1" w:lastColumn="0" w:noHBand="0" w:noVBand="1"/>
      </w:tblPr>
      <w:tblGrid>
        <w:gridCol w:w="2874"/>
        <w:gridCol w:w="2667"/>
        <w:gridCol w:w="1902"/>
        <w:gridCol w:w="2191"/>
      </w:tblGrid>
      <w:tr w:rsidR="002C018D" w:rsidRPr="00E46844" w:rsidTr="0066083D">
        <w:tc>
          <w:tcPr>
            <w:tcW w:w="1492" w:type="pct"/>
            <w:shd w:val="clear" w:color="auto" w:fill="31849B" w:themeFill="accent5" w:themeFillShade="BF"/>
          </w:tcPr>
          <w:p w:rsidR="002C018D" w:rsidRPr="0012563D" w:rsidRDefault="002E1426" w:rsidP="00CF03BC">
            <w:pPr>
              <w:spacing w:line="360" w:lineRule="auto"/>
              <w:jc w:val="both"/>
              <w:rPr>
                <w:b/>
                <w:color w:val="FFFFFF" w:themeColor="background1"/>
              </w:rPr>
            </w:pPr>
            <w:r>
              <w:rPr>
                <w:b/>
                <w:color w:val="FFFFFF" w:themeColor="background1"/>
              </w:rPr>
              <w:t>Kriterien</w:t>
            </w:r>
          </w:p>
        </w:tc>
        <w:tc>
          <w:tcPr>
            <w:tcW w:w="1384" w:type="pct"/>
            <w:shd w:val="clear" w:color="auto" w:fill="31849B" w:themeFill="accent5" w:themeFillShade="BF"/>
          </w:tcPr>
          <w:p w:rsidR="002C018D" w:rsidRPr="0012563D" w:rsidRDefault="002C018D" w:rsidP="00CF03BC">
            <w:pPr>
              <w:rPr>
                <w:b/>
                <w:color w:val="FFFFFF" w:themeColor="background1"/>
              </w:rPr>
            </w:pPr>
            <w:proofErr w:type="spellStart"/>
            <w:r w:rsidRPr="0012563D">
              <w:rPr>
                <w:b/>
                <w:color w:val="FFFFFF" w:themeColor="background1"/>
              </w:rPr>
              <w:t>iRemember</w:t>
            </w:r>
            <w:proofErr w:type="spellEnd"/>
          </w:p>
        </w:tc>
        <w:tc>
          <w:tcPr>
            <w:tcW w:w="987" w:type="pct"/>
            <w:shd w:val="clear" w:color="auto" w:fill="31849B" w:themeFill="accent5" w:themeFillShade="BF"/>
          </w:tcPr>
          <w:p w:rsidR="002C018D" w:rsidRPr="0012563D" w:rsidRDefault="002C018D" w:rsidP="001425E2">
            <w:pPr>
              <w:rPr>
                <w:b/>
                <w:color w:val="FFFFFF" w:themeColor="background1"/>
              </w:rPr>
            </w:pPr>
            <w:bookmarkStart w:id="206" w:name="_Toc462229585"/>
            <w:proofErr w:type="spellStart"/>
            <w:r w:rsidRPr="0012563D">
              <w:rPr>
                <w:b/>
                <w:color w:val="FFFFFF" w:themeColor="background1"/>
              </w:rPr>
              <w:t>GlowCap</w:t>
            </w:r>
            <w:bookmarkEnd w:id="206"/>
            <w:proofErr w:type="spellEnd"/>
          </w:p>
        </w:tc>
        <w:tc>
          <w:tcPr>
            <w:tcW w:w="1137" w:type="pct"/>
            <w:shd w:val="clear" w:color="auto" w:fill="31849B" w:themeFill="accent5" w:themeFillShade="BF"/>
          </w:tcPr>
          <w:p w:rsidR="002C018D" w:rsidRPr="0012563D" w:rsidRDefault="002C018D" w:rsidP="00CF03BC">
            <w:pPr>
              <w:spacing w:line="360" w:lineRule="auto"/>
              <w:jc w:val="both"/>
              <w:rPr>
                <w:b/>
                <w:color w:val="FFFFFF" w:themeColor="background1"/>
              </w:rPr>
            </w:pPr>
          </w:p>
        </w:tc>
      </w:tr>
      <w:tr w:rsidR="002C018D" w:rsidRPr="00E46844" w:rsidTr="002C018D">
        <w:tc>
          <w:tcPr>
            <w:tcW w:w="5000" w:type="pct"/>
            <w:gridSpan w:val="4"/>
            <w:shd w:val="clear" w:color="auto" w:fill="365F91" w:themeFill="accent1" w:themeFillShade="BF"/>
          </w:tcPr>
          <w:p w:rsidR="002C018D" w:rsidRPr="0012563D" w:rsidRDefault="002C018D" w:rsidP="001425E2">
            <w:pPr>
              <w:rPr>
                <w:b/>
                <w:color w:val="FFFFFF" w:themeColor="background1"/>
              </w:rPr>
            </w:pPr>
            <w:r w:rsidRPr="0012563D">
              <w:rPr>
                <w:b/>
                <w:color w:val="FFFFFF" w:themeColor="background1"/>
              </w:rPr>
              <w:t>1. Produkt</w:t>
            </w:r>
          </w:p>
        </w:tc>
      </w:tr>
      <w:tr w:rsidR="002C018D" w:rsidRPr="00E46844" w:rsidTr="0066083D">
        <w:tc>
          <w:tcPr>
            <w:tcW w:w="1492" w:type="pct"/>
          </w:tcPr>
          <w:p w:rsidR="002C018D" w:rsidRPr="00E46844" w:rsidRDefault="002C018D" w:rsidP="00CF03BC">
            <w:pPr>
              <w:spacing w:line="360" w:lineRule="auto"/>
              <w:jc w:val="both"/>
            </w:pPr>
            <w:r>
              <w:t>1.1 Preis</w:t>
            </w:r>
          </w:p>
        </w:tc>
        <w:tc>
          <w:tcPr>
            <w:tcW w:w="1384" w:type="pct"/>
          </w:tcPr>
          <w:p w:rsidR="002C018D" w:rsidRPr="00E46844" w:rsidRDefault="002C018D" w:rsidP="00CF03BC">
            <w:pPr>
              <w:spacing w:line="360" w:lineRule="auto"/>
              <w:jc w:val="both"/>
            </w:pPr>
            <w:r>
              <w:t>35 $</w:t>
            </w:r>
          </w:p>
        </w:tc>
        <w:tc>
          <w:tcPr>
            <w:tcW w:w="987" w:type="pct"/>
          </w:tcPr>
          <w:p w:rsidR="002C018D" w:rsidRPr="00E46844" w:rsidRDefault="002C018D" w:rsidP="00CF03BC">
            <w:pPr>
              <w:spacing w:line="360" w:lineRule="auto"/>
              <w:jc w:val="both"/>
            </w:pPr>
            <w:r>
              <w:t xml:space="preserve">80 $ </w:t>
            </w:r>
            <w:r w:rsidR="002E1426">
              <w:t>einmalig</w:t>
            </w:r>
            <w:r>
              <w:t>, danach 15 $ jeden Monat</w:t>
            </w:r>
          </w:p>
        </w:tc>
        <w:tc>
          <w:tcPr>
            <w:tcW w:w="1137" w:type="pct"/>
          </w:tcPr>
          <w:p w:rsidR="002C018D" w:rsidRPr="00E46844" w:rsidRDefault="002C018D" w:rsidP="00CF03BC">
            <w:pPr>
              <w:spacing w:line="360" w:lineRule="auto"/>
              <w:jc w:val="both"/>
            </w:pPr>
          </w:p>
        </w:tc>
      </w:tr>
      <w:tr w:rsidR="002C018D" w:rsidRPr="00E46844" w:rsidTr="0066083D">
        <w:tc>
          <w:tcPr>
            <w:tcW w:w="1492" w:type="pct"/>
          </w:tcPr>
          <w:p w:rsidR="002C018D" w:rsidRDefault="002C018D" w:rsidP="00CF03BC">
            <w:pPr>
              <w:spacing w:line="360" w:lineRule="auto"/>
              <w:jc w:val="both"/>
            </w:pPr>
            <w:r>
              <w:t>1.2 Batteriedauer</w:t>
            </w:r>
          </w:p>
        </w:tc>
        <w:tc>
          <w:tcPr>
            <w:tcW w:w="1384" w:type="pct"/>
          </w:tcPr>
          <w:p w:rsidR="002C018D" w:rsidRDefault="002C018D" w:rsidP="00CF03BC">
            <w:pPr>
              <w:spacing w:line="360" w:lineRule="auto"/>
              <w:jc w:val="both"/>
            </w:pPr>
            <w:r>
              <w:t>1 Monat</w:t>
            </w:r>
          </w:p>
        </w:tc>
        <w:tc>
          <w:tcPr>
            <w:tcW w:w="987" w:type="pct"/>
          </w:tcPr>
          <w:p w:rsidR="002C018D" w:rsidRDefault="002C018D" w:rsidP="00CF03BC">
            <w:pPr>
              <w:spacing w:line="360" w:lineRule="auto"/>
              <w:jc w:val="both"/>
            </w:pPr>
          </w:p>
        </w:tc>
        <w:tc>
          <w:tcPr>
            <w:tcW w:w="1137" w:type="pct"/>
          </w:tcPr>
          <w:p w:rsidR="002C018D" w:rsidRPr="00E46844" w:rsidRDefault="002C018D" w:rsidP="00CF03BC">
            <w:pPr>
              <w:spacing w:line="360" w:lineRule="auto"/>
              <w:jc w:val="both"/>
            </w:pPr>
          </w:p>
        </w:tc>
      </w:tr>
      <w:tr w:rsidR="002C018D" w:rsidRPr="00E46844" w:rsidTr="002C018D">
        <w:tc>
          <w:tcPr>
            <w:tcW w:w="5000" w:type="pct"/>
            <w:gridSpan w:val="4"/>
            <w:shd w:val="clear" w:color="auto" w:fill="365F91" w:themeFill="accent1" w:themeFillShade="BF"/>
          </w:tcPr>
          <w:p w:rsidR="002C018D" w:rsidRPr="00CE2BE1" w:rsidRDefault="002C018D" w:rsidP="00CF03BC">
            <w:pPr>
              <w:spacing w:line="360" w:lineRule="auto"/>
              <w:jc w:val="both"/>
              <w:rPr>
                <w:b/>
                <w:color w:val="FFFFFF" w:themeColor="background1"/>
              </w:rPr>
            </w:pPr>
            <w:r>
              <w:rPr>
                <w:b/>
                <w:color w:val="FFFFFF" w:themeColor="background1"/>
              </w:rPr>
              <w:t>2. Funktionalitäten</w:t>
            </w:r>
          </w:p>
        </w:tc>
      </w:tr>
      <w:tr w:rsidR="002C018D" w:rsidRPr="00E46844" w:rsidTr="0066083D">
        <w:tc>
          <w:tcPr>
            <w:tcW w:w="1492" w:type="pct"/>
          </w:tcPr>
          <w:p w:rsidR="002C018D" w:rsidRPr="00E46844" w:rsidRDefault="002C018D" w:rsidP="00CF03BC">
            <w:pPr>
              <w:spacing w:line="360" w:lineRule="auto"/>
              <w:jc w:val="both"/>
            </w:pPr>
            <w:r>
              <w:t>2.1 Erinnerung bei Knappheit</w:t>
            </w:r>
          </w:p>
        </w:tc>
        <w:tc>
          <w:tcPr>
            <w:tcW w:w="1384" w:type="pct"/>
          </w:tcPr>
          <w:p w:rsidR="002C018D" w:rsidRPr="00E46844" w:rsidRDefault="009F3F2B" w:rsidP="00CF03BC">
            <w:pPr>
              <w:spacing w:line="360" w:lineRule="auto"/>
              <w:jc w:val="both"/>
            </w:pPr>
            <w:r>
              <w:t>Unbekannt</w:t>
            </w:r>
          </w:p>
        </w:tc>
        <w:tc>
          <w:tcPr>
            <w:tcW w:w="987" w:type="pct"/>
          </w:tcPr>
          <w:p w:rsidR="002C018D" w:rsidRPr="00E46844" w:rsidRDefault="003F0B62" w:rsidP="00CF03BC">
            <w:pPr>
              <w:spacing w:line="360" w:lineRule="auto"/>
              <w:jc w:val="both"/>
            </w:pPr>
            <w:r>
              <w:t>J</w:t>
            </w:r>
            <w:r w:rsidR="009F3F2B">
              <w:t>a</w:t>
            </w:r>
          </w:p>
        </w:tc>
        <w:tc>
          <w:tcPr>
            <w:tcW w:w="1137" w:type="pct"/>
          </w:tcPr>
          <w:p w:rsidR="002C018D" w:rsidRPr="00E46844" w:rsidRDefault="002C018D" w:rsidP="00CF03BC">
            <w:pPr>
              <w:spacing w:line="360" w:lineRule="auto"/>
              <w:jc w:val="both"/>
            </w:pPr>
          </w:p>
        </w:tc>
      </w:tr>
      <w:tr w:rsidR="002C018D" w:rsidRPr="00E46844" w:rsidTr="0066083D">
        <w:tc>
          <w:tcPr>
            <w:tcW w:w="1492" w:type="pct"/>
          </w:tcPr>
          <w:p w:rsidR="002C018D" w:rsidRDefault="002E1426" w:rsidP="00CF03BC">
            <w:pPr>
              <w:spacing w:line="360" w:lineRule="auto"/>
              <w:jc w:val="both"/>
            </w:pPr>
            <w:r>
              <w:t>2.2 Visuell</w:t>
            </w:r>
            <w:r w:rsidR="002C018D">
              <w:t>e Erinnerung</w:t>
            </w:r>
          </w:p>
        </w:tc>
        <w:tc>
          <w:tcPr>
            <w:tcW w:w="1384" w:type="pct"/>
          </w:tcPr>
          <w:p w:rsidR="002C018D" w:rsidRPr="00E46844" w:rsidRDefault="002C018D" w:rsidP="00CF03BC">
            <w:pPr>
              <w:spacing w:line="360" w:lineRule="auto"/>
              <w:jc w:val="both"/>
            </w:pPr>
            <w:r>
              <w:t>Ja</w:t>
            </w:r>
          </w:p>
        </w:tc>
        <w:tc>
          <w:tcPr>
            <w:tcW w:w="987" w:type="pct"/>
          </w:tcPr>
          <w:p w:rsidR="002C018D" w:rsidRPr="00E46844" w:rsidRDefault="002C018D" w:rsidP="00CF03BC">
            <w:pPr>
              <w:spacing w:line="360" w:lineRule="auto"/>
              <w:jc w:val="both"/>
            </w:pPr>
            <w:r>
              <w:t>Ja</w:t>
            </w:r>
          </w:p>
        </w:tc>
        <w:tc>
          <w:tcPr>
            <w:tcW w:w="1137" w:type="pct"/>
          </w:tcPr>
          <w:p w:rsidR="002C018D" w:rsidRPr="00E46844" w:rsidRDefault="002C018D" w:rsidP="00CF03BC">
            <w:pPr>
              <w:spacing w:line="360" w:lineRule="auto"/>
              <w:jc w:val="both"/>
            </w:pPr>
          </w:p>
        </w:tc>
      </w:tr>
      <w:tr w:rsidR="002C018D" w:rsidRPr="00E46844" w:rsidTr="0066083D">
        <w:tc>
          <w:tcPr>
            <w:tcW w:w="1492" w:type="pct"/>
          </w:tcPr>
          <w:p w:rsidR="002C018D" w:rsidRDefault="002C018D" w:rsidP="00CF03BC">
            <w:pPr>
              <w:spacing w:line="360" w:lineRule="auto"/>
              <w:jc w:val="both"/>
            </w:pPr>
            <w:r>
              <w:t>2.3 Akustische Erinnerung</w:t>
            </w:r>
          </w:p>
        </w:tc>
        <w:tc>
          <w:tcPr>
            <w:tcW w:w="1384" w:type="pct"/>
          </w:tcPr>
          <w:p w:rsidR="002C018D" w:rsidRPr="00E46844" w:rsidRDefault="002C018D" w:rsidP="00CF03BC">
            <w:pPr>
              <w:spacing w:line="360" w:lineRule="auto"/>
              <w:jc w:val="both"/>
            </w:pPr>
            <w:r>
              <w:t>Ja</w:t>
            </w:r>
          </w:p>
        </w:tc>
        <w:tc>
          <w:tcPr>
            <w:tcW w:w="987" w:type="pct"/>
          </w:tcPr>
          <w:p w:rsidR="002C018D" w:rsidRPr="00E46844" w:rsidRDefault="002C018D" w:rsidP="00CF03BC">
            <w:pPr>
              <w:spacing w:line="360" w:lineRule="auto"/>
              <w:jc w:val="both"/>
            </w:pPr>
            <w:r>
              <w:t>Ja</w:t>
            </w:r>
          </w:p>
        </w:tc>
        <w:tc>
          <w:tcPr>
            <w:tcW w:w="1137" w:type="pct"/>
          </w:tcPr>
          <w:p w:rsidR="002C018D" w:rsidRPr="00E46844" w:rsidRDefault="002C018D" w:rsidP="00CF03BC">
            <w:pPr>
              <w:spacing w:line="360" w:lineRule="auto"/>
              <w:jc w:val="both"/>
            </w:pPr>
          </w:p>
        </w:tc>
      </w:tr>
      <w:tr w:rsidR="002C018D" w:rsidRPr="00E46844" w:rsidTr="0066083D">
        <w:tc>
          <w:tcPr>
            <w:tcW w:w="1492" w:type="pct"/>
          </w:tcPr>
          <w:p w:rsidR="002C018D" w:rsidRDefault="002C018D" w:rsidP="00CF03BC">
            <w:pPr>
              <w:spacing w:line="360" w:lineRule="auto"/>
              <w:jc w:val="both"/>
            </w:pPr>
            <w:r>
              <w:t xml:space="preserve">2.4 Erinnerung durch zusätzliche Geräte (Handy, </w:t>
            </w:r>
            <w:proofErr w:type="spellStart"/>
            <w:r>
              <w:t>SmartWatch</w:t>
            </w:r>
            <w:proofErr w:type="spellEnd"/>
            <w:r>
              <w:t>)</w:t>
            </w:r>
          </w:p>
        </w:tc>
        <w:tc>
          <w:tcPr>
            <w:tcW w:w="1384" w:type="pct"/>
          </w:tcPr>
          <w:p w:rsidR="002C018D" w:rsidRDefault="002836C3" w:rsidP="00CF03BC">
            <w:pPr>
              <w:spacing w:line="360" w:lineRule="auto"/>
              <w:jc w:val="both"/>
            </w:pPr>
            <w:r>
              <w:t>J</w:t>
            </w:r>
            <w:r w:rsidR="009F3F2B">
              <w:t>a</w:t>
            </w:r>
          </w:p>
        </w:tc>
        <w:tc>
          <w:tcPr>
            <w:tcW w:w="987" w:type="pct"/>
          </w:tcPr>
          <w:p w:rsidR="002C018D" w:rsidRDefault="009F3F2B" w:rsidP="00CF03BC">
            <w:pPr>
              <w:spacing w:line="360" w:lineRule="auto"/>
              <w:jc w:val="both"/>
            </w:pPr>
            <w:r>
              <w:t>Ja</w:t>
            </w:r>
          </w:p>
        </w:tc>
        <w:tc>
          <w:tcPr>
            <w:tcW w:w="1137" w:type="pct"/>
          </w:tcPr>
          <w:p w:rsidR="002C018D" w:rsidRPr="00E46844" w:rsidRDefault="002C018D" w:rsidP="00CF03BC">
            <w:pPr>
              <w:spacing w:line="360" w:lineRule="auto"/>
              <w:jc w:val="both"/>
            </w:pPr>
          </w:p>
        </w:tc>
      </w:tr>
      <w:tr w:rsidR="002C018D" w:rsidRPr="00E46844" w:rsidTr="002C018D">
        <w:tc>
          <w:tcPr>
            <w:tcW w:w="5000" w:type="pct"/>
            <w:gridSpan w:val="4"/>
            <w:shd w:val="clear" w:color="auto" w:fill="365F91" w:themeFill="accent1" w:themeFillShade="BF"/>
          </w:tcPr>
          <w:p w:rsidR="002C018D" w:rsidRPr="009B66F6" w:rsidRDefault="002C018D" w:rsidP="00CF03BC">
            <w:pPr>
              <w:spacing w:line="360" w:lineRule="auto"/>
              <w:jc w:val="both"/>
              <w:rPr>
                <w:b/>
                <w:color w:val="FFFFFF" w:themeColor="background1"/>
              </w:rPr>
            </w:pPr>
            <w:r w:rsidRPr="009B66F6">
              <w:rPr>
                <w:b/>
                <w:color w:val="FFFFFF" w:themeColor="background1"/>
              </w:rPr>
              <w:t>3. Sicherheit</w:t>
            </w:r>
          </w:p>
        </w:tc>
      </w:tr>
      <w:tr w:rsidR="002C018D" w:rsidRPr="00E46844" w:rsidTr="0066083D">
        <w:tc>
          <w:tcPr>
            <w:tcW w:w="1492" w:type="pct"/>
          </w:tcPr>
          <w:p w:rsidR="002C018D" w:rsidRDefault="002C018D" w:rsidP="00CF03BC">
            <w:pPr>
              <w:spacing w:line="360" w:lineRule="auto"/>
              <w:jc w:val="both"/>
            </w:pPr>
            <w:r>
              <w:t>3.1 Sicherheit vor falscher Einnahme</w:t>
            </w:r>
          </w:p>
        </w:tc>
        <w:tc>
          <w:tcPr>
            <w:tcW w:w="1384" w:type="pct"/>
          </w:tcPr>
          <w:p w:rsidR="002C018D" w:rsidRDefault="009F3F2B" w:rsidP="00CF03BC">
            <w:pPr>
              <w:spacing w:line="360" w:lineRule="auto"/>
              <w:jc w:val="both"/>
            </w:pPr>
            <w:r>
              <w:t>Nein</w:t>
            </w:r>
          </w:p>
        </w:tc>
        <w:tc>
          <w:tcPr>
            <w:tcW w:w="987" w:type="pct"/>
          </w:tcPr>
          <w:p w:rsidR="002C018D" w:rsidRDefault="009F3F2B" w:rsidP="00CF03BC">
            <w:pPr>
              <w:spacing w:line="360" w:lineRule="auto"/>
              <w:jc w:val="both"/>
            </w:pPr>
            <w:r>
              <w:t>Nein</w:t>
            </w:r>
          </w:p>
        </w:tc>
        <w:tc>
          <w:tcPr>
            <w:tcW w:w="1137" w:type="pct"/>
          </w:tcPr>
          <w:p w:rsidR="002C018D" w:rsidRPr="001F62B1" w:rsidRDefault="002C018D" w:rsidP="00CF03BC">
            <w:pPr>
              <w:spacing w:line="360" w:lineRule="auto"/>
              <w:jc w:val="both"/>
              <w:rPr>
                <w:vertAlign w:val="superscript"/>
              </w:rPr>
            </w:pPr>
          </w:p>
        </w:tc>
      </w:tr>
      <w:tr w:rsidR="002C018D" w:rsidRPr="00E46844" w:rsidTr="0066083D">
        <w:tc>
          <w:tcPr>
            <w:tcW w:w="1492" w:type="pct"/>
          </w:tcPr>
          <w:p w:rsidR="002C018D" w:rsidRDefault="002E1426" w:rsidP="00CF03BC">
            <w:pPr>
              <w:spacing w:line="360" w:lineRule="auto"/>
              <w:jc w:val="both"/>
            </w:pPr>
            <w:r>
              <w:t>3.2 Kindersicher</w:t>
            </w:r>
            <w:r w:rsidR="002C018D">
              <w:t>heit</w:t>
            </w:r>
          </w:p>
        </w:tc>
        <w:tc>
          <w:tcPr>
            <w:tcW w:w="1384" w:type="pct"/>
          </w:tcPr>
          <w:p w:rsidR="002C018D" w:rsidRDefault="002836C3" w:rsidP="00CF03BC">
            <w:pPr>
              <w:spacing w:line="360" w:lineRule="auto"/>
              <w:jc w:val="both"/>
            </w:pPr>
            <w:r>
              <w:t>J</w:t>
            </w:r>
            <w:r w:rsidR="002C018D">
              <w:t>a</w:t>
            </w:r>
          </w:p>
        </w:tc>
        <w:tc>
          <w:tcPr>
            <w:tcW w:w="987" w:type="pct"/>
          </w:tcPr>
          <w:p w:rsidR="002C018D" w:rsidRDefault="003F0B62" w:rsidP="00CF03BC">
            <w:pPr>
              <w:spacing w:line="360" w:lineRule="auto"/>
              <w:jc w:val="both"/>
            </w:pPr>
            <w:r>
              <w:t>J</w:t>
            </w:r>
            <w:r w:rsidR="009F3F2B">
              <w:t>a</w:t>
            </w:r>
          </w:p>
        </w:tc>
        <w:tc>
          <w:tcPr>
            <w:tcW w:w="1137" w:type="pct"/>
          </w:tcPr>
          <w:p w:rsidR="002C018D" w:rsidRDefault="002C018D" w:rsidP="00CF03BC">
            <w:pPr>
              <w:spacing w:line="360" w:lineRule="auto"/>
              <w:jc w:val="both"/>
            </w:pPr>
          </w:p>
        </w:tc>
      </w:tr>
    </w:tbl>
    <w:p w:rsidR="002C018D" w:rsidRDefault="002C018D" w:rsidP="0029433C"/>
    <w:p w:rsidR="00D310CC" w:rsidRDefault="00D310CC" w:rsidP="0029433C"/>
    <w:p w:rsidR="00D310CC" w:rsidRDefault="00D310CC" w:rsidP="0029433C"/>
    <w:p w:rsidR="00D310CC" w:rsidRDefault="00D310CC" w:rsidP="0029433C"/>
    <w:p w:rsidR="00D310CC" w:rsidRDefault="00D310CC" w:rsidP="0029433C"/>
    <w:p w:rsidR="00D310CC" w:rsidRDefault="00D310CC" w:rsidP="0029433C"/>
    <w:p w:rsidR="00D310CC" w:rsidRDefault="00D310CC" w:rsidP="0029433C"/>
    <w:p w:rsidR="00194108" w:rsidRDefault="00194108" w:rsidP="00194108">
      <w:pPr>
        <w:pStyle w:val="berschrift1"/>
        <w:numPr>
          <w:ilvl w:val="0"/>
          <w:numId w:val="2"/>
        </w:numPr>
        <w:spacing w:line="320" w:lineRule="exact"/>
        <w:rPr>
          <w:rFonts w:ascii="Arial" w:hAnsi="Arial" w:cs="Arial"/>
        </w:rPr>
      </w:pPr>
      <w:bookmarkStart w:id="207" w:name="_Toc462229592"/>
      <w:bookmarkStart w:id="208" w:name="_Toc462230405"/>
      <w:bookmarkStart w:id="209" w:name="_Toc462231034"/>
      <w:bookmarkStart w:id="210" w:name="_Toc467844682"/>
      <w:r>
        <w:rPr>
          <w:rFonts w:ascii="Arial" w:hAnsi="Arial" w:cs="Arial"/>
        </w:rPr>
        <w:t>Anforderung</w:t>
      </w:r>
      <w:bookmarkEnd w:id="207"/>
      <w:bookmarkEnd w:id="208"/>
      <w:bookmarkEnd w:id="209"/>
      <w:r w:rsidR="009E1BF5">
        <w:rPr>
          <w:rFonts w:ascii="Arial" w:hAnsi="Arial" w:cs="Arial"/>
        </w:rPr>
        <w:t>sanalyse</w:t>
      </w:r>
      <w:bookmarkEnd w:id="210"/>
    </w:p>
    <w:p w:rsidR="00DA7CF6" w:rsidRDefault="00DA7CF6" w:rsidP="00DA7CF6"/>
    <w:p w:rsidR="00DA7CF6" w:rsidRPr="00DA7CF6" w:rsidRDefault="00DA7CF6" w:rsidP="00DA7CF6">
      <w:r>
        <w:t xml:space="preserve">Die </w:t>
      </w:r>
      <w:r w:rsidRPr="00DA7CF6">
        <w:rPr>
          <w:b/>
        </w:rPr>
        <w:t>Tabelle 5</w:t>
      </w:r>
      <w:r>
        <w:t xml:space="preserve"> beschreibt alle Anforderungen, die im Rahmen der Befragungen erhoben mit dem Pflegepersonal von stationären Pflegeeinrichtungen erhoben wurden. </w:t>
      </w:r>
    </w:p>
    <w:p w:rsidR="001C0F68" w:rsidRDefault="001C0F68" w:rsidP="001C0F68"/>
    <w:p w:rsidR="00DA7CF6" w:rsidRDefault="00DA7CF6" w:rsidP="00DA7CF6">
      <w:pPr>
        <w:pStyle w:val="Beschriftung"/>
        <w:keepNext/>
      </w:pPr>
      <w:bookmarkStart w:id="211" w:name="_Toc467844718"/>
      <w:r>
        <w:t xml:space="preserve">Tabelle </w:t>
      </w:r>
      <w:r w:rsidR="00665AA3">
        <w:fldChar w:fldCharType="begin"/>
      </w:r>
      <w:r w:rsidR="00665AA3">
        <w:instrText xml:space="preserve"> SEQ Tabelle \* ARABIC </w:instrText>
      </w:r>
      <w:r w:rsidR="00665AA3">
        <w:fldChar w:fldCharType="separate"/>
      </w:r>
      <w:r>
        <w:rPr>
          <w:noProof/>
        </w:rPr>
        <w:t>5</w:t>
      </w:r>
      <w:r w:rsidR="00665AA3">
        <w:rPr>
          <w:noProof/>
        </w:rPr>
        <w:fldChar w:fldCharType="end"/>
      </w:r>
      <w:r>
        <w:t>: Anforderungen der Pflegeverantwortlichen an ein smartes Medikamentenverwaltungssystem</w:t>
      </w:r>
      <w:bookmarkEnd w:id="211"/>
    </w:p>
    <w:tbl>
      <w:tblPr>
        <w:tblStyle w:val="Tabellenraster"/>
        <w:tblW w:w="9238" w:type="dxa"/>
        <w:tblLook w:val="04A0" w:firstRow="1" w:lastRow="0" w:firstColumn="1" w:lastColumn="0" w:noHBand="0" w:noVBand="1"/>
      </w:tblPr>
      <w:tblGrid>
        <w:gridCol w:w="1183"/>
        <w:gridCol w:w="8047"/>
        <w:gridCol w:w="8"/>
      </w:tblGrid>
      <w:tr w:rsidR="00DA7CF6" w:rsidTr="005572B2">
        <w:tc>
          <w:tcPr>
            <w:tcW w:w="9238" w:type="dxa"/>
            <w:gridSpan w:val="3"/>
            <w:shd w:val="clear" w:color="auto" w:fill="C6D9F1" w:themeFill="text2" w:themeFillTint="33"/>
          </w:tcPr>
          <w:p w:rsidR="00DA7CF6" w:rsidRPr="00DA7CF6" w:rsidRDefault="00DA7CF6" w:rsidP="00DA7CF6">
            <w:pPr>
              <w:jc w:val="center"/>
              <w:rPr>
                <w:b/>
              </w:rPr>
            </w:pPr>
            <w:r w:rsidRPr="00DA7CF6">
              <w:rPr>
                <w:b/>
              </w:rPr>
              <w:t>Anforderungen des Pflegepersonals</w:t>
            </w:r>
          </w:p>
        </w:tc>
      </w:tr>
      <w:tr w:rsidR="001C0F68" w:rsidTr="005572B2">
        <w:trPr>
          <w:gridAfter w:val="1"/>
          <w:wAfter w:w="8" w:type="dxa"/>
        </w:trPr>
        <w:tc>
          <w:tcPr>
            <w:tcW w:w="1183" w:type="dxa"/>
            <w:shd w:val="clear" w:color="auto" w:fill="DBE5F1" w:themeFill="accent1" w:themeFillTint="33"/>
          </w:tcPr>
          <w:p w:rsidR="001C0F68" w:rsidRPr="00DA7CF6" w:rsidRDefault="00DA7CF6" w:rsidP="00DA7CF6">
            <w:pPr>
              <w:jc w:val="center"/>
              <w:rPr>
                <w:b/>
              </w:rPr>
            </w:pPr>
            <w:r w:rsidRPr="00DA7CF6">
              <w:rPr>
                <w:b/>
              </w:rPr>
              <w:t>Anf. Nr.</w:t>
            </w:r>
          </w:p>
        </w:tc>
        <w:tc>
          <w:tcPr>
            <w:tcW w:w="8047" w:type="dxa"/>
            <w:shd w:val="clear" w:color="auto" w:fill="DBE5F1" w:themeFill="accent1" w:themeFillTint="33"/>
          </w:tcPr>
          <w:p w:rsidR="001C0F68" w:rsidRPr="00DA7CF6" w:rsidRDefault="00DA7CF6" w:rsidP="00DA7CF6">
            <w:pPr>
              <w:jc w:val="center"/>
              <w:rPr>
                <w:b/>
              </w:rPr>
            </w:pPr>
            <w:r w:rsidRPr="00DA7CF6">
              <w:rPr>
                <w:b/>
              </w:rPr>
              <w:t>Anforderung</w:t>
            </w:r>
          </w:p>
        </w:tc>
      </w:tr>
      <w:tr w:rsidR="001C0F68" w:rsidTr="005572B2">
        <w:trPr>
          <w:gridAfter w:val="1"/>
          <w:wAfter w:w="8" w:type="dxa"/>
        </w:trPr>
        <w:tc>
          <w:tcPr>
            <w:tcW w:w="1183" w:type="dxa"/>
            <w:shd w:val="clear" w:color="auto" w:fill="DBE5F1" w:themeFill="accent1" w:themeFillTint="33"/>
          </w:tcPr>
          <w:p w:rsidR="001C0F68" w:rsidRDefault="00DC2FC4" w:rsidP="005572B2">
            <w:pPr>
              <w:jc w:val="center"/>
            </w:pPr>
            <w:r>
              <w:t>F-01</w:t>
            </w:r>
          </w:p>
        </w:tc>
        <w:tc>
          <w:tcPr>
            <w:tcW w:w="8047" w:type="dxa"/>
          </w:tcPr>
          <w:p w:rsidR="001C0F68" w:rsidRDefault="001C0F68" w:rsidP="001C0F68">
            <w:r w:rsidRPr="00A051D3">
              <w:t>Medikament</w:t>
            </w:r>
            <w:r>
              <w:t>e nur zu den festgelegten Zeiten freigeben.</w:t>
            </w:r>
          </w:p>
        </w:tc>
      </w:tr>
      <w:tr w:rsidR="001C0F68" w:rsidTr="005572B2">
        <w:trPr>
          <w:gridAfter w:val="1"/>
          <w:wAfter w:w="8" w:type="dxa"/>
        </w:trPr>
        <w:tc>
          <w:tcPr>
            <w:tcW w:w="1183" w:type="dxa"/>
            <w:shd w:val="clear" w:color="auto" w:fill="DBE5F1" w:themeFill="accent1" w:themeFillTint="33"/>
          </w:tcPr>
          <w:p w:rsidR="001C0F68" w:rsidRDefault="00DC2FC4" w:rsidP="005572B2">
            <w:pPr>
              <w:jc w:val="center"/>
            </w:pPr>
            <w:r>
              <w:t>F-02</w:t>
            </w:r>
          </w:p>
        </w:tc>
        <w:tc>
          <w:tcPr>
            <w:tcW w:w="8047" w:type="dxa"/>
          </w:tcPr>
          <w:p w:rsidR="001C0F68" w:rsidRPr="00A051D3" w:rsidRDefault="001C0F68" w:rsidP="001C0F68">
            <w:r>
              <w:t>Medikamente nur in der richtigen Dosierung freigeben.</w:t>
            </w:r>
          </w:p>
        </w:tc>
      </w:tr>
      <w:tr w:rsidR="001C0F68" w:rsidTr="005572B2">
        <w:trPr>
          <w:gridAfter w:val="1"/>
          <w:wAfter w:w="8" w:type="dxa"/>
        </w:trPr>
        <w:tc>
          <w:tcPr>
            <w:tcW w:w="1183" w:type="dxa"/>
            <w:shd w:val="clear" w:color="auto" w:fill="DBE5F1" w:themeFill="accent1" w:themeFillTint="33"/>
          </w:tcPr>
          <w:p w:rsidR="001C0F68" w:rsidRDefault="00DC2FC4" w:rsidP="005572B2">
            <w:pPr>
              <w:jc w:val="center"/>
            </w:pPr>
            <w:r>
              <w:t>F-03</w:t>
            </w:r>
          </w:p>
        </w:tc>
        <w:tc>
          <w:tcPr>
            <w:tcW w:w="8047" w:type="dxa"/>
          </w:tcPr>
          <w:p w:rsidR="001C0F68" w:rsidRDefault="001C0F68" w:rsidP="001C0F68">
            <w:r>
              <w:t>Benachrichtigungsfunktionen bei Knappheit.</w:t>
            </w:r>
          </w:p>
        </w:tc>
      </w:tr>
      <w:tr w:rsidR="001C0F68" w:rsidTr="005572B2">
        <w:trPr>
          <w:gridAfter w:val="1"/>
          <w:wAfter w:w="8" w:type="dxa"/>
        </w:trPr>
        <w:tc>
          <w:tcPr>
            <w:tcW w:w="1183" w:type="dxa"/>
            <w:shd w:val="clear" w:color="auto" w:fill="DBE5F1" w:themeFill="accent1" w:themeFillTint="33"/>
          </w:tcPr>
          <w:p w:rsidR="001C0F68" w:rsidRDefault="00DC2FC4" w:rsidP="005572B2">
            <w:pPr>
              <w:jc w:val="center"/>
            </w:pPr>
            <w:r>
              <w:t>F-04</w:t>
            </w:r>
          </w:p>
        </w:tc>
        <w:tc>
          <w:tcPr>
            <w:tcW w:w="8047" w:type="dxa"/>
          </w:tcPr>
          <w:p w:rsidR="001C0F68" w:rsidRDefault="00B52D5F" w:rsidP="001C0F68">
            <w:r>
              <w:t>Mobile Variante</w:t>
            </w:r>
            <w:r w:rsidR="001C0F68">
              <w:t xml:space="preserve"> (z. B. dass man beim Wochen </w:t>
            </w:r>
            <w:proofErr w:type="spellStart"/>
            <w:r w:rsidR="001C0F68">
              <w:t>Dosierer</w:t>
            </w:r>
            <w:proofErr w:type="spellEnd"/>
            <w:r w:rsidR="001C0F68">
              <w:t xml:space="preserve"> die einzelnen Boxen für die Tage abnehmen kann).</w:t>
            </w:r>
          </w:p>
        </w:tc>
      </w:tr>
      <w:tr w:rsidR="001C0F68" w:rsidTr="005572B2">
        <w:trPr>
          <w:gridAfter w:val="1"/>
          <w:wAfter w:w="8" w:type="dxa"/>
        </w:trPr>
        <w:tc>
          <w:tcPr>
            <w:tcW w:w="1183" w:type="dxa"/>
            <w:shd w:val="clear" w:color="auto" w:fill="DBE5F1" w:themeFill="accent1" w:themeFillTint="33"/>
          </w:tcPr>
          <w:p w:rsidR="001C0F68" w:rsidRDefault="00DC2FC4" w:rsidP="005572B2">
            <w:pPr>
              <w:jc w:val="center"/>
            </w:pPr>
            <w:r>
              <w:t>F-05</w:t>
            </w:r>
          </w:p>
        </w:tc>
        <w:tc>
          <w:tcPr>
            <w:tcW w:w="8047" w:type="dxa"/>
          </w:tcPr>
          <w:p w:rsidR="001C0F68" w:rsidRDefault="001C0F68" w:rsidP="001C0F68">
            <w:r w:rsidRPr="000D7991">
              <w:t>E</w:t>
            </w:r>
            <w:r>
              <w:t>s müsste flexible sein. Wenn der</w:t>
            </w:r>
            <w:r w:rsidRPr="000D7991">
              <w:t xml:space="preserve"> Arzt etwas</w:t>
            </w:r>
            <w:r>
              <w:t xml:space="preserve"> verändert</w:t>
            </w:r>
            <w:r w:rsidR="00B52D5F">
              <w:t>, dann</w:t>
            </w:r>
            <w:r>
              <w:t xml:space="preserve"> muss es auch in dem System mitübernommen werden.</w:t>
            </w:r>
          </w:p>
        </w:tc>
      </w:tr>
      <w:tr w:rsidR="001C0F68" w:rsidTr="005572B2">
        <w:trPr>
          <w:gridAfter w:val="1"/>
          <w:wAfter w:w="8" w:type="dxa"/>
        </w:trPr>
        <w:tc>
          <w:tcPr>
            <w:tcW w:w="1183" w:type="dxa"/>
            <w:shd w:val="clear" w:color="auto" w:fill="DBE5F1" w:themeFill="accent1" w:themeFillTint="33"/>
          </w:tcPr>
          <w:p w:rsidR="001C0F68" w:rsidRDefault="00DC2FC4" w:rsidP="005572B2">
            <w:pPr>
              <w:jc w:val="center"/>
            </w:pPr>
            <w:r>
              <w:t>F-06</w:t>
            </w:r>
          </w:p>
        </w:tc>
        <w:tc>
          <w:tcPr>
            <w:tcW w:w="8047" w:type="dxa"/>
          </w:tcPr>
          <w:p w:rsidR="001C0F68" w:rsidRPr="000D7991" w:rsidRDefault="001C0F68" w:rsidP="001C0F68">
            <w:r>
              <w:t>Bezugs</w:t>
            </w:r>
            <w:r w:rsidR="00B52D5F">
              <w:t>personen werden Benachrichtigt</w:t>
            </w:r>
            <w:r>
              <w:t xml:space="preserve">, wenn eine </w:t>
            </w:r>
            <w:r w:rsidR="00B52D5F">
              <w:t xml:space="preserve">wichtige </w:t>
            </w:r>
            <w:r>
              <w:t>Medikamenteneinnahme ausgelassen wurde.</w:t>
            </w:r>
            <w:r w:rsidR="00B52D5F">
              <w:t xml:space="preserve"> </w:t>
            </w:r>
            <w:r>
              <w:t xml:space="preserve"> </w:t>
            </w:r>
          </w:p>
        </w:tc>
      </w:tr>
      <w:tr w:rsidR="001C0F68" w:rsidTr="005572B2">
        <w:trPr>
          <w:gridAfter w:val="1"/>
          <w:wAfter w:w="8" w:type="dxa"/>
        </w:trPr>
        <w:tc>
          <w:tcPr>
            <w:tcW w:w="1183" w:type="dxa"/>
            <w:shd w:val="clear" w:color="auto" w:fill="DBE5F1" w:themeFill="accent1" w:themeFillTint="33"/>
          </w:tcPr>
          <w:p w:rsidR="001C0F68" w:rsidRDefault="00DC2FC4" w:rsidP="005572B2">
            <w:pPr>
              <w:jc w:val="center"/>
            </w:pPr>
            <w:r>
              <w:t>F-07</w:t>
            </w:r>
          </w:p>
        </w:tc>
        <w:tc>
          <w:tcPr>
            <w:tcW w:w="8047" w:type="dxa"/>
          </w:tcPr>
          <w:p w:rsidR="00B52D5F" w:rsidRPr="00B52D5F" w:rsidRDefault="00B52D5F" w:rsidP="001C0F68">
            <w:pPr>
              <w:rPr>
                <w:rFonts w:ascii="Calibri" w:hAnsi="Calibri" w:cs="Calibri"/>
                <w:color w:val="000000"/>
              </w:rPr>
            </w:pPr>
            <w:r>
              <w:rPr>
                <w:rFonts w:ascii="Calibri" w:hAnsi="Calibri" w:cs="Calibri"/>
                <w:color w:val="000000"/>
              </w:rPr>
              <w:t>Die Erinnerung an die Medikamenteneinnahme sowie Einnahmeinformationen soll über eine akustische Ausgabe erfolgen.</w:t>
            </w:r>
          </w:p>
        </w:tc>
      </w:tr>
      <w:tr w:rsidR="001C0F68" w:rsidTr="005572B2">
        <w:trPr>
          <w:gridAfter w:val="1"/>
          <w:wAfter w:w="8" w:type="dxa"/>
        </w:trPr>
        <w:tc>
          <w:tcPr>
            <w:tcW w:w="1183" w:type="dxa"/>
            <w:shd w:val="clear" w:color="auto" w:fill="DBE5F1" w:themeFill="accent1" w:themeFillTint="33"/>
          </w:tcPr>
          <w:p w:rsidR="001C0F68" w:rsidRDefault="00DC2FC4" w:rsidP="005572B2">
            <w:pPr>
              <w:jc w:val="center"/>
            </w:pPr>
            <w:r>
              <w:t>F-08</w:t>
            </w:r>
          </w:p>
        </w:tc>
        <w:tc>
          <w:tcPr>
            <w:tcW w:w="8047" w:type="dxa"/>
          </w:tcPr>
          <w:p w:rsidR="001C0F68" w:rsidRDefault="001C0F68" w:rsidP="001C0F68">
            <w:pPr>
              <w:rPr>
                <w:rFonts w:ascii="Calibri" w:hAnsi="Calibri" w:cs="Calibri"/>
                <w:color w:val="000000"/>
              </w:rPr>
            </w:pPr>
            <w:r>
              <w:t>Automatisch ein Rezept anfordern, wenn ein bestimmter festgelegter eiserner Bestand erreicht wurde.</w:t>
            </w:r>
          </w:p>
        </w:tc>
      </w:tr>
    </w:tbl>
    <w:p w:rsidR="001C0F68" w:rsidRDefault="001C0F68" w:rsidP="001C0F68"/>
    <w:tbl>
      <w:tblPr>
        <w:tblStyle w:val="Tabellenraster"/>
        <w:tblW w:w="9238" w:type="dxa"/>
        <w:tblLook w:val="04A0" w:firstRow="1" w:lastRow="0" w:firstColumn="1" w:lastColumn="0" w:noHBand="0" w:noVBand="1"/>
      </w:tblPr>
      <w:tblGrid>
        <w:gridCol w:w="1183"/>
        <w:gridCol w:w="8047"/>
        <w:gridCol w:w="8"/>
      </w:tblGrid>
      <w:tr w:rsidR="007715F2" w:rsidTr="00941FD6">
        <w:tc>
          <w:tcPr>
            <w:tcW w:w="9238" w:type="dxa"/>
            <w:gridSpan w:val="3"/>
            <w:shd w:val="clear" w:color="auto" w:fill="C6D9F1" w:themeFill="text2" w:themeFillTint="33"/>
          </w:tcPr>
          <w:p w:rsidR="007715F2" w:rsidRPr="00DA7CF6" w:rsidRDefault="007715F2" w:rsidP="00941FD6">
            <w:pPr>
              <w:jc w:val="center"/>
              <w:rPr>
                <w:b/>
              </w:rPr>
            </w:pPr>
            <w:r w:rsidRPr="00DA7CF6">
              <w:rPr>
                <w:b/>
              </w:rPr>
              <w:t>A</w:t>
            </w:r>
            <w:r>
              <w:rPr>
                <w:b/>
              </w:rPr>
              <w:t>nforderungen des Entwicklungsteams</w:t>
            </w:r>
          </w:p>
        </w:tc>
      </w:tr>
      <w:tr w:rsidR="007715F2" w:rsidTr="00941FD6">
        <w:trPr>
          <w:gridAfter w:val="1"/>
          <w:wAfter w:w="8" w:type="dxa"/>
        </w:trPr>
        <w:tc>
          <w:tcPr>
            <w:tcW w:w="1183" w:type="dxa"/>
            <w:shd w:val="clear" w:color="auto" w:fill="DBE5F1" w:themeFill="accent1" w:themeFillTint="33"/>
          </w:tcPr>
          <w:p w:rsidR="007715F2" w:rsidRPr="00DA7CF6" w:rsidRDefault="007715F2" w:rsidP="00941FD6">
            <w:pPr>
              <w:jc w:val="center"/>
              <w:rPr>
                <w:b/>
              </w:rPr>
            </w:pPr>
            <w:r w:rsidRPr="00DA7CF6">
              <w:rPr>
                <w:b/>
              </w:rPr>
              <w:t>Anf. Nr.</w:t>
            </w:r>
          </w:p>
        </w:tc>
        <w:tc>
          <w:tcPr>
            <w:tcW w:w="8047" w:type="dxa"/>
            <w:shd w:val="clear" w:color="auto" w:fill="DBE5F1" w:themeFill="accent1" w:themeFillTint="33"/>
          </w:tcPr>
          <w:p w:rsidR="007715F2" w:rsidRPr="00DA7CF6" w:rsidRDefault="007715F2" w:rsidP="00941FD6">
            <w:pPr>
              <w:jc w:val="center"/>
              <w:rPr>
                <w:b/>
              </w:rPr>
            </w:pPr>
            <w:r w:rsidRPr="00DA7CF6">
              <w:rPr>
                <w:b/>
              </w:rPr>
              <w:t>Anforderung</w:t>
            </w:r>
          </w:p>
        </w:tc>
      </w:tr>
      <w:tr w:rsidR="007715F2" w:rsidTr="00941FD6">
        <w:trPr>
          <w:gridAfter w:val="1"/>
          <w:wAfter w:w="8" w:type="dxa"/>
        </w:trPr>
        <w:tc>
          <w:tcPr>
            <w:tcW w:w="1183" w:type="dxa"/>
            <w:shd w:val="clear" w:color="auto" w:fill="DBE5F1" w:themeFill="accent1" w:themeFillTint="33"/>
          </w:tcPr>
          <w:p w:rsidR="007715F2" w:rsidRDefault="007715F2" w:rsidP="00941FD6">
            <w:pPr>
              <w:jc w:val="center"/>
            </w:pPr>
            <w:r>
              <w:t>F-01</w:t>
            </w:r>
          </w:p>
        </w:tc>
        <w:tc>
          <w:tcPr>
            <w:tcW w:w="8047" w:type="dxa"/>
          </w:tcPr>
          <w:p w:rsidR="007715F2" w:rsidRDefault="007715F2" w:rsidP="00941FD6">
            <w:r>
              <w:t>Der Benutzer soll die Möglichkeit haben die Kontaktdaten, wie die E-Mail-Adresse, Telefonnummer, Name und Vorname der Bezugspersonen in den Einstellungen zu hinterlegen.</w:t>
            </w:r>
          </w:p>
        </w:tc>
      </w:tr>
      <w:tr w:rsidR="007715F2" w:rsidTr="00941FD6">
        <w:trPr>
          <w:gridAfter w:val="1"/>
          <w:wAfter w:w="8" w:type="dxa"/>
        </w:trPr>
        <w:tc>
          <w:tcPr>
            <w:tcW w:w="1183" w:type="dxa"/>
            <w:shd w:val="clear" w:color="auto" w:fill="DBE5F1" w:themeFill="accent1" w:themeFillTint="33"/>
          </w:tcPr>
          <w:p w:rsidR="007715F2" w:rsidRDefault="007715F2" w:rsidP="00941FD6">
            <w:pPr>
              <w:jc w:val="center"/>
            </w:pPr>
            <w:r>
              <w:t>F-02</w:t>
            </w:r>
          </w:p>
        </w:tc>
        <w:tc>
          <w:tcPr>
            <w:tcW w:w="8047" w:type="dxa"/>
          </w:tcPr>
          <w:p w:rsidR="007715F2" w:rsidRPr="00A051D3" w:rsidRDefault="007715F2" w:rsidP="00941FD6">
            <w:r>
              <w:t>Anhand der hinterlegten Kontaktdaten der Bezugspersonen sollen Benachrichtigungen an die Personen gesendet werden können, wenn eine wichtige Einnahme vergessen wurde</w:t>
            </w:r>
          </w:p>
        </w:tc>
      </w:tr>
      <w:tr w:rsidR="007715F2" w:rsidTr="00941FD6">
        <w:trPr>
          <w:gridAfter w:val="1"/>
          <w:wAfter w:w="8" w:type="dxa"/>
        </w:trPr>
        <w:tc>
          <w:tcPr>
            <w:tcW w:w="1183" w:type="dxa"/>
            <w:shd w:val="clear" w:color="auto" w:fill="DBE5F1" w:themeFill="accent1" w:themeFillTint="33"/>
          </w:tcPr>
          <w:p w:rsidR="007715F2" w:rsidRDefault="007715F2" w:rsidP="00941FD6">
            <w:pPr>
              <w:jc w:val="center"/>
            </w:pPr>
            <w:r>
              <w:t>F-03</w:t>
            </w:r>
          </w:p>
        </w:tc>
        <w:tc>
          <w:tcPr>
            <w:tcW w:w="8047" w:type="dxa"/>
          </w:tcPr>
          <w:p w:rsidR="007715F2" w:rsidRDefault="007715F2" w:rsidP="00941FD6">
            <w:r>
              <w:t>Der Benutzer soll die Möglichkeit haben die Daten von Ärzten und Apotheken hinterlegen zu können</w:t>
            </w:r>
          </w:p>
        </w:tc>
      </w:tr>
      <w:tr w:rsidR="007715F2" w:rsidTr="00941FD6">
        <w:trPr>
          <w:gridAfter w:val="1"/>
          <w:wAfter w:w="8" w:type="dxa"/>
        </w:trPr>
        <w:tc>
          <w:tcPr>
            <w:tcW w:w="1183" w:type="dxa"/>
            <w:shd w:val="clear" w:color="auto" w:fill="DBE5F1" w:themeFill="accent1" w:themeFillTint="33"/>
          </w:tcPr>
          <w:p w:rsidR="007715F2" w:rsidRDefault="00941FD6" w:rsidP="00941FD6">
            <w:pPr>
              <w:jc w:val="center"/>
            </w:pPr>
            <w:r>
              <w:t>F-04</w:t>
            </w:r>
          </w:p>
        </w:tc>
        <w:tc>
          <w:tcPr>
            <w:tcW w:w="8047" w:type="dxa"/>
          </w:tcPr>
          <w:p w:rsidR="007715F2" w:rsidRDefault="00941FD6" w:rsidP="00941FD6">
            <w:r>
              <w:t xml:space="preserve">Anhand der hinterlegten Kontaktdaten der Ärzte und Apotheker soll das System automatisch Nachbestellungen tätigen können. Die Nachbestellungen sollen erfolgen, wenn ein bestimmter festgelegter Eiserner Bestand erreicht ist.  </w:t>
            </w:r>
          </w:p>
        </w:tc>
      </w:tr>
      <w:tr w:rsidR="007715F2" w:rsidTr="00941FD6">
        <w:trPr>
          <w:gridAfter w:val="1"/>
          <w:wAfter w:w="8" w:type="dxa"/>
        </w:trPr>
        <w:tc>
          <w:tcPr>
            <w:tcW w:w="1183" w:type="dxa"/>
            <w:shd w:val="clear" w:color="auto" w:fill="DBE5F1" w:themeFill="accent1" w:themeFillTint="33"/>
          </w:tcPr>
          <w:p w:rsidR="007715F2" w:rsidRDefault="00941FD6" w:rsidP="00941FD6">
            <w:pPr>
              <w:jc w:val="center"/>
            </w:pPr>
            <w:r>
              <w:t>F-05</w:t>
            </w:r>
          </w:p>
        </w:tc>
        <w:tc>
          <w:tcPr>
            <w:tcW w:w="8047" w:type="dxa"/>
          </w:tcPr>
          <w:p w:rsidR="007715F2" w:rsidRDefault="00941FD6" w:rsidP="00941FD6">
            <w:r>
              <w:t xml:space="preserve">Der Benutzer soll die Möglichkeit haben in den Einstellungen die akustischen Durchsagen nach Bedarf an- oder auszuschalten. </w:t>
            </w:r>
          </w:p>
        </w:tc>
      </w:tr>
      <w:tr w:rsidR="007715F2" w:rsidTr="00941FD6">
        <w:trPr>
          <w:gridAfter w:val="1"/>
          <w:wAfter w:w="8" w:type="dxa"/>
        </w:trPr>
        <w:tc>
          <w:tcPr>
            <w:tcW w:w="1183" w:type="dxa"/>
            <w:shd w:val="clear" w:color="auto" w:fill="DBE5F1" w:themeFill="accent1" w:themeFillTint="33"/>
          </w:tcPr>
          <w:p w:rsidR="007715F2" w:rsidRDefault="004C2EF7" w:rsidP="00941FD6">
            <w:pPr>
              <w:jc w:val="center"/>
            </w:pPr>
            <w:r>
              <w:t>F-06</w:t>
            </w:r>
          </w:p>
        </w:tc>
        <w:tc>
          <w:tcPr>
            <w:tcW w:w="8047" w:type="dxa"/>
          </w:tcPr>
          <w:p w:rsidR="007715F2" w:rsidRPr="000D7991" w:rsidRDefault="004C2EF7" w:rsidP="00941FD6">
            <w:r>
              <w:t xml:space="preserve">Ärzte, Apotheker oder Bezugspersonen sollen die Möglichkeit haben die </w:t>
            </w:r>
            <w:r w:rsidR="00D00487">
              <w:t xml:space="preserve">Medikamentendaten, wie </w:t>
            </w:r>
            <w:proofErr w:type="spellStart"/>
            <w:r w:rsidR="00D00487">
              <w:t>Einnahmer</w:t>
            </w:r>
            <w:r>
              <w:t>ythmus</w:t>
            </w:r>
            <w:proofErr w:type="spellEnd"/>
            <w:r>
              <w:t xml:space="preserve">, Einnahmeart, </w:t>
            </w:r>
            <w:proofErr w:type="spellStart"/>
            <w:r>
              <w:t>Einnamedauer</w:t>
            </w:r>
            <w:proofErr w:type="spellEnd"/>
            <w:r>
              <w:t xml:space="preserve"> und Einnahmezeitpunkt auf den persönlichen Key der Personen zu hinterlegen.  </w:t>
            </w:r>
          </w:p>
        </w:tc>
      </w:tr>
      <w:tr w:rsidR="007715F2" w:rsidTr="00941FD6">
        <w:trPr>
          <w:gridAfter w:val="1"/>
          <w:wAfter w:w="8" w:type="dxa"/>
        </w:trPr>
        <w:tc>
          <w:tcPr>
            <w:tcW w:w="1183" w:type="dxa"/>
            <w:shd w:val="clear" w:color="auto" w:fill="DBE5F1" w:themeFill="accent1" w:themeFillTint="33"/>
          </w:tcPr>
          <w:p w:rsidR="007715F2" w:rsidRDefault="004C2EF7" w:rsidP="00941FD6">
            <w:pPr>
              <w:jc w:val="center"/>
            </w:pPr>
            <w:r>
              <w:t>F-07</w:t>
            </w:r>
          </w:p>
        </w:tc>
        <w:tc>
          <w:tcPr>
            <w:tcW w:w="8047" w:type="dxa"/>
          </w:tcPr>
          <w:p w:rsidR="007715F2" w:rsidRPr="00B52D5F" w:rsidRDefault="004C2EF7" w:rsidP="00941FD6">
            <w:pPr>
              <w:rPr>
                <w:rFonts w:ascii="Calibri" w:hAnsi="Calibri" w:cs="Calibri"/>
                <w:color w:val="000000"/>
              </w:rPr>
            </w:pPr>
            <w:r>
              <w:rPr>
                <w:rFonts w:ascii="Calibri" w:hAnsi="Calibri" w:cs="Calibri"/>
                <w:color w:val="000000"/>
              </w:rPr>
              <w:t xml:space="preserve">Der Benutzer soll die Möglichkeit haben Medikamentendaten, die von einem Arzt, Apotheker oder einer Bezugsperson auf den RFID-Key hinterlegt wurden, an dem Medikamentenverwaltungssystem zu scannen, damit das automatische anlegen von Medikamenten erfolgen kann.  </w:t>
            </w:r>
          </w:p>
        </w:tc>
      </w:tr>
      <w:tr w:rsidR="007715F2" w:rsidTr="00941FD6">
        <w:trPr>
          <w:gridAfter w:val="1"/>
          <w:wAfter w:w="8" w:type="dxa"/>
        </w:trPr>
        <w:tc>
          <w:tcPr>
            <w:tcW w:w="1183" w:type="dxa"/>
            <w:shd w:val="clear" w:color="auto" w:fill="DBE5F1" w:themeFill="accent1" w:themeFillTint="33"/>
          </w:tcPr>
          <w:p w:rsidR="007715F2" w:rsidRDefault="004C2EF7" w:rsidP="00941FD6">
            <w:pPr>
              <w:jc w:val="center"/>
            </w:pPr>
            <w:r>
              <w:t>F-08</w:t>
            </w:r>
          </w:p>
        </w:tc>
        <w:tc>
          <w:tcPr>
            <w:tcW w:w="8047" w:type="dxa"/>
          </w:tcPr>
          <w:p w:rsidR="007715F2" w:rsidRDefault="004C2EF7" w:rsidP="00941FD6">
            <w:pPr>
              <w:rPr>
                <w:rFonts w:ascii="Calibri" w:hAnsi="Calibri" w:cs="Calibri"/>
                <w:color w:val="000000"/>
              </w:rPr>
            </w:pPr>
            <w:r>
              <w:rPr>
                <w:rFonts w:ascii="Calibri" w:hAnsi="Calibri" w:cs="Calibri"/>
                <w:color w:val="000000"/>
              </w:rPr>
              <w:t>Der Benutzer soll die Möglichkeit haben bei den Einstellungen, neben den akustischen Durchsagen, ebenfalls visuelle Erinnerungsmechanismen zu hinterlegen.</w:t>
            </w:r>
          </w:p>
        </w:tc>
      </w:tr>
      <w:tr w:rsidR="004C2EF7" w:rsidTr="00941FD6">
        <w:trPr>
          <w:gridAfter w:val="1"/>
          <w:wAfter w:w="8" w:type="dxa"/>
        </w:trPr>
        <w:tc>
          <w:tcPr>
            <w:tcW w:w="1183" w:type="dxa"/>
            <w:shd w:val="clear" w:color="auto" w:fill="DBE5F1" w:themeFill="accent1" w:themeFillTint="33"/>
          </w:tcPr>
          <w:p w:rsidR="004C2EF7" w:rsidRDefault="00D00487" w:rsidP="00941FD6">
            <w:pPr>
              <w:jc w:val="center"/>
            </w:pPr>
            <w:r>
              <w:t>F-09</w:t>
            </w:r>
          </w:p>
        </w:tc>
        <w:tc>
          <w:tcPr>
            <w:tcW w:w="8047" w:type="dxa"/>
          </w:tcPr>
          <w:p w:rsidR="004C2EF7" w:rsidRDefault="00D00487" w:rsidP="00941FD6">
            <w:pPr>
              <w:rPr>
                <w:rFonts w:ascii="Calibri" w:hAnsi="Calibri" w:cs="Calibri"/>
                <w:color w:val="000000"/>
              </w:rPr>
            </w:pPr>
            <w:r>
              <w:rPr>
                <w:rFonts w:ascii="Calibri" w:hAnsi="Calibri" w:cs="Calibri"/>
                <w:color w:val="000000"/>
              </w:rPr>
              <w:t xml:space="preserve">Der Benutzer soll die </w:t>
            </w:r>
            <w:proofErr w:type="spellStart"/>
            <w:r>
              <w:rPr>
                <w:rFonts w:ascii="Calibri" w:hAnsi="Calibri" w:cs="Calibri"/>
                <w:color w:val="000000"/>
              </w:rPr>
              <w:t>Möglichket</w:t>
            </w:r>
            <w:proofErr w:type="spellEnd"/>
            <w:r>
              <w:rPr>
                <w:rFonts w:ascii="Calibri" w:hAnsi="Calibri" w:cs="Calibri"/>
                <w:color w:val="000000"/>
              </w:rPr>
              <w:t xml:space="preserve"> haben bereits angelegte Termine nachträglich verändern zu können.</w:t>
            </w:r>
          </w:p>
        </w:tc>
      </w:tr>
      <w:tr w:rsidR="004C2EF7" w:rsidTr="00941FD6">
        <w:trPr>
          <w:gridAfter w:val="1"/>
          <w:wAfter w:w="8" w:type="dxa"/>
        </w:trPr>
        <w:tc>
          <w:tcPr>
            <w:tcW w:w="1183" w:type="dxa"/>
            <w:shd w:val="clear" w:color="auto" w:fill="DBE5F1" w:themeFill="accent1" w:themeFillTint="33"/>
          </w:tcPr>
          <w:p w:rsidR="004C2EF7" w:rsidRDefault="004C2EF7" w:rsidP="00941FD6">
            <w:pPr>
              <w:jc w:val="center"/>
            </w:pPr>
          </w:p>
        </w:tc>
        <w:tc>
          <w:tcPr>
            <w:tcW w:w="8047" w:type="dxa"/>
          </w:tcPr>
          <w:p w:rsidR="004C2EF7" w:rsidRDefault="004C2EF7" w:rsidP="00941FD6">
            <w:pPr>
              <w:rPr>
                <w:rFonts w:ascii="Calibri" w:hAnsi="Calibri" w:cs="Calibri"/>
                <w:color w:val="000000"/>
              </w:rPr>
            </w:pPr>
          </w:p>
        </w:tc>
      </w:tr>
      <w:tr w:rsidR="004C2EF7" w:rsidTr="00941FD6">
        <w:trPr>
          <w:gridAfter w:val="1"/>
          <w:wAfter w:w="8" w:type="dxa"/>
        </w:trPr>
        <w:tc>
          <w:tcPr>
            <w:tcW w:w="1183" w:type="dxa"/>
            <w:shd w:val="clear" w:color="auto" w:fill="DBE5F1" w:themeFill="accent1" w:themeFillTint="33"/>
          </w:tcPr>
          <w:p w:rsidR="004C2EF7" w:rsidRDefault="004C2EF7" w:rsidP="00941FD6">
            <w:pPr>
              <w:jc w:val="center"/>
            </w:pPr>
          </w:p>
        </w:tc>
        <w:tc>
          <w:tcPr>
            <w:tcW w:w="8047" w:type="dxa"/>
          </w:tcPr>
          <w:p w:rsidR="004C2EF7" w:rsidRDefault="004C2EF7" w:rsidP="00941FD6">
            <w:pPr>
              <w:rPr>
                <w:rFonts w:ascii="Calibri" w:hAnsi="Calibri" w:cs="Calibri"/>
                <w:color w:val="000000"/>
              </w:rPr>
            </w:pPr>
          </w:p>
        </w:tc>
      </w:tr>
    </w:tbl>
    <w:p w:rsidR="007715F2" w:rsidRPr="001C0F68" w:rsidRDefault="007715F2" w:rsidP="001C0F68"/>
    <w:p w:rsidR="00194108" w:rsidRPr="00F51116" w:rsidRDefault="00194108" w:rsidP="00194108">
      <w:pPr>
        <w:pStyle w:val="berschrift1"/>
        <w:numPr>
          <w:ilvl w:val="1"/>
          <w:numId w:val="2"/>
        </w:numPr>
        <w:spacing w:line="320" w:lineRule="exact"/>
        <w:rPr>
          <w:rFonts w:ascii="Arial" w:hAnsi="Arial" w:cs="Arial"/>
        </w:rPr>
      </w:pPr>
      <w:bookmarkStart w:id="212" w:name="_Toc462229593"/>
      <w:bookmarkStart w:id="213" w:name="_Toc462230406"/>
      <w:bookmarkStart w:id="214" w:name="_Toc462231035"/>
      <w:bookmarkStart w:id="215" w:name="_Toc467844683"/>
      <w:r>
        <w:rPr>
          <w:rFonts w:ascii="Arial" w:hAnsi="Arial" w:cs="Arial"/>
        </w:rPr>
        <w:t>Funktionale Anforderungen</w:t>
      </w:r>
      <w:bookmarkEnd w:id="212"/>
      <w:bookmarkEnd w:id="213"/>
      <w:bookmarkEnd w:id="214"/>
      <w:bookmarkEnd w:id="215"/>
    </w:p>
    <w:p w:rsidR="00A76A3E" w:rsidRPr="000507D0" w:rsidRDefault="00194108" w:rsidP="00A76A3E">
      <w:pPr>
        <w:pStyle w:val="berschrift1"/>
        <w:numPr>
          <w:ilvl w:val="1"/>
          <w:numId w:val="2"/>
        </w:numPr>
        <w:spacing w:line="320" w:lineRule="exact"/>
        <w:rPr>
          <w:rFonts w:ascii="Arial" w:hAnsi="Arial" w:cs="Arial"/>
        </w:rPr>
      </w:pPr>
      <w:bookmarkStart w:id="216" w:name="_Toc462229594"/>
      <w:bookmarkStart w:id="217" w:name="_Toc462230407"/>
      <w:bookmarkStart w:id="218" w:name="_Toc462231036"/>
      <w:bookmarkStart w:id="219" w:name="_Toc467844684"/>
      <w:r>
        <w:rPr>
          <w:rFonts w:ascii="Arial" w:hAnsi="Arial" w:cs="Arial"/>
        </w:rPr>
        <w:t>Nicht-Funktionale Anforderungen</w:t>
      </w:r>
      <w:bookmarkEnd w:id="216"/>
      <w:bookmarkEnd w:id="217"/>
      <w:bookmarkEnd w:id="218"/>
      <w:bookmarkEnd w:id="219"/>
    </w:p>
    <w:p w:rsidR="00FB702C" w:rsidRDefault="00787E4B" w:rsidP="000507D0">
      <w:pPr>
        <w:pStyle w:val="berschrift1"/>
        <w:numPr>
          <w:ilvl w:val="0"/>
          <w:numId w:val="2"/>
        </w:numPr>
        <w:spacing w:line="320" w:lineRule="exact"/>
        <w:rPr>
          <w:rFonts w:ascii="Arial" w:hAnsi="Arial" w:cs="Arial"/>
        </w:rPr>
      </w:pPr>
      <w:bookmarkStart w:id="220" w:name="_Toc462229591"/>
      <w:bookmarkStart w:id="221" w:name="_Toc462230408"/>
      <w:bookmarkStart w:id="222" w:name="_Toc462231037"/>
      <w:bookmarkStart w:id="223" w:name="_Toc467844685"/>
      <w:r>
        <w:rPr>
          <w:rFonts w:ascii="Arial" w:hAnsi="Arial" w:cs="Arial"/>
        </w:rPr>
        <w:t>Smarte Pillendose</w:t>
      </w:r>
      <w:bookmarkEnd w:id="220"/>
      <w:bookmarkEnd w:id="221"/>
      <w:bookmarkEnd w:id="222"/>
      <w:bookmarkEnd w:id="223"/>
    </w:p>
    <w:p w:rsidR="002D6F44" w:rsidRDefault="002D6F44" w:rsidP="002D6F44"/>
    <w:p w:rsidR="002D6F44" w:rsidRDefault="002D6F44" w:rsidP="002D6F44"/>
    <w:p w:rsidR="002D6F44" w:rsidRDefault="002D6F44" w:rsidP="002D6F44"/>
    <w:p w:rsidR="002D6F44" w:rsidRDefault="002D6F44" w:rsidP="002D6F44"/>
    <w:p w:rsidR="002D6F44" w:rsidRDefault="002D6F44" w:rsidP="002D6F44"/>
    <w:p w:rsidR="002D6F44" w:rsidRDefault="002D6F44" w:rsidP="002D6F44"/>
    <w:p w:rsidR="002D6F44" w:rsidRDefault="002D6F44" w:rsidP="002D6F44"/>
    <w:p w:rsidR="002D6F44" w:rsidRDefault="002D6F44" w:rsidP="002D6F44"/>
    <w:p w:rsidR="002D6F44" w:rsidRDefault="002D6F44" w:rsidP="002D6F44"/>
    <w:p w:rsidR="002D6F44" w:rsidRDefault="002D6F44" w:rsidP="002D6F44"/>
    <w:p w:rsidR="002D6F44" w:rsidRDefault="002D6F44" w:rsidP="002D6F44"/>
    <w:p w:rsidR="002D6F44" w:rsidRDefault="002D6F44" w:rsidP="002D6F44"/>
    <w:p w:rsidR="002D6F44" w:rsidRDefault="002D6F44" w:rsidP="002D6F44"/>
    <w:p w:rsidR="002D6F44" w:rsidRDefault="002D6F44" w:rsidP="002D6F44"/>
    <w:p w:rsidR="002D6F44" w:rsidRDefault="002D6F44" w:rsidP="002D6F44"/>
    <w:p w:rsidR="002D6F44" w:rsidRPr="002D6F44" w:rsidRDefault="002D6F44" w:rsidP="002D6F44"/>
    <w:p w:rsidR="004F7F70" w:rsidRDefault="00E42355" w:rsidP="00787E4B">
      <w:pPr>
        <w:pStyle w:val="berschrift1"/>
        <w:numPr>
          <w:ilvl w:val="1"/>
          <w:numId w:val="2"/>
        </w:numPr>
        <w:spacing w:line="320" w:lineRule="exact"/>
        <w:rPr>
          <w:rFonts w:ascii="Arial" w:hAnsi="Arial" w:cs="Arial"/>
        </w:rPr>
      </w:pPr>
      <w:bookmarkStart w:id="224" w:name="_Toc462229595"/>
      <w:bookmarkStart w:id="225" w:name="_Toc462230409"/>
      <w:bookmarkStart w:id="226" w:name="_Toc462231038"/>
      <w:bookmarkStart w:id="227" w:name="_Toc467844686"/>
      <w:r>
        <w:rPr>
          <w:rFonts w:ascii="Arial" w:hAnsi="Arial" w:cs="Arial"/>
        </w:rPr>
        <w:t>Entwurf</w:t>
      </w:r>
      <w:bookmarkEnd w:id="224"/>
      <w:r w:rsidR="00194108">
        <w:rPr>
          <w:rFonts w:ascii="Arial" w:hAnsi="Arial" w:cs="Arial"/>
        </w:rPr>
        <w:t xml:space="preserve"> </w:t>
      </w:r>
      <w:r w:rsidR="00F17B3E">
        <w:rPr>
          <w:rFonts w:ascii="Arial" w:hAnsi="Arial" w:cs="Arial"/>
        </w:rPr>
        <w:t xml:space="preserve">und Konzeption </w:t>
      </w:r>
      <w:r w:rsidR="00194108">
        <w:rPr>
          <w:rFonts w:ascii="Arial" w:hAnsi="Arial" w:cs="Arial"/>
        </w:rPr>
        <w:t>der Hardware</w:t>
      </w:r>
      <w:bookmarkEnd w:id="225"/>
      <w:bookmarkEnd w:id="226"/>
      <w:bookmarkEnd w:id="227"/>
    </w:p>
    <w:p w:rsidR="002D6F44" w:rsidRPr="002D6F44" w:rsidRDefault="002D6F44" w:rsidP="002D6F44"/>
    <w:p w:rsidR="002D6F44" w:rsidRDefault="000231B9" w:rsidP="002D6F44">
      <w:r>
        <w:t>test</w:t>
      </w:r>
    </w:p>
    <w:p w:rsidR="00193FE1" w:rsidRDefault="00193FE1" w:rsidP="002D6F44">
      <w:r>
        <w:rPr>
          <w:noProof/>
        </w:rPr>
        <w:drawing>
          <wp:inline distT="0" distB="0" distL="0" distR="0" wp14:anchorId="5BC02541" wp14:editId="08195B3C">
            <wp:extent cx="5581650" cy="2447231"/>
            <wp:effectExtent l="0" t="0" r="0" b="0"/>
            <wp:docPr id="21" name="Grafik 21" descr="C:\Users\wjauf\AppData\Local\Microsoft\Windows\INetCacheContent.Word\Medikamentendispenser_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wjauf\AppData\Local\Microsoft\Windows\INetCacheContent.Word\Medikamentendispenser_02.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595080" cy="2453119"/>
                    </a:xfrm>
                    <a:prstGeom prst="rect">
                      <a:avLst/>
                    </a:prstGeom>
                    <a:noFill/>
                    <a:ln>
                      <a:noFill/>
                    </a:ln>
                  </pic:spPr>
                </pic:pic>
              </a:graphicData>
            </a:graphic>
          </wp:inline>
        </w:drawing>
      </w:r>
    </w:p>
    <w:p w:rsidR="002D6F44" w:rsidRDefault="002D6F44" w:rsidP="002D6F44">
      <w:pPr>
        <w:ind w:firstLine="432"/>
        <w:jc w:val="center"/>
      </w:pPr>
    </w:p>
    <w:p w:rsidR="00193FE1" w:rsidRDefault="00193FE1" w:rsidP="002D6F44">
      <w:pPr>
        <w:ind w:firstLine="432"/>
        <w:jc w:val="center"/>
      </w:pPr>
      <w:r>
        <w:rPr>
          <w:noProof/>
        </w:rPr>
        <w:drawing>
          <wp:inline distT="0" distB="0" distL="0" distR="0" wp14:anchorId="48F0C3CE" wp14:editId="5D327E8F">
            <wp:extent cx="4078695" cy="1533525"/>
            <wp:effectExtent l="0" t="0" r="0" b="0"/>
            <wp:docPr id="20" name="Grafik 20" descr="C:\Users\wjauf\AppData\Local\Microsoft\Windows\INetCacheContent.Word\SmartWrist_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wjauf\AppData\Local\Microsoft\Windows\INetCacheContent.Word\SmartWrist_01.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083465" cy="1535318"/>
                    </a:xfrm>
                    <a:prstGeom prst="rect">
                      <a:avLst/>
                    </a:prstGeom>
                    <a:noFill/>
                    <a:ln>
                      <a:noFill/>
                    </a:ln>
                  </pic:spPr>
                </pic:pic>
              </a:graphicData>
            </a:graphic>
          </wp:inline>
        </w:drawing>
      </w:r>
    </w:p>
    <w:p w:rsidR="002D6F44" w:rsidRDefault="002D6F44" w:rsidP="002D6F44">
      <w:pPr>
        <w:ind w:firstLine="432"/>
      </w:pPr>
    </w:p>
    <w:p w:rsidR="002D6F44" w:rsidRPr="002D6F44" w:rsidRDefault="002D6F44" w:rsidP="002D6F44">
      <w:pPr>
        <w:ind w:firstLine="432"/>
      </w:pPr>
      <w:r>
        <w:rPr>
          <w:noProof/>
        </w:rPr>
        <w:drawing>
          <wp:inline distT="0" distB="0" distL="0" distR="0" wp14:anchorId="1F6536B6" wp14:editId="08F0ABD4">
            <wp:extent cx="5119688" cy="2743200"/>
            <wp:effectExtent l="0" t="0" r="5080" b="0"/>
            <wp:docPr id="17" name="Diagramm 17">
              <a:extLst xmlns:a="http://schemas.openxmlformats.org/drawingml/2006/main">
                <a:ext uri="{FF2B5EF4-FFF2-40B4-BE49-F238E27FC236}">
                  <a16:creationId xmlns:a16="http://schemas.microsoft.com/office/drawing/2014/main" id="{A96107E9-7368-45FC-8E56-A98F46BE23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rsidR="00E42355" w:rsidRPr="000F2AC4" w:rsidRDefault="00E42355" w:rsidP="00194108">
      <w:pPr>
        <w:pStyle w:val="berschrift1"/>
        <w:numPr>
          <w:ilvl w:val="2"/>
          <w:numId w:val="2"/>
        </w:numPr>
        <w:spacing w:line="320" w:lineRule="exact"/>
        <w:rPr>
          <w:rFonts w:ascii="Arial" w:hAnsi="Arial" w:cs="Arial"/>
        </w:rPr>
      </w:pPr>
      <w:bookmarkStart w:id="228" w:name="_Toc462229597"/>
      <w:bookmarkStart w:id="229" w:name="_Toc462230410"/>
      <w:bookmarkStart w:id="230" w:name="_Toc462231039"/>
      <w:bookmarkStart w:id="231" w:name="_Toc467844687"/>
      <w:r w:rsidRPr="000F2AC4">
        <w:rPr>
          <w:rFonts w:ascii="Arial" w:hAnsi="Arial" w:cs="Arial"/>
        </w:rPr>
        <w:t>Verwendete Bestandteile</w:t>
      </w:r>
      <w:bookmarkEnd w:id="228"/>
      <w:bookmarkEnd w:id="229"/>
      <w:bookmarkEnd w:id="230"/>
      <w:bookmarkEnd w:id="231"/>
    </w:p>
    <w:p w:rsidR="00A47E07" w:rsidRPr="00A47E07" w:rsidRDefault="00363B27" w:rsidP="00194108">
      <w:pPr>
        <w:pStyle w:val="berschrift1"/>
        <w:numPr>
          <w:ilvl w:val="2"/>
          <w:numId w:val="2"/>
        </w:numPr>
        <w:spacing w:line="320" w:lineRule="exact"/>
        <w:rPr>
          <w:rFonts w:ascii="Arial" w:hAnsi="Arial" w:cs="Arial"/>
        </w:rPr>
      </w:pPr>
      <w:bookmarkStart w:id="232" w:name="_Toc462229598"/>
      <w:bookmarkStart w:id="233" w:name="_Toc462230411"/>
      <w:bookmarkStart w:id="234" w:name="_Toc462231040"/>
      <w:bookmarkStart w:id="235" w:name="_Toc467844688"/>
      <w:r w:rsidRPr="000F2AC4">
        <w:rPr>
          <w:rFonts w:ascii="Arial" w:hAnsi="Arial" w:cs="Arial"/>
        </w:rPr>
        <w:t>Schaltplan</w:t>
      </w:r>
      <w:bookmarkEnd w:id="232"/>
      <w:bookmarkEnd w:id="233"/>
      <w:bookmarkEnd w:id="234"/>
      <w:bookmarkEnd w:id="235"/>
    </w:p>
    <w:p w:rsidR="00A47E07" w:rsidRDefault="00194108" w:rsidP="00194108">
      <w:pPr>
        <w:pStyle w:val="berschrift1"/>
        <w:numPr>
          <w:ilvl w:val="1"/>
          <w:numId w:val="2"/>
        </w:numPr>
        <w:spacing w:line="320" w:lineRule="exact"/>
        <w:rPr>
          <w:rFonts w:ascii="Arial" w:hAnsi="Arial" w:cs="Arial"/>
        </w:rPr>
      </w:pPr>
      <w:bookmarkStart w:id="236" w:name="_Toc462229599"/>
      <w:r>
        <w:rPr>
          <w:rFonts w:ascii="Arial" w:hAnsi="Arial" w:cs="Arial"/>
        </w:rPr>
        <w:t xml:space="preserve"> </w:t>
      </w:r>
      <w:bookmarkStart w:id="237" w:name="_Toc462230412"/>
      <w:bookmarkStart w:id="238" w:name="_Toc462231041"/>
      <w:bookmarkStart w:id="239" w:name="_Toc467844689"/>
      <w:r w:rsidR="00F17B3E">
        <w:rPr>
          <w:rFonts w:ascii="Arial" w:hAnsi="Arial" w:cs="Arial"/>
        </w:rPr>
        <w:t xml:space="preserve">Entwurf und Konzeption </w:t>
      </w:r>
      <w:r>
        <w:rPr>
          <w:rFonts w:ascii="Arial" w:hAnsi="Arial" w:cs="Arial"/>
        </w:rPr>
        <w:t xml:space="preserve">der </w:t>
      </w:r>
      <w:r w:rsidR="00A47E07">
        <w:rPr>
          <w:rFonts w:ascii="Arial" w:hAnsi="Arial" w:cs="Arial"/>
        </w:rPr>
        <w:t>Software</w:t>
      </w:r>
      <w:bookmarkEnd w:id="236"/>
      <w:bookmarkEnd w:id="237"/>
      <w:bookmarkEnd w:id="238"/>
      <w:bookmarkEnd w:id="239"/>
    </w:p>
    <w:p w:rsidR="00A47E07" w:rsidRDefault="00A47E07" w:rsidP="00194108">
      <w:pPr>
        <w:pStyle w:val="berschrift1"/>
        <w:numPr>
          <w:ilvl w:val="2"/>
          <w:numId w:val="2"/>
        </w:numPr>
        <w:spacing w:line="320" w:lineRule="exact"/>
        <w:rPr>
          <w:rFonts w:ascii="Arial" w:hAnsi="Arial" w:cs="Arial"/>
        </w:rPr>
      </w:pPr>
      <w:bookmarkStart w:id="240" w:name="_Toc462229600"/>
      <w:bookmarkStart w:id="241" w:name="_Toc462230413"/>
      <w:bookmarkStart w:id="242" w:name="_Toc462231042"/>
      <w:bookmarkStart w:id="243" w:name="_Toc467844690"/>
      <w:r>
        <w:rPr>
          <w:rFonts w:ascii="Arial" w:hAnsi="Arial" w:cs="Arial"/>
        </w:rPr>
        <w:t>Architektur</w:t>
      </w:r>
      <w:bookmarkEnd w:id="240"/>
      <w:bookmarkEnd w:id="241"/>
      <w:bookmarkEnd w:id="242"/>
      <w:bookmarkEnd w:id="243"/>
    </w:p>
    <w:p w:rsidR="00A47E07" w:rsidRDefault="00A47E07" w:rsidP="00194108">
      <w:pPr>
        <w:pStyle w:val="berschrift1"/>
        <w:numPr>
          <w:ilvl w:val="2"/>
          <w:numId w:val="2"/>
        </w:numPr>
        <w:spacing w:line="320" w:lineRule="exact"/>
        <w:rPr>
          <w:rFonts w:ascii="Arial" w:hAnsi="Arial" w:cs="Arial"/>
        </w:rPr>
      </w:pPr>
      <w:bookmarkStart w:id="244" w:name="_Toc462229601"/>
      <w:bookmarkStart w:id="245" w:name="_Toc462230414"/>
      <w:bookmarkStart w:id="246" w:name="_Toc462231043"/>
      <w:bookmarkStart w:id="247" w:name="_Toc467844691"/>
      <w:r>
        <w:rPr>
          <w:rFonts w:ascii="Arial" w:hAnsi="Arial" w:cs="Arial"/>
        </w:rPr>
        <w:t>Funktionsumfang</w:t>
      </w:r>
      <w:bookmarkEnd w:id="244"/>
      <w:bookmarkEnd w:id="245"/>
      <w:bookmarkEnd w:id="246"/>
      <w:bookmarkEnd w:id="247"/>
    </w:p>
    <w:p w:rsidR="00E42355" w:rsidRDefault="00A47E07" w:rsidP="00787E4B">
      <w:pPr>
        <w:pStyle w:val="berschrift1"/>
        <w:numPr>
          <w:ilvl w:val="1"/>
          <w:numId w:val="2"/>
        </w:numPr>
        <w:spacing w:line="320" w:lineRule="exact"/>
        <w:rPr>
          <w:rFonts w:ascii="Arial" w:hAnsi="Arial" w:cs="Arial"/>
        </w:rPr>
      </w:pPr>
      <w:bookmarkStart w:id="248" w:name="_Toc462229602"/>
      <w:bookmarkStart w:id="249" w:name="_Toc462230415"/>
      <w:bookmarkStart w:id="250" w:name="_Toc462231044"/>
      <w:bookmarkStart w:id="251" w:name="_Toc467844692"/>
      <w:r>
        <w:rPr>
          <w:rFonts w:ascii="Arial" w:hAnsi="Arial" w:cs="Arial"/>
        </w:rPr>
        <w:t>Entwicklung</w:t>
      </w:r>
      <w:bookmarkEnd w:id="248"/>
      <w:bookmarkEnd w:id="249"/>
      <w:bookmarkEnd w:id="250"/>
      <w:bookmarkEnd w:id="251"/>
    </w:p>
    <w:p w:rsidR="00A47E07" w:rsidRDefault="00F17B3E" w:rsidP="00787E4B">
      <w:pPr>
        <w:pStyle w:val="berschrift1"/>
        <w:numPr>
          <w:ilvl w:val="1"/>
          <w:numId w:val="2"/>
        </w:numPr>
        <w:spacing w:line="320" w:lineRule="exact"/>
        <w:rPr>
          <w:rFonts w:ascii="Arial" w:hAnsi="Arial" w:cs="Arial"/>
        </w:rPr>
      </w:pPr>
      <w:bookmarkStart w:id="252" w:name="_Toc467844693"/>
      <w:r>
        <w:rPr>
          <w:rFonts w:ascii="Arial" w:hAnsi="Arial" w:cs="Arial"/>
        </w:rPr>
        <w:t>Validierung</w:t>
      </w:r>
      <w:bookmarkEnd w:id="252"/>
    </w:p>
    <w:p w:rsidR="00A47E07" w:rsidRDefault="00A47E07" w:rsidP="00A47E07">
      <w:pPr>
        <w:pStyle w:val="berschrift1"/>
        <w:numPr>
          <w:ilvl w:val="0"/>
          <w:numId w:val="2"/>
        </w:numPr>
        <w:spacing w:line="320" w:lineRule="exact"/>
        <w:rPr>
          <w:rFonts w:ascii="Arial" w:hAnsi="Arial" w:cs="Arial"/>
        </w:rPr>
      </w:pPr>
      <w:bookmarkStart w:id="253" w:name="_Toc462229604"/>
      <w:bookmarkStart w:id="254" w:name="_Toc462230417"/>
      <w:bookmarkStart w:id="255" w:name="_Toc462231046"/>
      <w:bookmarkStart w:id="256" w:name="_Toc467844694"/>
      <w:r>
        <w:rPr>
          <w:rFonts w:ascii="Arial" w:hAnsi="Arial" w:cs="Arial"/>
        </w:rPr>
        <w:t>Fazit und Ausblick</w:t>
      </w:r>
      <w:bookmarkEnd w:id="253"/>
      <w:bookmarkEnd w:id="254"/>
      <w:bookmarkEnd w:id="255"/>
      <w:bookmarkEnd w:id="256"/>
    </w:p>
    <w:p w:rsidR="00BA2E06" w:rsidRDefault="00BA2E06" w:rsidP="00A47E07">
      <w:pPr>
        <w:sectPr w:rsidR="00BA2E06" w:rsidSect="00A26586">
          <w:headerReference w:type="default" r:id="rId33"/>
          <w:footerReference w:type="default" r:id="rId34"/>
          <w:pgSz w:w="11906" w:h="16838"/>
          <w:pgMar w:top="1418" w:right="851" w:bottom="1418" w:left="1701" w:header="709" w:footer="709" w:gutter="0"/>
          <w:pgNumType w:start="1"/>
          <w:cols w:space="708"/>
          <w:docGrid w:linePitch="360"/>
        </w:sectPr>
      </w:pPr>
    </w:p>
    <w:p w:rsidR="00A47E07" w:rsidRDefault="00BA2E06" w:rsidP="00BA2E06">
      <w:pPr>
        <w:pStyle w:val="CitaviBibliographyHeading"/>
        <w:keepNext w:val="0"/>
        <w:keepLines w:val="0"/>
        <w:widowControl w:val="0"/>
      </w:pPr>
      <w:bookmarkStart w:id="257" w:name="_Toc467844695"/>
      <w:r>
        <w:t>Anlage</w:t>
      </w:r>
      <w:bookmarkEnd w:id="257"/>
    </w:p>
    <w:p w:rsidR="00BA2E06" w:rsidRDefault="00BA2E06" w:rsidP="00A47E07"/>
    <w:p w:rsidR="00BA2E06" w:rsidRDefault="00BA2E06" w:rsidP="003D5051">
      <w:pPr>
        <w:keepNext/>
      </w:pPr>
      <w:r>
        <w:rPr>
          <w:noProof/>
        </w:rPr>
        <w:drawing>
          <wp:inline distT="0" distB="0" distL="0" distR="0" wp14:anchorId="35BDB7B4" wp14:editId="759822E1">
            <wp:extent cx="7548880" cy="4444365"/>
            <wp:effectExtent l="0" t="0" r="0"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7548880" cy="4444365"/>
                    </a:xfrm>
                    <a:prstGeom prst="rect">
                      <a:avLst/>
                    </a:prstGeom>
                    <a:noFill/>
                    <a:ln>
                      <a:noFill/>
                    </a:ln>
                  </pic:spPr>
                </pic:pic>
              </a:graphicData>
            </a:graphic>
          </wp:inline>
        </w:drawing>
      </w:r>
    </w:p>
    <w:p w:rsidR="00BA2E06" w:rsidRDefault="00BA2E06" w:rsidP="00BA2E06">
      <w:pPr>
        <w:pStyle w:val="Beschriftung"/>
        <w:jc w:val="left"/>
      </w:pPr>
      <w:bookmarkStart w:id="258" w:name="_Toc467844713"/>
      <w:r>
        <w:t xml:space="preserve">Abbildung </w:t>
      </w:r>
      <w:r w:rsidR="00665AA3">
        <w:fldChar w:fldCharType="begin"/>
      </w:r>
      <w:r w:rsidR="00665AA3">
        <w:instrText xml:space="preserve"> SEQ Abbildung \* ARABIC </w:instrText>
      </w:r>
      <w:r w:rsidR="00665AA3">
        <w:fldChar w:fldCharType="separate"/>
      </w:r>
      <w:r w:rsidR="00771804">
        <w:rPr>
          <w:noProof/>
        </w:rPr>
        <w:t>16</w:t>
      </w:r>
      <w:r w:rsidR="00665AA3">
        <w:rPr>
          <w:noProof/>
        </w:rPr>
        <w:fldChar w:fldCharType="end"/>
      </w:r>
      <w:r>
        <w:t>: Zukünftige und aktuelle AAL-Technologien und Anwendungen</w:t>
      </w:r>
      <w:bookmarkEnd w:id="258"/>
    </w:p>
    <w:p w:rsidR="00BA2E06" w:rsidRPr="00BA2E06" w:rsidRDefault="00BA2E06" w:rsidP="00BA2E06"/>
    <w:p w:rsidR="004F7F70" w:rsidRPr="00A47E07" w:rsidRDefault="004F7F70" w:rsidP="00BA2E06">
      <w:pPr>
        <w:pStyle w:val="berschrift1"/>
        <w:spacing w:line="320" w:lineRule="exact"/>
        <w:ind w:left="360"/>
        <w:rPr>
          <w:rFonts w:ascii="Arial" w:hAnsi="Arial" w:cs="Arial"/>
        </w:rPr>
        <w:sectPr w:rsidR="004F7F70" w:rsidRPr="00A47E07" w:rsidSect="00BA2E06">
          <w:pgSz w:w="16838" w:h="11906" w:orient="landscape"/>
          <w:pgMar w:top="1701" w:right="1418" w:bottom="851" w:left="1418" w:header="709" w:footer="709" w:gutter="0"/>
          <w:pgNumType w:start="1"/>
          <w:cols w:space="708"/>
          <w:docGrid w:linePitch="360"/>
        </w:sectPr>
      </w:pPr>
    </w:p>
    <w:p w:rsidR="00C30E37" w:rsidRDefault="009D42D9" w:rsidP="00C30E37">
      <w:pPr>
        <w:pStyle w:val="CitaviBibliographyHeading"/>
      </w:pPr>
      <w:r>
        <w:fldChar w:fldCharType="begin"/>
      </w:r>
      <w:r w:rsidR="00C30E37">
        <w:instrText>ADDIN CITAVI.BIBLIOGRAPHY PD94bWwgdmVyc2lvbj0iMS4wIiBlbmNvZGluZz0idXRmLTE2Ij8+PEJpYmxpb2dyYXBoeT48QWRkSW5WZXJzaW9uPjUuNC4wLjI8L0FkZEluVmVyc2lvbj48SWQ+ZDliZGUwNTktYWE4OS00NmFkLWJjMmItYmQ3M2YwZDc1OGE5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</w:instrText>
      </w:r>
      <w:r>
        <w:fldChar w:fldCharType="separate"/>
      </w:r>
      <w:bookmarkStart w:id="259" w:name="_Toc467844696"/>
      <w:bookmarkStart w:id="260" w:name="_CTVBIBLIOGRAPHY1"/>
      <w:bookmarkEnd w:id="260"/>
      <w:r w:rsidR="00C30E37">
        <w:t>Literaturverzeichnis</w:t>
      </w:r>
      <w:bookmarkEnd w:id="259"/>
    </w:p>
    <w:p w:rsidR="00C30E37" w:rsidRDefault="00C30E37" w:rsidP="00C30E37">
      <w:pPr>
        <w:pStyle w:val="CitaviBibliographyEntry"/>
      </w:pPr>
      <w:bookmarkStart w:id="261" w:name="_CTVL00129e15c1bcfde47aa97950308a1967cc4"/>
      <w:r>
        <w:t>Abbey, Brianna; Alipour, Anahita; Camp, Christopher; Hofer, Crystal (2012): The Smart Pill Box.</w:t>
      </w:r>
    </w:p>
    <w:p w:rsidR="00C30E37" w:rsidRDefault="00C30E37" w:rsidP="00C30E37">
      <w:pPr>
        <w:pStyle w:val="CitaviBibliographyEntry"/>
      </w:pPr>
      <w:bookmarkStart w:id="262" w:name="_CTVL0019ab3008107504d988c23b40c0738d118"/>
      <w:bookmarkEnd w:id="261"/>
      <w:r>
        <w:t>ABDA - Bundesvereinigung Deutscher Apothekerverbände e. V. (2007): Non-Compliance kostet 10 Millarden Euro. Apotheker verbessern Therapietreue. Online verfügbar unter https://www.abda.de/index.php?id=303, zuletzt geprüft am 02.10.2016.</w:t>
      </w:r>
    </w:p>
    <w:p w:rsidR="00C30E37" w:rsidRDefault="00C30E37" w:rsidP="00C30E37">
      <w:pPr>
        <w:pStyle w:val="CitaviBibliographyEntry"/>
      </w:pPr>
      <w:bookmarkStart w:id="263" w:name="_CTVL0014d1b7c83920f4048970555a4eefc6ffa"/>
      <w:bookmarkEnd w:id="262"/>
      <w:r>
        <w:t>Abiogenix (2016a): My uBox. Online verfügbar unter https://my-ubox.com, zuletzt geprüft am 05.10.2016.</w:t>
      </w:r>
    </w:p>
    <w:p w:rsidR="00C30E37" w:rsidRDefault="00C30E37" w:rsidP="00C30E37">
      <w:pPr>
        <w:pStyle w:val="CitaviBibliographyEntry"/>
      </w:pPr>
      <w:bookmarkStart w:id="264" w:name="_CTVL001ae704835c8814846b8653727db6d0998"/>
      <w:bookmarkEnd w:id="263"/>
      <w:r>
        <w:t>Abiogenix (2016b): The uBox team. Online verfügbar unter https://my-ubox.com/uBox-team/, zuletzt geprüft am 05.10.2016.</w:t>
      </w:r>
    </w:p>
    <w:p w:rsidR="00C30E37" w:rsidRDefault="00C30E37" w:rsidP="00C30E37">
      <w:pPr>
        <w:pStyle w:val="CitaviBibliographyEntry"/>
      </w:pPr>
      <w:bookmarkStart w:id="265" w:name="_CTVL001fa6642972f2540079df67edee63d8147"/>
      <w:bookmarkEnd w:id="264"/>
      <w:r>
        <w:t>AdhereTech Inc. (2015): Smart Wireless Pill Bottles. Track and Improve Adherence in Real-Time. Online verfügbar unter https://www.adheretech.com, zuletzt geprüft am 05.10.2016.</w:t>
      </w:r>
    </w:p>
    <w:p w:rsidR="00C30E37" w:rsidRDefault="00C30E37" w:rsidP="00C30E37">
      <w:pPr>
        <w:pStyle w:val="CitaviBibliographyEntry"/>
      </w:pPr>
      <w:bookmarkStart w:id="266" w:name="_CTVL00114d4c3eee7b64792bf2e5f216e72724b"/>
      <w:bookmarkEnd w:id="265"/>
      <w:r>
        <w:t>Andreae, S.; Hayek, D. von; Weniger, J. (2006): Krankheitslehre / Altenpflege professionell: Thieme. Online verfügbar unter https://books.google.de/books?id=juTNRLyjL0cC.</w:t>
      </w:r>
    </w:p>
    <w:p w:rsidR="00C30E37" w:rsidRDefault="00C30E37" w:rsidP="00C30E37">
      <w:pPr>
        <w:pStyle w:val="CitaviBibliographyEntry"/>
      </w:pPr>
      <w:bookmarkStart w:id="267" w:name="_CTVL001760894a9753a48e28b861c8a4272420c"/>
      <w:bookmarkEnd w:id="266"/>
      <w:r>
        <w:t>Backes, Gertrud M.; Clemens, Wolfgang (2013): Lebensphase Alter. Eine Einführung in die sozialwissenschaftliche Alternsforschung. 4., überarb. und erw. Aufl. Weinheim: Beltz Juventa (Grundlagentexte Soziologie). Online verfügbar unter http://www.socialnet.de/rezensionen/isbn.php?isbn=978-3-7799-2603-0.</w:t>
      </w:r>
    </w:p>
    <w:p w:rsidR="00C30E37" w:rsidRDefault="00C30E37" w:rsidP="00C30E37">
      <w:pPr>
        <w:pStyle w:val="CitaviBibliographyEntry"/>
      </w:pPr>
      <w:bookmarkStart w:id="268" w:name="_CTVL0012447d6db4e254925b2a23ccf2ab440d8"/>
      <w:bookmarkEnd w:id="267"/>
      <w:r>
        <w:t xml:space="preserve">Blackman, Stephanie; Matlo, Claudine; Bobrovitskiy, Charisse; Waldoch, Ashley; Fang, Mei Lan; Jackson, Piper et al. (2016): Ambient Assisted Living Technologies for Aging Well. A Scoping Review. In: </w:t>
      </w:r>
      <w:bookmarkEnd w:id="268"/>
      <w:r w:rsidRPr="00C30E37">
        <w:rPr>
          <w:i/>
        </w:rPr>
        <w:t xml:space="preserve">Journal of Intelligent Systems </w:t>
      </w:r>
      <w:r w:rsidRPr="00C30E37">
        <w:t>25 (1). DOI: 10.1515/jisys-2014-0136.</w:t>
      </w:r>
    </w:p>
    <w:p w:rsidR="00C30E37" w:rsidRDefault="00C30E37" w:rsidP="00C30E37">
      <w:pPr>
        <w:pStyle w:val="CitaviBibliographyEntry"/>
      </w:pPr>
      <w:bookmarkStart w:id="269" w:name="_CTVL001ee9296f17884476f8b8da220da057fa6"/>
      <w:r>
        <w:t>Böhm, Karin; Tesch-Römer, Clemens; Ziese, Thomas (Hg.) (2009): Gesundheit und Krankheit im Alter. Robert-Koch-Institut. Berlin: Robert Koch-Inst (Beiträge zur Gesundheitsberichterstattung des Bundes). Online verfügbar unter http://nbn-resolving.de/urn:nbn:de:0257-1002569.</w:t>
      </w:r>
    </w:p>
    <w:p w:rsidR="00C30E37" w:rsidRDefault="00C30E37" w:rsidP="00C30E37">
      <w:pPr>
        <w:pStyle w:val="CitaviBibliographyEntry"/>
      </w:pPr>
      <w:bookmarkStart w:id="270" w:name="_CTVL0014afa4122ac4140299adfe5a93fb275c0"/>
      <w:bookmarkEnd w:id="269"/>
      <w:r>
        <w:t>Borrmann, Julia (2012): DAS ÖKONOMISCHE POTENTIAL VON AMBIENT ASSISTED LIVING ODER IT-BASIERTEN ASSISTENZSYSTEMEN. Hg. v. Economica Institut für Wirtschaftsforschung.</w:t>
      </w:r>
    </w:p>
    <w:p w:rsidR="00C30E37" w:rsidRDefault="00C30E37" w:rsidP="00C30E37">
      <w:pPr>
        <w:pStyle w:val="CitaviBibliographyEntry"/>
      </w:pPr>
      <w:bookmarkStart w:id="271" w:name="_CTVL00108d33f7b1c6a424881e14c1ed2980930"/>
      <w:bookmarkEnd w:id="270"/>
      <w:r>
        <w:t xml:space="preserve">Chen, K.; Chan, A.H.S.; Chan, S. C. (2012): Gerontechnology acceptance by older Hong Kong people. In: </w:t>
      </w:r>
      <w:bookmarkEnd w:id="271"/>
      <w:r w:rsidRPr="00C30E37">
        <w:rPr>
          <w:i/>
        </w:rPr>
        <w:t xml:space="preserve">Gerontechnology </w:t>
      </w:r>
      <w:r w:rsidRPr="00C30E37">
        <w:t>11 (2). DOI: 10.4017/gt.2012.11.02.524.00.</w:t>
      </w:r>
    </w:p>
    <w:p w:rsidR="00C30E37" w:rsidRDefault="00C30E37" w:rsidP="00C30E37">
      <w:pPr>
        <w:pStyle w:val="CitaviBibliographyEntry"/>
      </w:pPr>
      <w:bookmarkStart w:id="272" w:name="_CTVL001130e62fd48b84559a7e34187531aff64"/>
      <w:r>
        <w:t>Circadian Design, Inc. (2016): ROUND Refill. Modernize the medicine cabinet. Online verfügbar unter https://roundhealth.co/refill/, zuletzt geprüft am 05.10.2016.</w:t>
      </w:r>
    </w:p>
    <w:p w:rsidR="00C30E37" w:rsidRDefault="00C30E37" w:rsidP="00C30E37">
      <w:pPr>
        <w:pStyle w:val="CitaviBibliographyEntry"/>
      </w:pPr>
      <w:bookmarkStart w:id="273" w:name="_CTVL0017d244334e7764a40a18567b28453c319"/>
      <w:bookmarkEnd w:id="272"/>
      <w:r>
        <w:t>Claßen Katrin (2012): Zur Psychologie von Technikakzeptanz im höheren Lebensalter: Die Rolle von Technikgenerationen. Dissertation. Ruprecht-Karls-Universität Heidelberg, Heidelberg. Fakultät für Verhaltens- und Empirische Kulturwissenschaften. Online verfügbar unter http://archiv.ub.uni-heidelberg.de/volltextserver/14295/1/Dissertation%20Classen.pdf.</w:t>
      </w:r>
    </w:p>
    <w:p w:rsidR="00C30E37" w:rsidRDefault="00C30E37" w:rsidP="00C30E37">
      <w:pPr>
        <w:pStyle w:val="CitaviBibliographyEntry"/>
      </w:pPr>
      <w:bookmarkStart w:id="274" w:name="_CTVL001c5a84e9d3b8b4ba9a8d49a6c653a26cc"/>
      <w:bookmarkEnd w:id="273"/>
      <w:r>
        <w:t>Dachverband Adherence e.V. (2011): Compliance vs. Adherence. Online verfügbar unter http://www.dv-adherence.de/index.php/compliance-vs-adherence.html, zuletzt aktualisiert am 08.10.2016.</w:t>
      </w:r>
    </w:p>
    <w:p w:rsidR="00C30E37" w:rsidRDefault="00C30E37" w:rsidP="00C30E37">
      <w:pPr>
        <w:pStyle w:val="CitaviBibliographyEntry"/>
      </w:pPr>
      <w:bookmarkStart w:id="275" w:name="_CTVL001b609d862b96447bab23544ec0efe7292"/>
      <w:bookmarkEnd w:id="274"/>
      <w:r>
        <w:t>Doh, Michael (2012): Der ältere Mensch und die Mediatisierung – Entwicklungslinien, Potenziale und Barrieren des Internets. Online verfügbar unter http://digitale-chancen.de/assets/includes/sendtext.cfm?aus=11&amp;key=1048.</w:t>
      </w:r>
    </w:p>
    <w:p w:rsidR="00C30E37" w:rsidRDefault="00C30E37" w:rsidP="00C30E37">
      <w:pPr>
        <w:pStyle w:val="CitaviBibliographyEntry"/>
      </w:pPr>
      <w:bookmarkStart w:id="276" w:name="_CTVL00155f5b78c31364566926dbc0dff477d13"/>
      <w:bookmarkEnd w:id="275"/>
      <w:r>
        <w:t>dr Poket Sp. z o.o. (o. J.): Pillbox by Dr Poket. Online verfügbar unter http://getthepillbox.com, zuletzt geprüft am 05.10.2016.</w:t>
      </w:r>
    </w:p>
    <w:p w:rsidR="00C30E37" w:rsidRDefault="00C30E37" w:rsidP="00C30E37">
      <w:pPr>
        <w:pStyle w:val="CitaviBibliographyEntry"/>
      </w:pPr>
      <w:bookmarkStart w:id="277" w:name="_CTVL0014abda80da3344ed1835f7cbbec54e901"/>
      <w:bookmarkEnd w:id="276"/>
      <w:r>
        <w:t>Ehlert, Ulrike (Hg.) (2016): Verhaltensmedizin. 2., vollständig überarbeitete und aktualisierte Auflage. Berlin, Heidelberg: Springer (Springer-Lehrbuch). Online verfügbar unter http://dx.doi.org/10.1007/978-3-662-48035-9.</w:t>
      </w:r>
    </w:p>
    <w:p w:rsidR="00C30E37" w:rsidRDefault="00C30E37" w:rsidP="00C30E37">
      <w:pPr>
        <w:pStyle w:val="CitaviBibliographyEntry"/>
      </w:pPr>
      <w:bookmarkStart w:id="278" w:name="_CTVL0017466af333e0a4a24b06f611624ae9840"/>
      <w:bookmarkEnd w:id="277"/>
      <w:r>
        <w:t>Friesdorf, W.; Heine, A. (2007): sentha - seniorengerechte Technik im häuslichen Alltag: Ein Forschungsbericht mit integriertem Roman: Springer Berlin Heidelberg. Online verfügbar unter https://books.google.de/books?id=RvkmBAAAQBAJ.</w:t>
      </w:r>
    </w:p>
    <w:p w:rsidR="00C30E37" w:rsidRDefault="00C30E37" w:rsidP="00C30E37">
      <w:pPr>
        <w:pStyle w:val="CitaviBibliographyEntry"/>
      </w:pPr>
      <w:bookmarkStart w:id="279" w:name="_CTVL00113cacf6c5537499d90831e5a02c3dfd8"/>
      <w:bookmarkEnd w:id="278"/>
      <w:r>
        <w:t>Füeßl, Hermann; Middeke, Martin; Würtemberger, G. (2014): Anamnese und klinische Untersuchung. [Audios zu Herz- und Lungenauskultation plus Untersuchungsfilm online ; + campus.thieme.de]. 5., aktualisierte Auflage. Stuttgart: Thieme (Duale Reihe).</w:t>
      </w:r>
    </w:p>
    <w:p w:rsidR="00C30E37" w:rsidRDefault="00C30E37" w:rsidP="00C30E37">
      <w:pPr>
        <w:pStyle w:val="CitaviBibliographyEntry"/>
      </w:pPr>
      <w:bookmarkStart w:id="280" w:name="_CTVL0019bf619fe71c247a8808c95c14257adef"/>
      <w:bookmarkEnd w:id="279"/>
      <w:r>
        <w:t>Georgieff, Peter (2008): Marktpotenziale IT-unterstützter Pflege für ein selbstbestimmtes Altern: MFG Stiftung Baden-Württemberg.</w:t>
      </w:r>
    </w:p>
    <w:p w:rsidR="00C30E37" w:rsidRDefault="00C30E37" w:rsidP="00C30E37">
      <w:pPr>
        <w:pStyle w:val="CitaviBibliographyEntry"/>
      </w:pPr>
      <w:bookmarkStart w:id="281" w:name="_CTVL001889e6f64af384716a310b76830e71846"/>
      <w:bookmarkEnd w:id="280"/>
      <w:r>
        <w:t>Glaeske, Gerd; Schicktanz, Christel (2015a): Barmer GEK - Arzneimittelreport-2015. Hg. v. Barmer GEK. Online verfügbar unter http://presse.barmer-gek.de/barmer/web/Portale/Presseportal/Subportal/Presseinformationen/Archiv/2015/151209-Arzneimittelreport-2015/PDF-Arzneimittelreport-2015,property=Data.pdf.</w:t>
      </w:r>
    </w:p>
    <w:p w:rsidR="00C30E37" w:rsidRDefault="00C30E37" w:rsidP="00C30E37">
      <w:pPr>
        <w:pStyle w:val="CitaviBibliographyEntry"/>
      </w:pPr>
      <w:bookmarkStart w:id="282" w:name="_CTVL0013389f7585f7b499eaf4dce8a447aaf51"/>
      <w:bookmarkEnd w:id="281"/>
      <w:r>
        <w:t>Glaeske, Gerd; Schicktanz, Christel (2015b): Barmer GEK - Infografiken zum Arzneimittelreport 2015. Hg. v. Barmer GEK. Online verfügbar unter http://presse.barmer-gek.de/barmer/web/Portale/Presseportal/Subportal/Presseinformationen/Archiv/2015/151209-Arzneimittelreport-2015/PDF-Infografiken-Arzneimittelreport-2015,property=Data.pdf.</w:t>
      </w:r>
    </w:p>
    <w:p w:rsidR="00C30E37" w:rsidRDefault="00C30E37" w:rsidP="00C30E37">
      <w:pPr>
        <w:pStyle w:val="CitaviBibliographyEntry"/>
      </w:pPr>
      <w:bookmarkStart w:id="283" w:name="_CTVL00159cbe27619de4488bf4ca4861a97df7b"/>
      <w:bookmarkEnd w:id="282"/>
      <w:r>
        <w:t>Gould, Odette N.; Todd, Laura; Irvine-Meek, Janice (2009): Adherence devices in a community sample. How are pillboxes used? (1).</w:t>
      </w:r>
    </w:p>
    <w:p w:rsidR="00C30E37" w:rsidRDefault="00C30E37" w:rsidP="00C30E37">
      <w:pPr>
        <w:pStyle w:val="CitaviBibliographyEntry"/>
      </w:pPr>
      <w:bookmarkStart w:id="284" w:name="_CTVL00162a0b79b93b741cdb0f09d624c4e37e3"/>
      <w:bookmarkEnd w:id="283"/>
      <w:r>
        <w:t>Grätzel von Grätz, Philipp; Baellensiefen, Wolfgang Phd.; Fersch, Michela; Thürmann, Petra A. (2016): Medikamente im Alter: Welche Wirkstoffe sind ungeeignet. Hg. v. Bundesministerium für Bildung und Forschung. Referat Gesundheitsforschung. Berlin. Online verfügbar unter https://www.bmbf.de/pub/Medikamente_im_Alter.pdf.</w:t>
      </w:r>
    </w:p>
    <w:p w:rsidR="00C30E37" w:rsidRDefault="00C30E37" w:rsidP="00C30E37">
      <w:pPr>
        <w:pStyle w:val="CitaviBibliographyEntry"/>
      </w:pPr>
      <w:bookmarkStart w:id="285" w:name="_CTVL001f83b88341bee495e8a7717b0767c220a"/>
      <w:bookmarkEnd w:id="284"/>
      <w:r>
        <w:t>Hagan, Pat (2015): THE TRUE COST OF MEDICATION NON-ADHERENCE. Online verfügbar unter http://www.letstakecareofit.com/wp-content/uploads/2015/10/The-True-Cost-of-Medication-Non-Adherence-Report.pdf.</w:t>
      </w:r>
    </w:p>
    <w:p w:rsidR="00C30E37" w:rsidRDefault="00C30E37" w:rsidP="00C30E37">
      <w:pPr>
        <w:pStyle w:val="CitaviBibliographyEntry"/>
      </w:pPr>
      <w:bookmarkStart w:id="286" w:name="_CTVL001a7680e004c3c4c699743099fa4acb028"/>
      <w:bookmarkEnd w:id="285"/>
      <w:r>
        <w:t>Hayes, Tamara L.; Cobbinah, Kofi; Dishongh, Terry; Kaye, Jeffrey A.; Kimel, Janna; Labhard, Michael et al. (2009): A study of medication-taking and unobtrusive, intelligent reminding (8).</w:t>
      </w:r>
    </w:p>
    <w:p w:rsidR="00C30E37" w:rsidRDefault="00C30E37" w:rsidP="00C30E37">
      <w:pPr>
        <w:pStyle w:val="CitaviBibliographyEntry"/>
      </w:pPr>
      <w:bookmarkStart w:id="287" w:name="_CTVL001df284c37d4ca4ee09f1a3ae236a224a8"/>
      <w:bookmarkEnd w:id="286"/>
      <w:r>
        <w:t>HERO Health LLC (2016): Hero. Online verfügbar unter https://herohealth.com, zuletzt geprüft am 05.10.2016.</w:t>
      </w:r>
    </w:p>
    <w:p w:rsidR="00C30E37" w:rsidRDefault="00C30E37" w:rsidP="00C30E37">
      <w:pPr>
        <w:pStyle w:val="CitaviBibliographyEntry"/>
      </w:pPr>
      <w:bookmarkStart w:id="288" w:name="_CTVL0019756b140bb4948f79950206949a31b73"/>
      <w:bookmarkEnd w:id="287"/>
      <w:r>
        <w:t>Hoffmann, Elke; Gordo, Laura Romeu; Nowossadeck, Sonja (2014): Lebenssituation älterer Menschen in Deutschland. Hg. v. Deutsches Zentrum für Altersfragen.</w:t>
      </w:r>
    </w:p>
    <w:p w:rsidR="00C30E37" w:rsidRDefault="00C30E37" w:rsidP="00C30E37">
      <w:pPr>
        <w:pStyle w:val="CitaviBibliographyEntry"/>
      </w:pPr>
      <w:bookmarkStart w:id="289" w:name="_CTVL001b2b2ea6be52b4f22b1c5cacc070211a8"/>
      <w:bookmarkEnd w:id="288"/>
      <w:r>
        <w:t>Joyce A. Cramer; Richard H. Mattson, M. D.; Mary L. Prevey, PhD; Richard D. Scheyer, M. D.; Valinda L. Ouellette, R. N. (1989): How Often Is Medication Taken as Prescribed? A Novel Assessment Technique. In: JAMA (Hg.): The Journal of the American Medical Association. 262. Aufl. (11).</w:t>
      </w:r>
    </w:p>
    <w:p w:rsidR="00C30E37" w:rsidRDefault="00C30E37" w:rsidP="00C30E37">
      <w:pPr>
        <w:pStyle w:val="CitaviBibliographyEntry"/>
      </w:pPr>
      <w:bookmarkStart w:id="290" w:name="_CTVL00112d50ec64d90464482f8d1736cd63dd1"/>
      <w:bookmarkEnd w:id="289"/>
      <w:r>
        <w:t>Keding, Hannah; Eggen, Bernd (2011): Wohnsituation älterer Menschen in BadenWürttemberg und Deutschland. In: Statistisches Landesamt Baden-Württemberg (Hg.): Statistisches Monatsheft Baden-Württemberg. Stuttgart, S. 12–19.</w:t>
      </w:r>
    </w:p>
    <w:p w:rsidR="00C30E37" w:rsidRDefault="00C30E37" w:rsidP="00C30E37">
      <w:pPr>
        <w:pStyle w:val="CitaviBibliographyEntry"/>
      </w:pPr>
      <w:bookmarkStart w:id="291" w:name="_CTVL0016b8b5fc0ce7e4566a8c8f741077b25e4"/>
      <w:bookmarkEnd w:id="290"/>
      <w:r>
        <w:t>Kirch, Wilhelm; Hoffmann, Thomas; Pfaff, Holger (2012): Prävention und Versorgung. 1. Aufl. s.l.: Georg Thieme Verlag KG. Online verfügbar unter http://ebooks.thieme.de/9783131694515.</w:t>
      </w:r>
    </w:p>
    <w:p w:rsidR="00C30E37" w:rsidRDefault="00C30E37" w:rsidP="00C30E37">
      <w:pPr>
        <w:pStyle w:val="CitaviBibliographyEntry"/>
      </w:pPr>
      <w:bookmarkStart w:id="292" w:name="_CTVL001b248b480bd2c4574969f261c0030da0b"/>
      <w:bookmarkEnd w:id="291"/>
      <w:r>
        <w:t>Luga, Aurel O.; McGuire, Maura (2014): Adherence and health care costs. In: Dove Press (Hg.): Journal of Risk Management and Healthcare Policy, S. 35–44. Online verfügbar unter http://www.ncbi.nlm.nih.gov/pmc/articles/PMC3934668/pdf/rmhp-7-035.pdf.</w:t>
      </w:r>
    </w:p>
    <w:p w:rsidR="00C30E37" w:rsidRDefault="00C30E37" w:rsidP="00C30E37">
      <w:pPr>
        <w:pStyle w:val="CitaviBibliographyEntry"/>
      </w:pPr>
      <w:bookmarkStart w:id="293" w:name="_CTVL001b363576cc49e4699b92ca2e329b73a4b"/>
      <w:bookmarkEnd w:id="292"/>
      <w:r>
        <w:t>Lundell, Jay; Kimel, Janna; Dishongh, Terry; Hayes, Tamara L.; Pavel, Misha; Kaye, Jeffrey A. (2010): Why Elders Forget to Take Their Meds: AProbe Study to Inform a Smart Reminding System. In: Chris D. Nugent und Juan Carlos Augusto (Hg.): Smart homes and beyond. ICOST 2006 : 4th International Conference on Smart Homes and Health Telematics. Amsterdam, Washington, DC: IOS Press (Assistive technology research series 1383-813X, v. 19), S. 98–105.</w:t>
      </w:r>
    </w:p>
    <w:p w:rsidR="00C30E37" w:rsidRDefault="00C30E37" w:rsidP="00C30E37">
      <w:pPr>
        <w:pStyle w:val="CitaviBibliographyEntry"/>
      </w:pPr>
      <w:bookmarkStart w:id="294" w:name="_CTVL00172390d328ea043f491f0e1107720a4cf"/>
      <w:bookmarkEnd w:id="293"/>
      <w:r>
        <w:t>Medminder (o. J.): Jon – Locked Pill Dispenser. Online verfügbar unter https://www.medminder.com/pill-dispensers-2/jon-locked-pill-dispenser/, zuletzt geprüft am 06.10.2016.</w:t>
      </w:r>
    </w:p>
    <w:p w:rsidR="00C30E37" w:rsidRDefault="00C30E37" w:rsidP="00C30E37">
      <w:pPr>
        <w:pStyle w:val="CitaviBibliographyEntry"/>
      </w:pPr>
      <w:bookmarkStart w:id="295" w:name="_CTVL001a8aa7f5d99bb4059a109cfc223362a96"/>
      <w:bookmarkEnd w:id="294"/>
      <w:r>
        <w:t>MedSignals / VitalSignals LLC (2014): MedSignals® Pill Case/Monitor. Online verfügbar unter http://www.medsignals.com/medsignals-pill-case, zuletzt geprüft am 05.10.2016.</w:t>
      </w:r>
    </w:p>
    <w:p w:rsidR="00C30E37" w:rsidRDefault="00C30E37" w:rsidP="00C30E37">
      <w:pPr>
        <w:pStyle w:val="CitaviBibliographyEntry"/>
      </w:pPr>
      <w:bookmarkStart w:id="296" w:name="_CTVL001e001c1bce9e646df9b862849b6016ddf"/>
      <w:bookmarkEnd w:id="295"/>
      <w:r>
        <w:t>Müller, Lotti; Petzold, Hilarion G. (2009): Resilienz und protektive Faktoren im Alter und ihre Bedeutung für den Social Support und die Psychotherapie bei älteren Menschen. Hg. v. Europäische Akademie für psychosoziale Gesundheit.</w:t>
      </w:r>
    </w:p>
    <w:p w:rsidR="00C30E37" w:rsidRDefault="00C30E37" w:rsidP="00C30E37">
      <w:pPr>
        <w:pStyle w:val="CitaviBibliographyEntry"/>
      </w:pPr>
      <w:bookmarkStart w:id="297" w:name="_CTVL00151a65ecac26342269711b00ad809971b"/>
      <w:bookmarkEnd w:id="296"/>
      <w:r>
        <w:t>Nadhem Kachroudi: Ambient Assisted Living.</w:t>
      </w:r>
    </w:p>
    <w:p w:rsidR="00C30E37" w:rsidRDefault="00C30E37" w:rsidP="00C30E37">
      <w:pPr>
        <w:pStyle w:val="CitaviBibliographyEntry"/>
      </w:pPr>
      <w:bookmarkStart w:id="298" w:name="_CTVL001ee77c3c7467849f2982e5fae2293d35d"/>
      <w:bookmarkEnd w:id="297"/>
      <w:r>
        <w:t>Pack, Jochen (2000): Zukunftsreport demographischer Wandel. Innovationsfähigkeit in einer alternden Gesellschaft. Bonn: bmb+f, Bundesministerium für Bildung und Forschung.</w:t>
      </w:r>
    </w:p>
    <w:p w:rsidR="00C30E37" w:rsidRDefault="00C30E37" w:rsidP="00C30E37">
      <w:pPr>
        <w:pStyle w:val="CitaviBibliographyEntry"/>
      </w:pPr>
      <w:bookmarkStart w:id="299" w:name="_CTVL0015204873007f141879e0245c1ff49e189"/>
      <w:bookmarkEnd w:id="298"/>
      <w:r>
        <w:t>Peter Georgieff (2009): Aktives Alter(n) und Technik. Nutzung der Informations- und Kommunikationstechnik (IKT) zur Erhaltung und Betreuung der Gesundheit älterer Menschen zu Hause. Hg. v. Fraunhofer-Institut für System- und Innovationsforschung.</w:t>
      </w:r>
    </w:p>
    <w:p w:rsidR="00C30E37" w:rsidRDefault="00C30E37" w:rsidP="00C30E37">
      <w:pPr>
        <w:pStyle w:val="CitaviBibliographyEntry"/>
      </w:pPr>
      <w:bookmarkStart w:id="300" w:name="_CTVL00103665879cc2544cb99e76aae26cf17ed"/>
      <w:bookmarkEnd w:id="299"/>
      <w:r>
        <w:t>Redaktionsteam Hannoversche (2016): STEIGENDE LEBENSERWARTUNG – WAS SIND GRÜNDE UND FOLGEN? Hg. v. Hannoversche Lebensversicherung AG / Hannoversche Direktversicherung AG. Online verfügbar unter https://www.hannoversche.de/aktuelles/steigende-lebenserwartung-was-sind-gruende-und-folgen.htm, zuletzt geprüft am 07.10.2016.</w:t>
      </w:r>
    </w:p>
    <w:p w:rsidR="00C30E37" w:rsidRDefault="00C30E37" w:rsidP="00C30E37">
      <w:pPr>
        <w:pStyle w:val="CitaviBibliographyEntry"/>
      </w:pPr>
      <w:bookmarkStart w:id="301" w:name="_CTVL0010ab5d93200024ef080b539bb05ea4e5c"/>
      <w:bookmarkEnd w:id="300"/>
      <w:r>
        <w:t>Renteln-Kruse, W.; Frilling, B.; Neumann, L.; Kuhlmey, A. (2014): Arzneimittel im Alter: De Gruyter.</w:t>
      </w:r>
    </w:p>
    <w:p w:rsidR="00C30E37" w:rsidRDefault="00C30E37" w:rsidP="00C30E37">
      <w:pPr>
        <w:pStyle w:val="CitaviBibliographyEntry"/>
      </w:pPr>
      <w:bookmarkStart w:id="302" w:name="_CTVL00161109b8704304c9ab772060dded12a78"/>
      <w:bookmarkEnd w:id="301"/>
      <w:r>
        <w:t>Rödel, Susanne (2012): Adhärenz in Zahlen: großes Problem, großes Potenzial. Online verfügbar unter http://www.healthcaremarketingblog.de/non-adhaerenz-kosten-folgen-potenzial, zuletzt geprüft am 08.10.2016.</w:t>
      </w:r>
    </w:p>
    <w:p w:rsidR="00C30E37" w:rsidRDefault="00C30E37" w:rsidP="00C30E37">
      <w:pPr>
        <w:pStyle w:val="CitaviBibliographyEntry"/>
      </w:pPr>
      <w:bookmarkStart w:id="303" w:name="_CTVL0013576f2aade584cf7b22c317ea1003249"/>
      <w:bookmarkEnd w:id="302"/>
      <w:r>
        <w:t>Sackmann, Reinhold (2007): Lebenslaufanalyse und Biografieforschung. Eine Einführung. 1. Aufl. Wiesbaden: VS Verlag für Sozialwissenschaften / GWV Fachverlage GmbH Wiesbaden (Studienskripten zur Soziologie). Online verfügbar unter http://dx.doi.org/10.1007/978-3-531-90606-5.</w:t>
      </w:r>
    </w:p>
    <w:p w:rsidR="00C30E37" w:rsidRDefault="00C30E37" w:rsidP="00C30E37">
      <w:pPr>
        <w:pStyle w:val="CitaviBibliographyEntry"/>
      </w:pPr>
      <w:bookmarkStart w:id="304" w:name="_CTVL001582481cde3d8446d9732b85342f85cb0"/>
      <w:bookmarkEnd w:id="303"/>
      <w:r>
        <w:t xml:space="preserve">Salgia, Aakash Sunil; Ganesan, K.; Raghunath, Ashwin (2015): Smart Pill Box. In: </w:t>
      </w:r>
      <w:bookmarkEnd w:id="304"/>
      <w:r w:rsidRPr="00C30E37">
        <w:rPr>
          <w:i/>
        </w:rPr>
        <w:t xml:space="preserve">Indian Journal of Science and Technology </w:t>
      </w:r>
      <w:r w:rsidRPr="00C30E37">
        <w:t>8 (S2), S. 95. DOI: 10.17485/ijst/2015/v8iS2/58744.</w:t>
      </w:r>
    </w:p>
    <w:p w:rsidR="00C30E37" w:rsidRDefault="00C30E37" w:rsidP="00C30E37">
      <w:pPr>
        <w:pStyle w:val="CitaviBibliographyEntry"/>
      </w:pPr>
      <w:bookmarkStart w:id="305" w:name="_CTVL001ca0b04c9131f4d6389b1b393d1bff40c"/>
      <w:r>
        <w:t>Schneekloth, U.; Wahl, H. W. (2008): Selbständigkeit und Hilfebedarf bei älteren Menschen in Privathaushalten: Pflegearrangements, Demenz, Versorgungsangebote: Kohlhammer. Online verfügbar unter https://books.google.de/books?id=jyu-Os6LcnoC.</w:t>
      </w:r>
    </w:p>
    <w:p w:rsidR="00C30E37" w:rsidRDefault="00C30E37" w:rsidP="00C30E37">
      <w:pPr>
        <w:pStyle w:val="CitaviBibliographyEntry"/>
      </w:pPr>
      <w:bookmarkStart w:id="306" w:name="_CTVL001357d9b9957e04c8086afe33b4812f37e"/>
      <w:bookmarkEnd w:id="305"/>
      <w:r>
        <w:t>SMRXT INC (2015): SMRxT. Online verfügbar unter https://www.smrxt.com, zuletzt geprüft am 06.10.2016.</w:t>
      </w:r>
    </w:p>
    <w:p w:rsidR="00C30E37" w:rsidRDefault="00C30E37" w:rsidP="00C30E37">
      <w:pPr>
        <w:pStyle w:val="CitaviBibliographyEntry"/>
      </w:pPr>
      <w:bookmarkStart w:id="307" w:name="_CTVL00154d7019342664800be5d0e4067963b73"/>
      <w:bookmarkEnd w:id="306"/>
      <w:r>
        <w:t>Statista (2016): Anzahl der Geburten und der Sterbefälle in Deutschland in den Jahren von 1950 bis 2015. Online verfügbar unter http://images.google.de/imgres?imgurl=http%3A%2F%2Fde.statista.com%2Fgraphic%2F1%2F161831%2Fgegenueberstellung-von-geburten-und-todesfaellen-in-deutschland.jpg&amp;imgrefurl=http%3A%2F%2Fde.statista.com%2Fstatistik%2Fdaten%2Fstudie%2F161831%2Fumfrage%2Fgegenueberstellung-von-geburten-und-todesfaellen-in-deutschland%2F&amp;h=716&amp;w=1000&amp;tbnid=cJoSdPuElgcObM%3A&amp;docid=AoMaBUWUkNfMxM&amp;ei=HyflV5vJAcLlUfPxuIAK&amp;tbm=isch&amp;client=opera&amp;iact=rc&amp;uact=3&amp;dur=699&amp;page=0&amp;start=0&amp;ndsp=16&amp;ved=0ahUKEwjb1MTBxaXPAhXCchQKHfM4DqAQMwgpKAswCw&amp;bih=630&amp;biw=1366, zuletzt geprüft am 07.10.2016.</w:t>
      </w:r>
    </w:p>
    <w:p w:rsidR="00C30E37" w:rsidRDefault="00C30E37" w:rsidP="00C30E37">
      <w:pPr>
        <w:pStyle w:val="CitaviBibliographyEntry"/>
      </w:pPr>
      <w:bookmarkStart w:id="308" w:name="_CTVL001d8b7b6bab52c4b269523fc4682bd88cf"/>
      <w:bookmarkEnd w:id="307"/>
      <w:r>
        <w:t>Statistisches Bundesamt (2015): Koordinierte Bevölkerungsvoruasberechnung für Deutschland. Online verfügbar unter http://www.destatis.de/bevoelkerungspyramide/, zuletzt geprüft am 02.10.2016.</w:t>
      </w:r>
    </w:p>
    <w:p w:rsidR="00C30E37" w:rsidRDefault="00C30E37" w:rsidP="00C30E37">
      <w:pPr>
        <w:pStyle w:val="CitaviBibliographyEntry"/>
      </w:pPr>
      <w:bookmarkStart w:id="309" w:name="_CTVL001e04693e9b6c0486b9d9ef4c70eeb58e8"/>
      <w:bookmarkEnd w:id="308"/>
      <w:r>
        <w:t>Statistisches Landesamt Baden-Württemberg (Hg.) (2011): Statistisches Monatsheft Baden-Württemberg. Stuttgart.</w:t>
      </w:r>
    </w:p>
    <w:p w:rsidR="00C30E37" w:rsidRDefault="00C30E37" w:rsidP="00C30E37">
      <w:pPr>
        <w:pStyle w:val="CitaviBibliographyEntry"/>
      </w:pPr>
      <w:bookmarkStart w:id="310" w:name="_CTVL00187d67e6315b44b1f9a5da39ed4e2c6f1"/>
      <w:bookmarkEnd w:id="309"/>
      <w:r>
        <w:t>Strese, Hartmut (2010): Ambient Assisted Living - ein zu hebender Schatz für Dienstleister. Hg. v. VDI/VDE Innovation + Technik GmbH. Online verfügbar unter http://www.vdivde-it.de/ips/archiv/mai-2010/ambient-assisted-living-ein-zu-hebender-schatz-fuer-dienstleister, zuletzt geprüft am 24.10.2016.</w:t>
      </w:r>
    </w:p>
    <w:p w:rsidR="00C30E37" w:rsidRDefault="00C30E37" w:rsidP="00C30E37">
      <w:pPr>
        <w:pStyle w:val="CitaviBibliographyEntry"/>
      </w:pPr>
      <w:bookmarkStart w:id="311" w:name="_CTVL001fdf64d49c0374fbb9f6be55e60e0e008"/>
      <w:bookmarkEnd w:id="310"/>
      <w:r>
        <w:t>Theussig, Sören (2012): AAL für ALLE? Nutzerakzeptanz-Steigerung von altersgerechten Assistenzsystemen (AAL) durch den Ansatz des Universal Design und Nutzerintegration. Online verfügbar unter http://nullbarriere.de/aal-fuer-alle.htm, zuletzt geprüft am 14.10.2016.</w:t>
      </w:r>
    </w:p>
    <w:p w:rsidR="00C30E37" w:rsidRDefault="00C30E37" w:rsidP="00C30E37">
      <w:pPr>
        <w:pStyle w:val="CitaviBibliographyEntry"/>
      </w:pPr>
      <w:bookmarkStart w:id="312" w:name="_CTVL0015b250e0c8efb46ae892ed3b68e8b73c7"/>
      <w:bookmarkEnd w:id="311"/>
      <w:r>
        <w:t>Thyrolf, Anja (2013): Ambient Assisted Living. Möglichkeiten, Grenzen und Voraussetzungen einer gerechten Verteilung altersgerechter Assistenzsysteme. Halle (Saale): Martin-Luther-Univ. Halle-Wittenberg Interdisziplinäres Zentrum Medizin-Ethik-Recht (Schriftenreihe Medizin - Ethik - Recht, 45).</w:t>
      </w:r>
    </w:p>
    <w:p w:rsidR="00C30E37" w:rsidRDefault="00C30E37" w:rsidP="00C30E37">
      <w:pPr>
        <w:pStyle w:val="CitaviBibliographyEntry"/>
      </w:pPr>
      <w:bookmarkStart w:id="313" w:name="_CTVL0013febbee27294488d9e98827bfba96e01"/>
      <w:bookmarkEnd w:id="312"/>
      <w:r>
        <w:t xml:space="preserve">Tomita, Machiko R.; Mann, William C.; Fraas, Linda F.; Stanton, Kathleen M. (2004): Predictors of the Use of Assistive Devices that Address Physical Impairments Among Community-Based Frail Elders. In: </w:t>
      </w:r>
      <w:bookmarkEnd w:id="313"/>
      <w:r w:rsidRPr="00C30E37">
        <w:rPr>
          <w:i/>
        </w:rPr>
        <w:t xml:space="preserve">j appl gerontol </w:t>
      </w:r>
      <w:r w:rsidRPr="00C30E37">
        <w:t>23 (2), S. 141–155. DOI: 10.1177/0733464804265606.</w:t>
      </w:r>
    </w:p>
    <w:p w:rsidR="00C30E37" w:rsidRDefault="00C30E37" w:rsidP="00C30E37">
      <w:pPr>
        <w:pStyle w:val="CitaviBibliographyEntry"/>
      </w:pPr>
      <w:bookmarkStart w:id="314" w:name="_CTVL00112c44df0467e4de1976b0abfa24e2f3b"/>
      <w:r>
        <w:t>Tricella Inc. (2015): Pillbox by Tricella. Online verfügbar unter http://www.tricella.com, zuletzt geprüft am 06.10.2016.</w:t>
      </w:r>
    </w:p>
    <w:p w:rsidR="00C30E37" w:rsidRDefault="00C30E37" w:rsidP="00C30E37">
      <w:pPr>
        <w:pStyle w:val="CitaviBibliographyEntry"/>
      </w:pPr>
      <w:bookmarkStart w:id="315" w:name="_CTVL00176b99440310d4b12bdcdd447df8f14f6"/>
      <w:bookmarkEnd w:id="314"/>
      <w:r>
        <w:t xml:space="preserve">van den Boogaard, Jossy; Lyimo, Ramsey A.; Boeree, Martin J.; Kibiki, Gibson S.; Aarnoutse, Rob E. (2011): Electronic monitoring of treatment adherence and validation of alternative adherence measures in tuberculosis patients: a pilot study. In: </w:t>
      </w:r>
      <w:bookmarkEnd w:id="315"/>
      <w:r w:rsidRPr="00C30E37">
        <w:rPr>
          <w:i/>
        </w:rPr>
        <w:t xml:space="preserve">Bulletin of the World Health Organization </w:t>
      </w:r>
      <w:r w:rsidRPr="00C30E37">
        <w:t>89 (9), S. 632–639. DOI: 10.2471/BLT.11.086462.</w:t>
      </w:r>
    </w:p>
    <w:p w:rsidR="00C30E37" w:rsidRDefault="00C30E37" w:rsidP="00C30E37">
      <w:pPr>
        <w:pStyle w:val="CitaviBibliographyEntry"/>
      </w:pPr>
      <w:bookmarkStart w:id="316" w:name="_CTVL001a3e301fa733f4818ac48c6d44a177d19"/>
      <w:r>
        <w:t>WEALTHTAXI (o. J.): Product Description. Online verfügbar unter http://www.getiremember.com/Home/Description?Length=4, zuletzt geprüft am 06.10.2016.</w:t>
      </w:r>
    </w:p>
    <w:p w:rsidR="009D42D9" w:rsidRPr="00F51116" w:rsidRDefault="00C30E37" w:rsidP="00C30E37">
      <w:pPr>
        <w:pStyle w:val="CitaviBibliographyEntry"/>
      </w:pPr>
      <w:bookmarkStart w:id="317" w:name="_CTVL001158081f0142542deafaecc3d5386ad04"/>
      <w:bookmarkEnd w:id="316"/>
      <w:r>
        <w:t>Weineck, Jürgen (2004): Sportbiologie. 9. Aufl. Balingen: Spitta-Verl.</w:t>
      </w:r>
      <w:bookmarkEnd w:id="317"/>
      <w:r w:rsidR="009D42D9">
        <w:fldChar w:fldCharType="end"/>
      </w:r>
    </w:p>
    <w:p w:rsidR="009D42D9" w:rsidRPr="009D42D9" w:rsidRDefault="009D42D9" w:rsidP="009D42D9"/>
    <w:p w:rsidR="009D42D9" w:rsidRDefault="009D42D9" w:rsidP="009D42D9">
      <w:pPr>
        <w:pStyle w:val="CitaviBibliographyEntry"/>
        <w:rPr>
          <w:b/>
        </w:rPr>
      </w:pPr>
      <w:bookmarkStart w:id="318" w:name="_CTVL001cb0080da91454f4e903a83699d3e23b8"/>
    </w:p>
    <w:bookmarkEnd w:id="318"/>
    <w:p w:rsidR="000038CA" w:rsidRDefault="000038CA">
      <w:pPr>
        <w:spacing w:after="200" w:line="276" w:lineRule="auto"/>
        <w:rPr>
          <w:rFonts w:ascii="Arial" w:eastAsiaTheme="majorEastAsia" w:hAnsi="Arial" w:cs="Arial"/>
          <w:b/>
          <w:bCs/>
          <w:color w:val="4F81BD" w:themeColor="accent1"/>
          <w:sz w:val="26"/>
          <w:szCs w:val="26"/>
        </w:rPr>
      </w:pPr>
      <w:r>
        <w:rPr>
          <w:rFonts w:ascii="Arial" w:hAnsi="Arial" w:cs="Arial"/>
        </w:rPr>
        <w:br w:type="page"/>
      </w:r>
    </w:p>
    <w:p w:rsidR="000038CA" w:rsidRPr="00E238E9" w:rsidRDefault="000038CA" w:rsidP="000038CA">
      <w:pPr>
        <w:pStyle w:val="berschrift1"/>
        <w:rPr>
          <w:color w:val="4F81BD" w:themeColor="accent1"/>
        </w:rPr>
      </w:pPr>
      <w:bookmarkStart w:id="319" w:name="_Toc314399566"/>
      <w:bookmarkStart w:id="320" w:name="_Toc428201629"/>
      <w:bookmarkStart w:id="321" w:name="_Toc462231048"/>
      <w:bookmarkStart w:id="322" w:name="_Toc467844697"/>
      <w:r w:rsidRPr="00E238E9">
        <w:rPr>
          <w:color w:val="4F81BD" w:themeColor="accent1"/>
        </w:rPr>
        <w:t>Ehrenwörtliche Erklärung</w:t>
      </w:r>
      <w:bookmarkEnd w:id="319"/>
      <w:bookmarkEnd w:id="320"/>
      <w:bookmarkEnd w:id="321"/>
      <w:bookmarkEnd w:id="322"/>
    </w:p>
    <w:p w:rsidR="000038CA" w:rsidRPr="002169F4" w:rsidRDefault="000038CA" w:rsidP="000038CA">
      <w:pPr>
        <w:rPr>
          <w:rFonts w:ascii="Arial" w:hAnsi="Arial" w:cs="Arial"/>
        </w:rPr>
      </w:pPr>
    </w:p>
    <w:p w:rsidR="000038CA" w:rsidRPr="002169F4"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rsidR="000038CA" w:rsidRPr="002169F4" w:rsidRDefault="000038CA" w:rsidP="000038CA">
      <w:pPr>
        <w:pBdr>
          <w:top w:val="single" w:sz="4" w:space="1" w:color="auto"/>
          <w:left w:val="single" w:sz="4" w:space="4" w:color="auto"/>
          <w:bottom w:val="single" w:sz="4" w:space="1" w:color="auto"/>
          <w:right w:val="single" w:sz="4" w:space="4" w:color="auto"/>
        </w:pBdr>
        <w:rPr>
          <w:rFonts w:ascii="Arial" w:hAnsi="Arial" w:cs="Arial"/>
        </w:rPr>
      </w:pPr>
      <w:r w:rsidRPr="002169F4">
        <w:rPr>
          <w:rFonts w:ascii="Arial" w:hAnsi="Arial" w:cs="Arial"/>
        </w:rPr>
        <w:t>„Ich versichere, dass ich die beiliegende Arbeit ohne Hilfe Dritter und ohne Benutzung anderer als der angegebenen Quellen und Hilfsmittel angefertigt und die den benutzten Quellen wörtlich und inhaltlich entnommenen Stellen als solche kenntlich gemacht habe. Diese Arbeit hat in gleicher oder ähnlicher Form noch keiner Prüfungsbehörde vorgelegen.“</w:t>
      </w:r>
    </w:p>
    <w:p w:rsidR="000038CA" w:rsidRPr="002169F4"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rsidR="000038CA" w:rsidRPr="002169F4"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rsidR="000038CA" w:rsidRPr="002169F4"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rsidR="000038CA" w:rsidRPr="002169F4"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rsidR="000038CA" w:rsidRPr="002169F4" w:rsidRDefault="000038CA" w:rsidP="000038CA">
      <w:pPr>
        <w:pBdr>
          <w:top w:val="single" w:sz="4" w:space="1" w:color="auto"/>
          <w:left w:val="single" w:sz="4" w:space="4" w:color="auto"/>
          <w:bottom w:val="single" w:sz="4" w:space="1" w:color="auto"/>
          <w:right w:val="single" w:sz="4" w:space="4" w:color="auto"/>
        </w:pBdr>
        <w:rPr>
          <w:rFonts w:ascii="Arial" w:hAnsi="Arial" w:cs="Arial"/>
        </w:rPr>
      </w:pPr>
      <w:r w:rsidRPr="002169F4">
        <w:rPr>
          <w:rFonts w:ascii="Arial" w:hAnsi="Arial" w:cs="Arial"/>
        </w:rPr>
        <w:t xml:space="preserve">Ort, Datum </w:t>
      </w:r>
      <w:r w:rsidRPr="002169F4">
        <w:rPr>
          <w:rFonts w:ascii="Arial" w:hAnsi="Arial" w:cs="Arial"/>
        </w:rPr>
        <w:tab/>
      </w:r>
      <w:r w:rsidRPr="002169F4">
        <w:rPr>
          <w:rFonts w:ascii="Arial" w:hAnsi="Arial" w:cs="Arial"/>
        </w:rPr>
        <w:tab/>
      </w:r>
      <w:r w:rsidRPr="002169F4">
        <w:rPr>
          <w:rFonts w:ascii="Arial" w:hAnsi="Arial" w:cs="Arial"/>
        </w:rPr>
        <w:tab/>
      </w:r>
      <w:r w:rsidRPr="002169F4">
        <w:rPr>
          <w:rFonts w:ascii="Arial" w:hAnsi="Arial" w:cs="Arial"/>
        </w:rPr>
        <w:tab/>
      </w:r>
      <w:r w:rsidRPr="002169F4">
        <w:rPr>
          <w:rFonts w:ascii="Arial" w:hAnsi="Arial" w:cs="Arial"/>
        </w:rPr>
        <w:tab/>
      </w:r>
      <w:r w:rsidRPr="002169F4">
        <w:rPr>
          <w:rFonts w:ascii="Arial" w:hAnsi="Arial" w:cs="Arial"/>
        </w:rPr>
        <w:tab/>
      </w:r>
      <w:r w:rsidRPr="002169F4">
        <w:rPr>
          <w:rFonts w:ascii="Arial" w:hAnsi="Arial" w:cs="Arial"/>
        </w:rPr>
        <w:tab/>
        <w:t>Unterschrift</w:t>
      </w:r>
    </w:p>
    <w:p w:rsidR="000038CA" w:rsidRPr="002169F4" w:rsidRDefault="000038CA" w:rsidP="000038CA">
      <w:pPr>
        <w:pBdr>
          <w:top w:val="single" w:sz="4" w:space="1" w:color="auto"/>
          <w:left w:val="single" w:sz="4" w:space="4" w:color="auto"/>
          <w:bottom w:val="single" w:sz="4" w:space="1" w:color="auto"/>
          <w:right w:val="single" w:sz="4" w:space="4" w:color="auto"/>
        </w:pBdr>
        <w:rPr>
          <w:rFonts w:ascii="Arial" w:hAnsi="Arial" w:cs="Arial"/>
        </w:rPr>
      </w:pPr>
    </w:p>
    <w:p w:rsidR="000038CA" w:rsidRDefault="000038CA" w:rsidP="000038CA">
      <w:pPr>
        <w:pStyle w:val="Listenabsatz"/>
        <w:ind w:left="0"/>
      </w:pPr>
    </w:p>
    <w:sectPr w:rsidR="000038CA" w:rsidSect="00A0475D">
      <w:footerReference w:type="default" r:id="rId36"/>
      <w:pgSz w:w="11906" w:h="16838"/>
      <w:pgMar w:top="1418" w:right="851" w:bottom="1418" w:left="1701" w:header="709" w:footer="709" w:gutter="0"/>
      <w:pgNumType w:fmt="upperRoman" w:start="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65AA3" w:rsidRDefault="00665AA3" w:rsidP="00AD0E32">
      <w:r>
        <w:separator/>
      </w:r>
    </w:p>
  </w:endnote>
  <w:endnote w:type="continuationSeparator" w:id="0">
    <w:p w:rsidR="00665AA3" w:rsidRDefault="00665AA3" w:rsidP="00AD0E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41FD6" w:rsidRDefault="00941FD6">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41FD6" w:rsidRPr="00451896" w:rsidRDefault="00941FD6" w:rsidP="00AD0E32">
    <w:pPr>
      <w:pStyle w:val="Fuzeile"/>
      <w:pBdr>
        <w:top w:val="single" w:sz="4" w:space="1" w:color="auto"/>
      </w:pBdr>
      <w:rPr>
        <w:rFonts w:ascii="Arial" w:eastAsiaTheme="majorEastAsia" w:hAnsi="Arial" w:cs="Arial"/>
        <w:sz w:val="20"/>
      </w:rPr>
    </w:pPr>
    <w:r>
      <w:rPr>
        <w:rFonts w:ascii="Arial" w:eastAsiaTheme="majorEastAsia" w:hAnsi="Arial" w:cs="Arial"/>
        <w:sz w:val="20"/>
      </w:rPr>
      <w:t>Waldemar Jaufmann</w:t>
    </w:r>
    <w:r w:rsidRPr="00451896">
      <w:rPr>
        <w:rFonts w:ascii="Arial" w:eastAsiaTheme="majorEastAsia" w:hAnsi="Arial" w:cs="Arial"/>
        <w:sz w:val="20"/>
      </w:rPr>
      <w:ptab w:relativeTo="margin" w:alignment="right" w:leader="none"/>
    </w:r>
    <w:r w:rsidRPr="00451896">
      <w:rPr>
        <w:rFonts w:ascii="Arial" w:eastAsiaTheme="majorEastAsia" w:hAnsi="Arial" w:cs="Arial"/>
        <w:sz w:val="20"/>
      </w:rPr>
      <w:t xml:space="preserve">Seite </w:t>
    </w:r>
    <w:r w:rsidRPr="00451896">
      <w:rPr>
        <w:rFonts w:ascii="Arial" w:eastAsiaTheme="minorEastAsia" w:hAnsi="Arial" w:cs="Arial"/>
        <w:sz w:val="20"/>
      </w:rPr>
      <w:fldChar w:fldCharType="begin"/>
    </w:r>
    <w:r w:rsidRPr="00451896">
      <w:rPr>
        <w:rFonts w:ascii="Arial" w:hAnsi="Arial" w:cs="Arial"/>
        <w:sz w:val="20"/>
      </w:rPr>
      <w:instrText>PAGE   \* MERGEFORMAT</w:instrText>
    </w:r>
    <w:r w:rsidRPr="00451896">
      <w:rPr>
        <w:rFonts w:ascii="Arial" w:eastAsiaTheme="minorEastAsia" w:hAnsi="Arial" w:cs="Arial"/>
        <w:sz w:val="20"/>
      </w:rPr>
      <w:fldChar w:fldCharType="separate"/>
    </w:r>
    <w:r w:rsidR="000231B9" w:rsidRPr="000231B9">
      <w:rPr>
        <w:rFonts w:ascii="Arial" w:eastAsiaTheme="majorEastAsia" w:hAnsi="Arial" w:cs="Arial"/>
        <w:noProof/>
        <w:sz w:val="20"/>
      </w:rPr>
      <w:t>VII</w:t>
    </w:r>
    <w:r w:rsidRPr="00451896">
      <w:rPr>
        <w:rFonts w:ascii="Arial" w:eastAsiaTheme="majorEastAsia" w:hAnsi="Arial" w:cs="Arial"/>
        <w:sz w:val="20"/>
      </w:rPr>
      <w:fldChar w:fldCharType="end"/>
    </w:r>
  </w:p>
  <w:p w:rsidR="00941FD6" w:rsidRPr="00451896" w:rsidRDefault="00941FD6">
    <w:pPr>
      <w:pStyle w:val="Fuzeile"/>
      <w:rPr>
        <w:rFonts w:ascii="Arial" w:hAnsi="Arial" w:cs="Arial"/>
        <w:sz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41FD6" w:rsidRDefault="00941FD6">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41FD6" w:rsidRPr="00451896" w:rsidRDefault="00941FD6" w:rsidP="00AD0E32">
    <w:pPr>
      <w:pStyle w:val="Fuzeile"/>
      <w:pBdr>
        <w:top w:val="single" w:sz="4" w:space="1" w:color="auto"/>
      </w:pBdr>
      <w:rPr>
        <w:rFonts w:ascii="Arial" w:eastAsiaTheme="majorEastAsia" w:hAnsi="Arial" w:cs="Arial"/>
        <w:sz w:val="20"/>
      </w:rPr>
    </w:pPr>
    <w:r>
      <w:rPr>
        <w:rFonts w:ascii="Arial" w:eastAsiaTheme="majorEastAsia" w:hAnsi="Arial" w:cs="Arial"/>
        <w:sz w:val="20"/>
      </w:rPr>
      <w:t>Waldemar Jaufmann</w:t>
    </w:r>
    <w:r w:rsidRPr="00451896">
      <w:rPr>
        <w:rFonts w:ascii="Arial" w:eastAsiaTheme="majorEastAsia" w:hAnsi="Arial" w:cs="Arial"/>
        <w:sz w:val="20"/>
      </w:rPr>
      <w:ptab w:relativeTo="margin" w:alignment="right" w:leader="none"/>
    </w:r>
    <w:r w:rsidRPr="00451896">
      <w:rPr>
        <w:rFonts w:ascii="Arial" w:eastAsiaTheme="majorEastAsia" w:hAnsi="Arial" w:cs="Arial"/>
        <w:sz w:val="20"/>
      </w:rPr>
      <w:t xml:space="preserve">Seite </w:t>
    </w:r>
    <w:r w:rsidRPr="00451896">
      <w:rPr>
        <w:rFonts w:ascii="Arial" w:eastAsiaTheme="minorEastAsia" w:hAnsi="Arial" w:cs="Arial"/>
        <w:sz w:val="20"/>
      </w:rPr>
      <w:fldChar w:fldCharType="begin"/>
    </w:r>
    <w:r w:rsidRPr="00451896">
      <w:rPr>
        <w:rFonts w:ascii="Arial" w:hAnsi="Arial" w:cs="Arial"/>
        <w:sz w:val="20"/>
      </w:rPr>
      <w:instrText>PAGE   \* MERGEFORMAT</w:instrText>
    </w:r>
    <w:r w:rsidRPr="00451896">
      <w:rPr>
        <w:rFonts w:ascii="Arial" w:eastAsiaTheme="minorEastAsia" w:hAnsi="Arial" w:cs="Arial"/>
        <w:sz w:val="20"/>
      </w:rPr>
      <w:fldChar w:fldCharType="separate"/>
    </w:r>
    <w:r w:rsidR="000231B9" w:rsidRPr="000231B9">
      <w:rPr>
        <w:rFonts w:ascii="Arial" w:eastAsiaTheme="majorEastAsia" w:hAnsi="Arial" w:cs="Arial"/>
        <w:noProof/>
        <w:sz w:val="20"/>
      </w:rPr>
      <w:t>1</w:t>
    </w:r>
    <w:r w:rsidRPr="00451896">
      <w:rPr>
        <w:rFonts w:ascii="Arial" w:eastAsiaTheme="majorEastAsia" w:hAnsi="Arial" w:cs="Arial"/>
        <w:sz w:val="20"/>
      </w:rPr>
      <w:fldChar w:fldCharType="end"/>
    </w:r>
  </w:p>
  <w:p w:rsidR="00941FD6" w:rsidRPr="00451896" w:rsidRDefault="00941FD6">
    <w:pPr>
      <w:pStyle w:val="Fuzeile"/>
      <w:rPr>
        <w:rFonts w:ascii="Arial" w:hAnsi="Arial" w:cs="Arial"/>
        <w:sz w:val="20"/>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41FD6" w:rsidRPr="00451896" w:rsidRDefault="00941FD6" w:rsidP="007838EF">
    <w:pPr>
      <w:pStyle w:val="Fuzeile"/>
      <w:pBdr>
        <w:top w:val="single" w:sz="4" w:space="1" w:color="auto"/>
      </w:pBdr>
      <w:rPr>
        <w:rFonts w:ascii="Arial" w:eastAsiaTheme="majorEastAsia" w:hAnsi="Arial" w:cs="Arial"/>
        <w:sz w:val="20"/>
      </w:rPr>
    </w:pPr>
    <w:r>
      <w:rPr>
        <w:rFonts w:ascii="Arial" w:eastAsiaTheme="majorEastAsia" w:hAnsi="Arial" w:cs="Arial"/>
        <w:sz w:val="20"/>
      </w:rPr>
      <w:t>Waldemar Jaufmann</w:t>
    </w:r>
    <w:r w:rsidRPr="00451896">
      <w:rPr>
        <w:rFonts w:ascii="Arial" w:eastAsiaTheme="majorEastAsia" w:hAnsi="Arial" w:cs="Arial"/>
        <w:sz w:val="20"/>
      </w:rPr>
      <w:ptab w:relativeTo="margin" w:alignment="right" w:leader="none"/>
    </w:r>
    <w:r w:rsidRPr="00451896">
      <w:rPr>
        <w:rFonts w:ascii="Arial" w:eastAsiaTheme="majorEastAsia" w:hAnsi="Arial" w:cs="Arial"/>
        <w:sz w:val="20"/>
      </w:rPr>
      <w:t xml:space="preserve">Seite </w:t>
    </w:r>
    <w:r w:rsidRPr="00451896">
      <w:rPr>
        <w:rFonts w:ascii="Arial" w:eastAsiaTheme="minorEastAsia" w:hAnsi="Arial" w:cs="Arial"/>
        <w:sz w:val="20"/>
      </w:rPr>
      <w:fldChar w:fldCharType="begin"/>
    </w:r>
    <w:r w:rsidRPr="00451896">
      <w:rPr>
        <w:rFonts w:ascii="Arial" w:hAnsi="Arial" w:cs="Arial"/>
        <w:sz w:val="20"/>
      </w:rPr>
      <w:instrText>PAGE   \* MERGEFORMAT</w:instrText>
    </w:r>
    <w:r w:rsidRPr="00451896">
      <w:rPr>
        <w:rFonts w:ascii="Arial" w:eastAsiaTheme="minorEastAsia" w:hAnsi="Arial" w:cs="Arial"/>
        <w:sz w:val="20"/>
      </w:rPr>
      <w:fldChar w:fldCharType="separate"/>
    </w:r>
    <w:r w:rsidR="000231B9" w:rsidRPr="000231B9">
      <w:rPr>
        <w:rFonts w:ascii="Arial" w:eastAsiaTheme="majorEastAsia" w:hAnsi="Arial" w:cs="Arial"/>
        <w:noProof/>
        <w:sz w:val="20"/>
      </w:rPr>
      <w:t>IX</w:t>
    </w:r>
    <w:r w:rsidRPr="00451896">
      <w:rPr>
        <w:rFonts w:ascii="Arial" w:eastAsiaTheme="majorEastAsia" w:hAnsi="Arial" w:cs="Arial"/>
        <w:sz w:val="20"/>
      </w:rPr>
      <w:fldChar w:fldCharType="end"/>
    </w:r>
  </w:p>
  <w:p w:rsidR="00941FD6" w:rsidRPr="00451896" w:rsidRDefault="00941FD6">
    <w:pPr>
      <w:pStyle w:val="Fuzeile"/>
      <w:rPr>
        <w:rFonts w:ascii="Arial" w:hAnsi="Arial" w:cs="Arial"/>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65AA3" w:rsidRDefault="00665AA3" w:rsidP="00AD0E32">
      <w:r>
        <w:separator/>
      </w:r>
    </w:p>
  </w:footnote>
  <w:footnote w:type="continuationSeparator" w:id="0">
    <w:p w:rsidR="00665AA3" w:rsidRDefault="00665AA3" w:rsidP="00AD0E3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41FD6" w:rsidRDefault="00941FD6">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41FD6" w:rsidRPr="00451896" w:rsidRDefault="00941FD6" w:rsidP="004744C8">
    <w:pPr>
      <w:pStyle w:val="Kopfzeile"/>
      <w:pBdr>
        <w:bottom w:val="single" w:sz="4" w:space="1" w:color="auto"/>
      </w:pBdr>
      <w:rPr>
        <w:rFonts w:ascii="Arial" w:hAnsi="Arial" w:cs="Arial"/>
        <w:sz w:val="20"/>
      </w:rPr>
    </w:pPr>
    <w:r>
      <w:rPr>
        <w:rFonts w:ascii="Arial" w:eastAsiaTheme="majorEastAsia" w:hAnsi="Arial" w:cs="Arial"/>
        <w:sz w:val="20"/>
      </w:rPr>
      <w:fldChar w:fldCharType="begin"/>
    </w:r>
    <w:r>
      <w:rPr>
        <w:rFonts w:ascii="Arial" w:eastAsiaTheme="majorEastAsia" w:hAnsi="Arial" w:cs="Arial"/>
        <w:sz w:val="20"/>
      </w:rPr>
      <w:instrText xml:space="preserve"> STYLEREF  "Überschrift 1"  \* MERGEFORMAT </w:instrText>
    </w:r>
    <w:r w:rsidR="000231B9">
      <w:rPr>
        <w:rFonts w:ascii="Arial" w:eastAsiaTheme="majorEastAsia" w:hAnsi="Arial" w:cs="Arial"/>
        <w:sz w:val="20"/>
      </w:rPr>
      <w:fldChar w:fldCharType="separate"/>
    </w:r>
    <w:r w:rsidR="000231B9">
      <w:rPr>
        <w:rFonts w:ascii="Arial" w:eastAsiaTheme="majorEastAsia" w:hAnsi="Arial" w:cs="Arial"/>
        <w:noProof/>
        <w:sz w:val="20"/>
      </w:rPr>
      <w:t>Abbildungsverzeichnis</w:t>
    </w:r>
    <w:r>
      <w:rPr>
        <w:rFonts w:ascii="Arial" w:eastAsiaTheme="majorEastAsia" w:hAnsi="Arial" w:cs="Arial"/>
        <w:sz w:val="20"/>
      </w:rPr>
      <w:fldChar w:fldCharType="end"/>
    </w:r>
  </w:p>
  <w:p w:rsidR="00941FD6" w:rsidRPr="004744C8" w:rsidRDefault="00941FD6" w:rsidP="004744C8">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41FD6" w:rsidRDefault="00941FD6">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41FD6" w:rsidRPr="00C8219C" w:rsidRDefault="00941FD6" w:rsidP="00845AE0">
    <w:pPr>
      <w:pStyle w:val="Kopfzeile"/>
      <w:pBdr>
        <w:bottom w:val="single" w:sz="4" w:space="1" w:color="auto"/>
      </w:pBdr>
      <w:tabs>
        <w:tab w:val="clear" w:pos="4536"/>
        <w:tab w:val="clear" w:pos="9072"/>
        <w:tab w:val="left" w:pos="5985"/>
      </w:tabs>
      <w:rPr>
        <w:rFonts w:ascii="Arial" w:eastAsiaTheme="majorEastAsia" w:hAnsi="Arial" w:cs="Arial"/>
        <w:sz w:val="20"/>
      </w:rPr>
    </w:pPr>
    <w:r>
      <w:rPr>
        <w:rFonts w:ascii="Arial" w:eastAsiaTheme="majorEastAsia" w:hAnsi="Arial" w:cs="Arial"/>
        <w:sz w:val="20"/>
      </w:rPr>
      <w:fldChar w:fldCharType="begin"/>
    </w:r>
    <w:r>
      <w:rPr>
        <w:rFonts w:ascii="Arial" w:eastAsiaTheme="majorEastAsia" w:hAnsi="Arial" w:cs="Arial"/>
        <w:sz w:val="20"/>
      </w:rPr>
      <w:instrText xml:space="preserve"> STYLEREF  "Überschrift 1"  \* MERGEFORMAT </w:instrText>
    </w:r>
    <w:r>
      <w:rPr>
        <w:rFonts w:ascii="Arial" w:eastAsiaTheme="majorEastAsia" w:hAnsi="Arial" w:cs="Arial"/>
        <w:sz w:val="20"/>
      </w:rPr>
      <w:fldChar w:fldCharType="end"/>
    </w:r>
    <w:r w:rsidRPr="00C8219C">
      <w:rPr>
        <w:rFonts w:ascii="Arial" w:eastAsiaTheme="majorEastAsia" w:hAnsi="Arial" w:cs="Arial"/>
        <w:sz w:val="20"/>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24DC7B9C"/>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E15AE2C4"/>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804C7A2A"/>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591E5FC6"/>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1ECE21C6"/>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31E157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9744F3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B36B13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E0653A"/>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3423B12"/>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A6D30E5"/>
    <w:multiLevelType w:val="hybridMultilevel"/>
    <w:tmpl w:val="C422FBEE"/>
    <w:lvl w:ilvl="0" w:tplc="648EFDC6">
      <w:start w:val="1"/>
      <w:numFmt w:val="decimal"/>
      <w:lvlText w:val="[%1]"/>
      <w:lvlJc w:val="left"/>
      <w:pPr>
        <w:ind w:left="36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0A8127DB"/>
    <w:multiLevelType w:val="multilevel"/>
    <w:tmpl w:val="BD4A6F98"/>
    <w:lvl w:ilvl="0">
      <w:start w:val="1"/>
      <w:numFmt w:val="decimal"/>
      <w:lvlText w:val="[%1]"/>
      <w:lvlJc w:val="left"/>
      <w:pPr>
        <w:ind w:left="360" w:hanging="360"/>
      </w:pPr>
      <w:rPr>
        <w:rFonts w:hint="default"/>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0B8236E1"/>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159A6DD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25AD2286"/>
    <w:multiLevelType w:val="hybridMultilevel"/>
    <w:tmpl w:val="5C6C326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2DCC2D63"/>
    <w:multiLevelType w:val="hybridMultilevel"/>
    <w:tmpl w:val="D7428DBA"/>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6" w15:restartNumberingAfterBreak="0">
    <w:nsid w:val="38BC4566"/>
    <w:multiLevelType w:val="hybridMultilevel"/>
    <w:tmpl w:val="43882C8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43846448"/>
    <w:multiLevelType w:val="hybridMultilevel"/>
    <w:tmpl w:val="C99C012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50D95EC0"/>
    <w:multiLevelType w:val="hybridMultilevel"/>
    <w:tmpl w:val="714CEA16"/>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9" w15:restartNumberingAfterBreak="0">
    <w:nsid w:val="531B0981"/>
    <w:multiLevelType w:val="hybridMultilevel"/>
    <w:tmpl w:val="9E42C03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5DB07BD8"/>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62E95C79"/>
    <w:multiLevelType w:val="hybridMultilevel"/>
    <w:tmpl w:val="A69C45B2"/>
    <w:lvl w:ilvl="0" w:tplc="8AE61150">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67F61361"/>
    <w:multiLevelType w:val="multilevel"/>
    <w:tmpl w:val="0407001F"/>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504" w:hanging="504"/>
      </w:pPr>
    </w:lvl>
    <w:lvl w:ilvl="3">
      <w:start w:val="1"/>
      <w:numFmt w:val="decimal"/>
      <w:lvlText w:val="%1.%2.%3.%4."/>
      <w:lvlJc w:val="left"/>
      <w:pPr>
        <w:ind w:left="64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7181387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7"/>
  </w:num>
  <w:num w:numId="2">
    <w:abstractNumId w:val="22"/>
  </w:num>
  <w:num w:numId="3">
    <w:abstractNumId w:val="11"/>
  </w:num>
  <w:num w:numId="4">
    <w:abstractNumId w:val="19"/>
  </w:num>
  <w:num w:numId="5">
    <w:abstractNumId w:val="10"/>
  </w:num>
  <w:num w:numId="6">
    <w:abstractNumId w:val="21"/>
  </w:num>
  <w:num w:numId="7">
    <w:abstractNumId w:val="0"/>
  </w:num>
  <w:num w:numId="8">
    <w:abstractNumId w:val="1"/>
  </w:num>
  <w:num w:numId="9">
    <w:abstractNumId w:val="2"/>
  </w:num>
  <w:num w:numId="10">
    <w:abstractNumId w:val="3"/>
  </w:num>
  <w:num w:numId="11">
    <w:abstractNumId w:val="4"/>
  </w:num>
  <w:num w:numId="12">
    <w:abstractNumId w:val="5"/>
  </w:num>
  <w:num w:numId="13">
    <w:abstractNumId w:val="6"/>
  </w:num>
  <w:num w:numId="14">
    <w:abstractNumId w:val="7"/>
  </w:num>
  <w:num w:numId="15">
    <w:abstractNumId w:val="8"/>
  </w:num>
  <w:num w:numId="16">
    <w:abstractNumId w:val="9"/>
  </w:num>
  <w:num w:numId="17">
    <w:abstractNumId w:val="18"/>
  </w:num>
  <w:num w:numId="18">
    <w:abstractNumId w:val="15"/>
  </w:num>
  <w:num w:numId="19">
    <w:abstractNumId w:val="13"/>
  </w:num>
  <w:num w:numId="20">
    <w:abstractNumId w:val="20"/>
  </w:num>
  <w:num w:numId="21">
    <w:abstractNumId w:val="12"/>
  </w:num>
  <w:num w:numId="22">
    <w:abstractNumId w:val="23"/>
  </w:num>
  <w:num w:numId="23">
    <w:abstractNumId w:val="14"/>
  </w:num>
  <w:num w:numId="24">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activeWritingStyle w:appName="MSWord" w:lang="de-DE" w:vendorID="64" w:dllVersion="0" w:nlCheck="1" w:checkStyle="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323BD"/>
    <w:rsid w:val="000008F5"/>
    <w:rsid w:val="00002579"/>
    <w:rsid w:val="000038CA"/>
    <w:rsid w:val="00004506"/>
    <w:rsid w:val="00004E6B"/>
    <w:rsid w:val="00005748"/>
    <w:rsid w:val="000100C2"/>
    <w:rsid w:val="00010A7C"/>
    <w:rsid w:val="0001250A"/>
    <w:rsid w:val="0001487F"/>
    <w:rsid w:val="000159EB"/>
    <w:rsid w:val="00020AE0"/>
    <w:rsid w:val="000219F4"/>
    <w:rsid w:val="00022590"/>
    <w:rsid w:val="000231B9"/>
    <w:rsid w:val="000249C8"/>
    <w:rsid w:val="00024D8D"/>
    <w:rsid w:val="00024E16"/>
    <w:rsid w:val="000253E5"/>
    <w:rsid w:val="00025D6B"/>
    <w:rsid w:val="00027386"/>
    <w:rsid w:val="000274E1"/>
    <w:rsid w:val="000303C1"/>
    <w:rsid w:val="0003040A"/>
    <w:rsid w:val="00031E32"/>
    <w:rsid w:val="000327F6"/>
    <w:rsid w:val="0003357B"/>
    <w:rsid w:val="000344FD"/>
    <w:rsid w:val="000369BD"/>
    <w:rsid w:val="00036A98"/>
    <w:rsid w:val="00041C22"/>
    <w:rsid w:val="00042611"/>
    <w:rsid w:val="00046438"/>
    <w:rsid w:val="000471CE"/>
    <w:rsid w:val="0004779D"/>
    <w:rsid w:val="000507D0"/>
    <w:rsid w:val="000546EA"/>
    <w:rsid w:val="00056945"/>
    <w:rsid w:val="00056C7C"/>
    <w:rsid w:val="0006262F"/>
    <w:rsid w:val="00065A4A"/>
    <w:rsid w:val="0006733D"/>
    <w:rsid w:val="000677EF"/>
    <w:rsid w:val="00067C97"/>
    <w:rsid w:val="000714B6"/>
    <w:rsid w:val="00071554"/>
    <w:rsid w:val="00072CB2"/>
    <w:rsid w:val="00074800"/>
    <w:rsid w:val="000756D1"/>
    <w:rsid w:val="00080135"/>
    <w:rsid w:val="00084782"/>
    <w:rsid w:val="0008698F"/>
    <w:rsid w:val="0009041A"/>
    <w:rsid w:val="00092022"/>
    <w:rsid w:val="00093A60"/>
    <w:rsid w:val="000A4662"/>
    <w:rsid w:val="000B0804"/>
    <w:rsid w:val="000B0BEA"/>
    <w:rsid w:val="000B334F"/>
    <w:rsid w:val="000B4D23"/>
    <w:rsid w:val="000B73FF"/>
    <w:rsid w:val="000B7BB6"/>
    <w:rsid w:val="000B7CDC"/>
    <w:rsid w:val="000C1C92"/>
    <w:rsid w:val="000C3630"/>
    <w:rsid w:val="000C3B96"/>
    <w:rsid w:val="000C716E"/>
    <w:rsid w:val="000C7D5C"/>
    <w:rsid w:val="000D0733"/>
    <w:rsid w:val="000D2031"/>
    <w:rsid w:val="000D4402"/>
    <w:rsid w:val="000D4D8A"/>
    <w:rsid w:val="000D4EBC"/>
    <w:rsid w:val="000D6DAF"/>
    <w:rsid w:val="000E10B4"/>
    <w:rsid w:val="000E4469"/>
    <w:rsid w:val="000E5945"/>
    <w:rsid w:val="000E5F99"/>
    <w:rsid w:val="000E78C8"/>
    <w:rsid w:val="000F0B60"/>
    <w:rsid w:val="000F2AC4"/>
    <w:rsid w:val="000F4120"/>
    <w:rsid w:val="000F429C"/>
    <w:rsid w:val="000F660C"/>
    <w:rsid w:val="00100ADC"/>
    <w:rsid w:val="00102987"/>
    <w:rsid w:val="00105B23"/>
    <w:rsid w:val="00105F7C"/>
    <w:rsid w:val="00110D72"/>
    <w:rsid w:val="00111605"/>
    <w:rsid w:val="00113DCC"/>
    <w:rsid w:val="00113EA8"/>
    <w:rsid w:val="00114F3C"/>
    <w:rsid w:val="00116D0B"/>
    <w:rsid w:val="00117312"/>
    <w:rsid w:val="001173BF"/>
    <w:rsid w:val="00117B55"/>
    <w:rsid w:val="00117FC4"/>
    <w:rsid w:val="00121276"/>
    <w:rsid w:val="001214BD"/>
    <w:rsid w:val="00124B71"/>
    <w:rsid w:val="00125701"/>
    <w:rsid w:val="001264D1"/>
    <w:rsid w:val="001274F5"/>
    <w:rsid w:val="001274FE"/>
    <w:rsid w:val="001316B0"/>
    <w:rsid w:val="00132A02"/>
    <w:rsid w:val="00136666"/>
    <w:rsid w:val="001421C9"/>
    <w:rsid w:val="001425E2"/>
    <w:rsid w:val="00144419"/>
    <w:rsid w:val="00146278"/>
    <w:rsid w:val="0014647E"/>
    <w:rsid w:val="00146A24"/>
    <w:rsid w:val="00153E1D"/>
    <w:rsid w:val="001660D1"/>
    <w:rsid w:val="00167695"/>
    <w:rsid w:val="00173516"/>
    <w:rsid w:val="00173F50"/>
    <w:rsid w:val="00175EC5"/>
    <w:rsid w:val="00177361"/>
    <w:rsid w:val="0017736F"/>
    <w:rsid w:val="00181559"/>
    <w:rsid w:val="00182A58"/>
    <w:rsid w:val="00183DBB"/>
    <w:rsid w:val="0018585B"/>
    <w:rsid w:val="001877A4"/>
    <w:rsid w:val="00187847"/>
    <w:rsid w:val="0019090C"/>
    <w:rsid w:val="001914E7"/>
    <w:rsid w:val="00191AD5"/>
    <w:rsid w:val="0019204C"/>
    <w:rsid w:val="001932E2"/>
    <w:rsid w:val="00193FE1"/>
    <w:rsid w:val="0019405C"/>
    <w:rsid w:val="00194108"/>
    <w:rsid w:val="00194A20"/>
    <w:rsid w:val="00196004"/>
    <w:rsid w:val="001979B7"/>
    <w:rsid w:val="00197FF3"/>
    <w:rsid w:val="001A1BFA"/>
    <w:rsid w:val="001A2F14"/>
    <w:rsid w:val="001A44F3"/>
    <w:rsid w:val="001A7B42"/>
    <w:rsid w:val="001B1C4A"/>
    <w:rsid w:val="001B2D14"/>
    <w:rsid w:val="001B4049"/>
    <w:rsid w:val="001B4302"/>
    <w:rsid w:val="001B7443"/>
    <w:rsid w:val="001C0F68"/>
    <w:rsid w:val="001C3D8C"/>
    <w:rsid w:val="001C49B6"/>
    <w:rsid w:val="001C4FB7"/>
    <w:rsid w:val="001C5C77"/>
    <w:rsid w:val="001C69C0"/>
    <w:rsid w:val="001C7272"/>
    <w:rsid w:val="001D1781"/>
    <w:rsid w:val="001D1D3E"/>
    <w:rsid w:val="001D1D42"/>
    <w:rsid w:val="001D4522"/>
    <w:rsid w:val="001D622F"/>
    <w:rsid w:val="001D6895"/>
    <w:rsid w:val="001D79E3"/>
    <w:rsid w:val="001E0E3F"/>
    <w:rsid w:val="001E181D"/>
    <w:rsid w:val="001E2B42"/>
    <w:rsid w:val="001E2DA1"/>
    <w:rsid w:val="001E2F78"/>
    <w:rsid w:val="001E4021"/>
    <w:rsid w:val="001E5D28"/>
    <w:rsid w:val="001E6368"/>
    <w:rsid w:val="001E6889"/>
    <w:rsid w:val="001E6D85"/>
    <w:rsid w:val="001F331E"/>
    <w:rsid w:val="001F37C7"/>
    <w:rsid w:val="001F3DEF"/>
    <w:rsid w:val="001F4B1F"/>
    <w:rsid w:val="002013D0"/>
    <w:rsid w:val="002037D8"/>
    <w:rsid w:val="00203FE2"/>
    <w:rsid w:val="00204D02"/>
    <w:rsid w:val="00206640"/>
    <w:rsid w:val="00206B97"/>
    <w:rsid w:val="00207ED4"/>
    <w:rsid w:val="00212724"/>
    <w:rsid w:val="00214361"/>
    <w:rsid w:val="002169F4"/>
    <w:rsid w:val="002219A4"/>
    <w:rsid w:val="00225A97"/>
    <w:rsid w:val="00230640"/>
    <w:rsid w:val="002309C1"/>
    <w:rsid w:val="002323BD"/>
    <w:rsid w:val="00232D28"/>
    <w:rsid w:val="00240741"/>
    <w:rsid w:val="0024089F"/>
    <w:rsid w:val="00240C3B"/>
    <w:rsid w:val="00244AF1"/>
    <w:rsid w:val="002454EB"/>
    <w:rsid w:val="0024560A"/>
    <w:rsid w:val="00245FBB"/>
    <w:rsid w:val="002460F3"/>
    <w:rsid w:val="002539D2"/>
    <w:rsid w:val="00255A3B"/>
    <w:rsid w:val="00255ECE"/>
    <w:rsid w:val="00257212"/>
    <w:rsid w:val="0026262E"/>
    <w:rsid w:val="0026275B"/>
    <w:rsid w:val="0026321F"/>
    <w:rsid w:val="00264453"/>
    <w:rsid w:val="00264A76"/>
    <w:rsid w:val="00267651"/>
    <w:rsid w:val="0027533C"/>
    <w:rsid w:val="0027791F"/>
    <w:rsid w:val="00280A82"/>
    <w:rsid w:val="00280AB2"/>
    <w:rsid w:val="002810DD"/>
    <w:rsid w:val="002836C3"/>
    <w:rsid w:val="002859FC"/>
    <w:rsid w:val="00287946"/>
    <w:rsid w:val="002911D3"/>
    <w:rsid w:val="00292549"/>
    <w:rsid w:val="0029433C"/>
    <w:rsid w:val="00294CD1"/>
    <w:rsid w:val="002A2B15"/>
    <w:rsid w:val="002A3565"/>
    <w:rsid w:val="002A3DA4"/>
    <w:rsid w:val="002A6C8F"/>
    <w:rsid w:val="002B330E"/>
    <w:rsid w:val="002B50B7"/>
    <w:rsid w:val="002B5945"/>
    <w:rsid w:val="002B6692"/>
    <w:rsid w:val="002C018D"/>
    <w:rsid w:val="002C34A7"/>
    <w:rsid w:val="002C3EA8"/>
    <w:rsid w:val="002C5B89"/>
    <w:rsid w:val="002C7B7A"/>
    <w:rsid w:val="002D37B4"/>
    <w:rsid w:val="002D5BEA"/>
    <w:rsid w:val="002D6F44"/>
    <w:rsid w:val="002E1426"/>
    <w:rsid w:val="002E2C66"/>
    <w:rsid w:val="002E329A"/>
    <w:rsid w:val="002E55AD"/>
    <w:rsid w:val="002F05E3"/>
    <w:rsid w:val="002F0A46"/>
    <w:rsid w:val="002F29BE"/>
    <w:rsid w:val="002F52DC"/>
    <w:rsid w:val="00301353"/>
    <w:rsid w:val="00306259"/>
    <w:rsid w:val="0030676D"/>
    <w:rsid w:val="00306A3D"/>
    <w:rsid w:val="00310459"/>
    <w:rsid w:val="00310EA2"/>
    <w:rsid w:val="00311F25"/>
    <w:rsid w:val="00313451"/>
    <w:rsid w:val="003151F0"/>
    <w:rsid w:val="00320A15"/>
    <w:rsid w:val="00324A98"/>
    <w:rsid w:val="00326706"/>
    <w:rsid w:val="003315EA"/>
    <w:rsid w:val="00331869"/>
    <w:rsid w:val="0033511B"/>
    <w:rsid w:val="003423F3"/>
    <w:rsid w:val="003430D5"/>
    <w:rsid w:val="00344BA0"/>
    <w:rsid w:val="00345ABF"/>
    <w:rsid w:val="00345E78"/>
    <w:rsid w:val="003465AE"/>
    <w:rsid w:val="00352B4C"/>
    <w:rsid w:val="00357C1B"/>
    <w:rsid w:val="003617FC"/>
    <w:rsid w:val="00361A5A"/>
    <w:rsid w:val="00361B71"/>
    <w:rsid w:val="0036267D"/>
    <w:rsid w:val="00363B27"/>
    <w:rsid w:val="003642BC"/>
    <w:rsid w:val="00364474"/>
    <w:rsid w:val="003646D3"/>
    <w:rsid w:val="00364D42"/>
    <w:rsid w:val="00367E5D"/>
    <w:rsid w:val="0037187B"/>
    <w:rsid w:val="003725FE"/>
    <w:rsid w:val="0037415B"/>
    <w:rsid w:val="003744E5"/>
    <w:rsid w:val="003746CA"/>
    <w:rsid w:val="00374C61"/>
    <w:rsid w:val="00381D8F"/>
    <w:rsid w:val="00393DF7"/>
    <w:rsid w:val="00396493"/>
    <w:rsid w:val="003A0743"/>
    <w:rsid w:val="003A0D72"/>
    <w:rsid w:val="003A33BE"/>
    <w:rsid w:val="003A49CC"/>
    <w:rsid w:val="003A54F9"/>
    <w:rsid w:val="003A7CC6"/>
    <w:rsid w:val="003B63CE"/>
    <w:rsid w:val="003C227F"/>
    <w:rsid w:val="003C4642"/>
    <w:rsid w:val="003C54E3"/>
    <w:rsid w:val="003C57CD"/>
    <w:rsid w:val="003C5E5E"/>
    <w:rsid w:val="003D4EB3"/>
    <w:rsid w:val="003D5051"/>
    <w:rsid w:val="003D67F8"/>
    <w:rsid w:val="003E6463"/>
    <w:rsid w:val="003E6518"/>
    <w:rsid w:val="003F0B62"/>
    <w:rsid w:val="003F0FC7"/>
    <w:rsid w:val="003F22BC"/>
    <w:rsid w:val="003F388C"/>
    <w:rsid w:val="003F44FB"/>
    <w:rsid w:val="003F465D"/>
    <w:rsid w:val="003F506B"/>
    <w:rsid w:val="003F6CF2"/>
    <w:rsid w:val="00401080"/>
    <w:rsid w:val="00403719"/>
    <w:rsid w:val="004042EA"/>
    <w:rsid w:val="004051C3"/>
    <w:rsid w:val="004056A0"/>
    <w:rsid w:val="0040668C"/>
    <w:rsid w:val="00406E61"/>
    <w:rsid w:val="00407440"/>
    <w:rsid w:val="0041043D"/>
    <w:rsid w:val="00410A33"/>
    <w:rsid w:val="0041164D"/>
    <w:rsid w:val="004127ED"/>
    <w:rsid w:val="00412EC5"/>
    <w:rsid w:val="00413577"/>
    <w:rsid w:val="004147EC"/>
    <w:rsid w:val="00415746"/>
    <w:rsid w:val="004159A0"/>
    <w:rsid w:val="00415E19"/>
    <w:rsid w:val="00420AC3"/>
    <w:rsid w:val="00423909"/>
    <w:rsid w:val="00424B99"/>
    <w:rsid w:val="00424E36"/>
    <w:rsid w:val="00425FD2"/>
    <w:rsid w:val="0043020D"/>
    <w:rsid w:val="00435001"/>
    <w:rsid w:val="00437529"/>
    <w:rsid w:val="0044177E"/>
    <w:rsid w:val="00445D5F"/>
    <w:rsid w:val="00451896"/>
    <w:rsid w:val="00452165"/>
    <w:rsid w:val="00456249"/>
    <w:rsid w:val="00456412"/>
    <w:rsid w:val="00460505"/>
    <w:rsid w:val="00462FE3"/>
    <w:rsid w:val="004630F7"/>
    <w:rsid w:val="0046398D"/>
    <w:rsid w:val="0046529E"/>
    <w:rsid w:val="00465C54"/>
    <w:rsid w:val="00465F9B"/>
    <w:rsid w:val="004663D8"/>
    <w:rsid w:val="0047174B"/>
    <w:rsid w:val="004744C8"/>
    <w:rsid w:val="004751A8"/>
    <w:rsid w:val="004759A0"/>
    <w:rsid w:val="00482C50"/>
    <w:rsid w:val="004866A8"/>
    <w:rsid w:val="004910D5"/>
    <w:rsid w:val="0049211E"/>
    <w:rsid w:val="00495301"/>
    <w:rsid w:val="00495CDA"/>
    <w:rsid w:val="00496891"/>
    <w:rsid w:val="00496DE4"/>
    <w:rsid w:val="004A0C2B"/>
    <w:rsid w:val="004A0E09"/>
    <w:rsid w:val="004A184E"/>
    <w:rsid w:val="004A3AFD"/>
    <w:rsid w:val="004A3D8D"/>
    <w:rsid w:val="004A569F"/>
    <w:rsid w:val="004A5A1A"/>
    <w:rsid w:val="004B00B5"/>
    <w:rsid w:val="004B0E82"/>
    <w:rsid w:val="004B2728"/>
    <w:rsid w:val="004B4BBB"/>
    <w:rsid w:val="004B5338"/>
    <w:rsid w:val="004C2EF0"/>
    <w:rsid w:val="004C2EF7"/>
    <w:rsid w:val="004C43E2"/>
    <w:rsid w:val="004C502D"/>
    <w:rsid w:val="004C5FEE"/>
    <w:rsid w:val="004D19A7"/>
    <w:rsid w:val="004D19E2"/>
    <w:rsid w:val="004D25DC"/>
    <w:rsid w:val="004D76F9"/>
    <w:rsid w:val="004E081D"/>
    <w:rsid w:val="004E09A9"/>
    <w:rsid w:val="004E157A"/>
    <w:rsid w:val="004E4245"/>
    <w:rsid w:val="004E582A"/>
    <w:rsid w:val="004E5EF6"/>
    <w:rsid w:val="004F2C38"/>
    <w:rsid w:val="004F3C9E"/>
    <w:rsid w:val="004F615E"/>
    <w:rsid w:val="004F6BD5"/>
    <w:rsid w:val="004F7F70"/>
    <w:rsid w:val="00501924"/>
    <w:rsid w:val="00502384"/>
    <w:rsid w:val="005037D0"/>
    <w:rsid w:val="00503B51"/>
    <w:rsid w:val="00503CB8"/>
    <w:rsid w:val="0050716C"/>
    <w:rsid w:val="00510D5C"/>
    <w:rsid w:val="00511D35"/>
    <w:rsid w:val="00515AD6"/>
    <w:rsid w:val="00515B9D"/>
    <w:rsid w:val="0051731D"/>
    <w:rsid w:val="00521A34"/>
    <w:rsid w:val="005311E4"/>
    <w:rsid w:val="005322B9"/>
    <w:rsid w:val="0053340C"/>
    <w:rsid w:val="005345EA"/>
    <w:rsid w:val="00543622"/>
    <w:rsid w:val="00543CD7"/>
    <w:rsid w:val="00543D71"/>
    <w:rsid w:val="00546B43"/>
    <w:rsid w:val="005474A1"/>
    <w:rsid w:val="00550CDE"/>
    <w:rsid w:val="00553A52"/>
    <w:rsid w:val="00553B6B"/>
    <w:rsid w:val="00555047"/>
    <w:rsid w:val="005572B2"/>
    <w:rsid w:val="00557D6A"/>
    <w:rsid w:val="00560018"/>
    <w:rsid w:val="00560ED7"/>
    <w:rsid w:val="00564A0B"/>
    <w:rsid w:val="00565467"/>
    <w:rsid w:val="005654BB"/>
    <w:rsid w:val="00565F04"/>
    <w:rsid w:val="00570557"/>
    <w:rsid w:val="00570A3B"/>
    <w:rsid w:val="0057247F"/>
    <w:rsid w:val="0057285D"/>
    <w:rsid w:val="00572CA8"/>
    <w:rsid w:val="0057685A"/>
    <w:rsid w:val="00577457"/>
    <w:rsid w:val="005776F8"/>
    <w:rsid w:val="005801DD"/>
    <w:rsid w:val="0058042D"/>
    <w:rsid w:val="00583753"/>
    <w:rsid w:val="0058523D"/>
    <w:rsid w:val="00590814"/>
    <w:rsid w:val="00593B17"/>
    <w:rsid w:val="005953A9"/>
    <w:rsid w:val="00595D2B"/>
    <w:rsid w:val="00596600"/>
    <w:rsid w:val="005A019D"/>
    <w:rsid w:val="005A137A"/>
    <w:rsid w:val="005A3316"/>
    <w:rsid w:val="005A673A"/>
    <w:rsid w:val="005B2DF2"/>
    <w:rsid w:val="005B2E23"/>
    <w:rsid w:val="005B300A"/>
    <w:rsid w:val="005B71A8"/>
    <w:rsid w:val="005C022E"/>
    <w:rsid w:val="005C5CE5"/>
    <w:rsid w:val="005D22FD"/>
    <w:rsid w:val="005D3779"/>
    <w:rsid w:val="005E1AE1"/>
    <w:rsid w:val="005E2C97"/>
    <w:rsid w:val="005E53EF"/>
    <w:rsid w:val="005E6741"/>
    <w:rsid w:val="005E67BE"/>
    <w:rsid w:val="005E75CF"/>
    <w:rsid w:val="005F1633"/>
    <w:rsid w:val="005F20D6"/>
    <w:rsid w:val="005F72EC"/>
    <w:rsid w:val="005F7373"/>
    <w:rsid w:val="006017AF"/>
    <w:rsid w:val="00604A32"/>
    <w:rsid w:val="006058C8"/>
    <w:rsid w:val="00611637"/>
    <w:rsid w:val="0061199B"/>
    <w:rsid w:val="00614EC7"/>
    <w:rsid w:val="006164BD"/>
    <w:rsid w:val="0061753E"/>
    <w:rsid w:val="00623758"/>
    <w:rsid w:val="006305AB"/>
    <w:rsid w:val="00630632"/>
    <w:rsid w:val="00631B25"/>
    <w:rsid w:val="00633058"/>
    <w:rsid w:val="00636406"/>
    <w:rsid w:val="00636411"/>
    <w:rsid w:val="0064392A"/>
    <w:rsid w:val="00643D37"/>
    <w:rsid w:val="00644264"/>
    <w:rsid w:val="00650155"/>
    <w:rsid w:val="0065214D"/>
    <w:rsid w:val="00653CFC"/>
    <w:rsid w:val="00655E1C"/>
    <w:rsid w:val="00660347"/>
    <w:rsid w:val="0066083D"/>
    <w:rsid w:val="00661A83"/>
    <w:rsid w:val="00661EE5"/>
    <w:rsid w:val="00663F83"/>
    <w:rsid w:val="00665AA3"/>
    <w:rsid w:val="00667104"/>
    <w:rsid w:val="006721C0"/>
    <w:rsid w:val="00673A74"/>
    <w:rsid w:val="00675B9A"/>
    <w:rsid w:val="0067682E"/>
    <w:rsid w:val="00681B8F"/>
    <w:rsid w:val="00681E39"/>
    <w:rsid w:val="00684EFC"/>
    <w:rsid w:val="006905AB"/>
    <w:rsid w:val="00691567"/>
    <w:rsid w:val="00693AA5"/>
    <w:rsid w:val="00695901"/>
    <w:rsid w:val="006976EF"/>
    <w:rsid w:val="006A32DB"/>
    <w:rsid w:val="006A362E"/>
    <w:rsid w:val="006A47DA"/>
    <w:rsid w:val="006B1CC7"/>
    <w:rsid w:val="006B394A"/>
    <w:rsid w:val="006B7CA0"/>
    <w:rsid w:val="006C200A"/>
    <w:rsid w:val="006C353D"/>
    <w:rsid w:val="006C4A98"/>
    <w:rsid w:val="006C4EA6"/>
    <w:rsid w:val="006D1592"/>
    <w:rsid w:val="006D20E5"/>
    <w:rsid w:val="006D2CD0"/>
    <w:rsid w:val="006E143B"/>
    <w:rsid w:val="006E2CA0"/>
    <w:rsid w:val="006E306E"/>
    <w:rsid w:val="006E30F0"/>
    <w:rsid w:val="006E5548"/>
    <w:rsid w:val="006E74D4"/>
    <w:rsid w:val="006F10B9"/>
    <w:rsid w:val="006F1905"/>
    <w:rsid w:val="006F1E23"/>
    <w:rsid w:val="006F25D3"/>
    <w:rsid w:val="006F4567"/>
    <w:rsid w:val="006F45C0"/>
    <w:rsid w:val="006F5E8A"/>
    <w:rsid w:val="006F7C85"/>
    <w:rsid w:val="006F7C93"/>
    <w:rsid w:val="00701089"/>
    <w:rsid w:val="007011F1"/>
    <w:rsid w:val="007041D3"/>
    <w:rsid w:val="0070778F"/>
    <w:rsid w:val="007134D2"/>
    <w:rsid w:val="007136F7"/>
    <w:rsid w:val="00716497"/>
    <w:rsid w:val="00717C29"/>
    <w:rsid w:val="00717FEF"/>
    <w:rsid w:val="00722B45"/>
    <w:rsid w:val="00723ABF"/>
    <w:rsid w:val="00730C61"/>
    <w:rsid w:val="007333B1"/>
    <w:rsid w:val="00733EA0"/>
    <w:rsid w:val="00736F9F"/>
    <w:rsid w:val="0073704F"/>
    <w:rsid w:val="00737373"/>
    <w:rsid w:val="007445AB"/>
    <w:rsid w:val="00745A7A"/>
    <w:rsid w:val="00746EE9"/>
    <w:rsid w:val="0074745E"/>
    <w:rsid w:val="00757D35"/>
    <w:rsid w:val="00760F62"/>
    <w:rsid w:val="007642C6"/>
    <w:rsid w:val="00765E71"/>
    <w:rsid w:val="007715F2"/>
    <w:rsid w:val="00771804"/>
    <w:rsid w:val="007722CD"/>
    <w:rsid w:val="00773C2A"/>
    <w:rsid w:val="00781D7B"/>
    <w:rsid w:val="00782243"/>
    <w:rsid w:val="00782A69"/>
    <w:rsid w:val="007831A2"/>
    <w:rsid w:val="0078367D"/>
    <w:rsid w:val="007838EF"/>
    <w:rsid w:val="007862F9"/>
    <w:rsid w:val="00786AAA"/>
    <w:rsid w:val="00787A1A"/>
    <w:rsid w:val="00787E4B"/>
    <w:rsid w:val="00787F13"/>
    <w:rsid w:val="00791637"/>
    <w:rsid w:val="007937B7"/>
    <w:rsid w:val="00794463"/>
    <w:rsid w:val="00794775"/>
    <w:rsid w:val="00794A5A"/>
    <w:rsid w:val="007956AF"/>
    <w:rsid w:val="007A03E3"/>
    <w:rsid w:val="007A2FB6"/>
    <w:rsid w:val="007A3DA1"/>
    <w:rsid w:val="007A7348"/>
    <w:rsid w:val="007B04CE"/>
    <w:rsid w:val="007B1D66"/>
    <w:rsid w:val="007B4A5E"/>
    <w:rsid w:val="007B5C67"/>
    <w:rsid w:val="007B7D7C"/>
    <w:rsid w:val="007C1751"/>
    <w:rsid w:val="007C19FF"/>
    <w:rsid w:val="007C7495"/>
    <w:rsid w:val="007D07D8"/>
    <w:rsid w:val="007D18CD"/>
    <w:rsid w:val="007D2556"/>
    <w:rsid w:val="007D39AE"/>
    <w:rsid w:val="007D4EBD"/>
    <w:rsid w:val="007D6D73"/>
    <w:rsid w:val="007D7F01"/>
    <w:rsid w:val="007E0FA8"/>
    <w:rsid w:val="007E3083"/>
    <w:rsid w:val="007E3231"/>
    <w:rsid w:val="007E7B31"/>
    <w:rsid w:val="007F0AA8"/>
    <w:rsid w:val="007F42AC"/>
    <w:rsid w:val="007F6635"/>
    <w:rsid w:val="007F6748"/>
    <w:rsid w:val="0080006B"/>
    <w:rsid w:val="00800933"/>
    <w:rsid w:val="0080184A"/>
    <w:rsid w:val="00802CD7"/>
    <w:rsid w:val="00805B3F"/>
    <w:rsid w:val="00805D31"/>
    <w:rsid w:val="008105A1"/>
    <w:rsid w:val="008105C8"/>
    <w:rsid w:val="008112B1"/>
    <w:rsid w:val="00812DF0"/>
    <w:rsid w:val="008137A6"/>
    <w:rsid w:val="00813DF7"/>
    <w:rsid w:val="00814352"/>
    <w:rsid w:val="00815FBE"/>
    <w:rsid w:val="00816C4B"/>
    <w:rsid w:val="008234F3"/>
    <w:rsid w:val="008267D4"/>
    <w:rsid w:val="00831180"/>
    <w:rsid w:val="00835759"/>
    <w:rsid w:val="00837388"/>
    <w:rsid w:val="00837A7D"/>
    <w:rsid w:val="008416EE"/>
    <w:rsid w:val="00841D93"/>
    <w:rsid w:val="00842542"/>
    <w:rsid w:val="008435D5"/>
    <w:rsid w:val="00845104"/>
    <w:rsid w:val="00845AE0"/>
    <w:rsid w:val="00851FC0"/>
    <w:rsid w:val="008534FD"/>
    <w:rsid w:val="0085350B"/>
    <w:rsid w:val="0085478A"/>
    <w:rsid w:val="008602A8"/>
    <w:rsid w:val="00860F87"/>
    <w:rsid w:val="0086114D"/>
    <w:rsid w:val="008616EB"/>
    <w:rsid w:val="0086215F"/>
    <w:rsid w:val="0086337B"/>
    <w:rsid w:val="00864B83"/>
    <w:rsid w:val="008665A1"/>
    <w:rsid w:val="008675DC"/>
    <w:rsid w:val="00872251"/>
    <w:rsid w:val="008733C1"/>
    <w:rsid w:val="008736BF"/>
    <w:rsid w:val="00874A6F"/>
    <w:rsid w:val="0087650C"/>
    <w:rsid w:val="00877866"/>
    <w:rsid w:val="00880015"/>
    <w:rsid w:val="00880A2E"/>
    <w:rsid w:val="00880CC7"/>
    <w:rsid w:val="00882142"/>
    <w:rsid w:val="008831CB"/>
    <w:rsid w:val="008833C3"/>
    <w:rsid w:val="00883A72"/>
    <w:rsid w:val="00885364"/>
    <w:rsid w:val="00885AA6"/>
    <w:rsid w:val="008902B3"/>
    <w:rsid w:val="008A0753"/>
    <w:rsid w:val="008A0A1C"/>
    <w:rsid w:val="008A6387"/>
    <w:rsid w:val="008B5036"/>
    <w:rsid w:val="008B5475"/>
    <w:rsid w:val="008C00D7"/>
    <w:rsid w:val="008C0B2C"/>
    <w:rsid w:val="008C2668"/>
    <w:rsid w:val="008D1FC2"/>
    <w:rsid w:val="008D5A93"/>
    <w:rsid w:val="008D5C55"/>
    <w:rsid w:val="008D5E62"/>
    <w:rsid w:val="008E25F1"/>
    <w:rsid w:val="008E4A61"/>
    <w:rsid w:val="008E4EF6"/>
    <w:rsid w:val="008F21AA"/>
    <w:rsid w:val="008F293F"/>
    <w:rsid w:val="008F543B"/>
    <w:rsid w:val="008F772A"/>
    <w:rsid w:val="00900C8C"/>
    <w:rsid w:val="00901CD8"/>
    <w:rsid w:val="00901DF4"/>
    <w:rsid w:val="00903287"/>
    <w:rsid w:val="00903680"/>
    <w:rsid w:val="00903973"/>
    <w:rsid w:val="00907720"/>
    <w:rsid w:val="00910FE0"/>
    <w:rsid w:val="0091151C"/>
    <w:rsid w:val="00912AB0"/>
    <w:rsid w:val="00913E32"/>
    <w:rsid w:val="00914F23"/>
    <w:rsid w:val="00915A82"/>
    <w:rsid w:val="009179E2"/>
    <w:rsid w:val="00921A91"/>
    <w:rsid w:val="00923B6F"/>
    <w:rsid w:val="009255DD"/>
    <w:rsid w:val="0092568D"/>
    <w:rsid w:val="00925CC6"/>
    <w:rsid w:val="00926A11"/>
    <w:rsid w:val="00930280"/>
    <w:rsid w:val="00930A02"/>
    <w:rsid w:val="009314FC"/>
    <w:rsid w:val="00933FC5"/>
    <w:rsid w:val="009344F0"/>
    <w:rsid w:val="00936443"/>
    <w:rsid w:val="0094026A"/>
    <w:rsid w:val="00940564"/>
    <w:rsid w:val="0094091E"/>
    <w:rsid w:val="00941FD6"/>
    <w:rsid w:val="00943057"/>
    <w:rsid w:val="0094324D"/>
    <w:rsid w:val="00943EE0"/>
    <w:rsid w:val="009441EB"/>
    <w:rsid w:val="009444BF"/>
    <w:rsid w:val="0094749B"/>
    <w:rsid w:val="00953275"/>
    <w:rsid w:val="00955993"/>
    <w:rsid w:val="00961519"/>
    <w:rsid w:val="00961711"/>
    <w:rsid w:val="00962577"/>
    <w:rsid w:val="0096319C"/>
    <w:rsid w:val="0096365C"/>
    <w:rsid w:val="00973222"/>
    <w:rsid w:val="00974723"/>
    <w:rsid w:val="009809C6"/>
    <w:rsid w:val="0098147D"/>
    <w:rsid w:val="009828C8"/>
    <w:rsid w:val="00982971"/>
    <w:rsid w:val="0098321E"/>
    <w:rsid w:val="00986E2A"/>
    <w:rsid w:val="00987FDA"/>
    <w:rsid w:val="009910D8"/>
    <w:rsid w:val="009943C3"/>
    <w:rsid w:val="009A2B49"/>
    <w:rsid w:val="009A3FC4"/>
    <w:rsid w:val="009A5F73"/>
    <w:rsid w:val="009A64A9"/>
    <w:rsid w:val="009A6B6E"/>
    <w:rsid w:val="009B0997"/>
    <w:rsid w:val="009B28F6"/>
    <w:rsid w:val="009B4649"/>
    <w:rsid w:val="009B551D"/>
    <w:rsid w:val="009B58B9"/>
    <w:rsid w:val="009B6D31"/>
    <w:rsid w:val="009C02B8"/>
    <w:rsid w:val="009C1397"/>
    <w:rsid w:val="009C28AA"/>
    <w:rsid w:val="009C509E"/>
    <w:rsid w:val="009C790B"/>
    <w:rsid w:val="009D029A"/>
    <w:rsid w:val="009D0BD8"/>
    <w:rsid w:val="009D2FEF"/>
    <w:rsid w:val="009D37CD"/>
    <w:rsid w:val="009D42D9"/>
    <w:rsid w:val="009D5B14"/>
    <w:rsid w:val="009E0E09"/>
    <w:rsid w:val="009E1BF5"/>
    <w:rsid w:val="009E322A"/>
    <w:rsid w:val="009E5B66"/>
    <w:rsid w:val="009F234E"/>
    <w:rsid w:val="009F28F2"/>
    <w:rsid w:val="009F3F2B"/>
    <w:rsid w:val="009F3FD8"/>
    <w:rsid w:val="00A0137E"/>
    <w:rsid w:val="00A01B31"/>
    <w:rsid w:val="00A0475D"/>
    <w:rsid w:val="00A05AA5"/>
    <w:rsid w:val="00A06016"/>
    <w:rsid w:val="00A0683E"/>
    <w:rsid w:val="00A07CEC"/>
    <w:rsid w:val="00A108A1"/>
    <w:rsid w:val="00A128AF"/>
    <w:rsid w:val="00A13761"/>
    <w:rsid w:val="00A1658C"/>
    <w:rsid w:val="00A16C95"/>
    <w:rsid w:val="00A17A87"/>
    <w:rsid w:val="00A20A1F"/>
    <w:rsid w:val="00A21023"/>
    <w:rsid w:val="00A21206"/>
    <w:rsid w:val="00A214C6"/>
    <w:rsid w:val="00A217D6"/>
    <w:rsid w:val="00A2222E"/>
    <w:rsid w:val="00A226AE"/>
    <w:rsid w:val="00A24C2B"/>
    <w:rsid w:val="00A26586"/>
    <w:rsid w:val="00A2660F"/>
    <w:rsid w:val="00A304AE"/>
    <w:rsid w:val="00A33967"/>
    <w:rsid w:val="00A35B09"/>
    <w:rsid w:val="00A36773"/>
    <w:rsid w:val="00A3739C"/>
    <w:rsid w:val="00A42783"/>
    <w:rsid w:val="00A431C3"/>
    <w:rsid w:val="00A43329"/>
    <w:rsid w:val="00A453DE"/>
    <w:rsid w:val="00A45568"/>
    <w:rsid w:val="00A4772F"/>
    <w:rsid w:val="00A47E07"/>
    <w:rsid w:val="00A5198E"/>
    <w:rsid w:val="00A524E1"/>
    <w:rsid w:val="00A54D8A"/>
    <w:rsid w:val="00A569E3"/>
    <w:rsid w:val="00A56C3B"/>
    <w:rsid w:val="00A56E05"/>
    <w:rsid w:val="00A577D0"/>
    <w:rsid w:val="00A6076B"/>
    <w:rsid w:val="00A61942"/>
    <w:rsid w:val="00A61B49"/>
    <w:rsid w:val="00A63D6D"/>
    <w:rsid w:val="00A65DFD"/>
    <w:rsid w:val="00A70378"/>
    <w:rsid w:val="00A74971"/>
    <w:rsid w:val="00A74993"/>
    <w:rsid w:val="00A75906"/>
    <w:rsid w:val="00A76A3E"/>
    <w:rsid w:val="00A772CB"/>
    <w:rsid w:val="00A7773A"/>
    <w:rsid w:val="00A77EB7"/>
    <w:rsid w:val="00A831E4"/>
    <w:rsid w:val="00A8377A"/>
    <w:rsid w:val="00A84B59"/>
    <w:rsid w:val="00A87849"/>
    <w:rsid w:val="00A90478"/>
    <w:rsid w:val="00A9051A"/>
    <w:rsid w:val="00A915A5"/>
    <w:rsid w:val="00A93A25"/>
    <w:rsid w:val="00A947D7"/>
    <w:rsid w:val="00A951A3"/>
    <w:rsid w:val="00A951FD"/>
    <w:rsid w:val="00A9637E"/>
    <w:rsid w:val="00AA1527"/>
    <w:rsid w:val="00AA3300"/>
    <w:rsid w:val="00AA6B2F"/>
    <w:rsid w:val="00AB056F"/>
    <w:rsid w:val="00AB2B9F"/>
    <w:rsid w:val="00AB69EC"/>
    <w:rsid w:val="00AB7B5A"/>
    <w:rsid w:val="00AC19B3"/>
    <w:rsid w:val="00AC25DA"/>
    <w:rsid w:val="00AC29F8"/>
    <w:rsid w:val="00AD0C8A"/>
    <w:rsid w:val="00AD0E32"/>
    <w:rsid w:val="00AD1C1A"/>
    <w:rsid w:val="00AD2DCD"/>
    <w:rsid w:val="00AD4A5B"/>
    <w:rsid w:val="00AD501D"/>
    <w:rsid w:val="00AE012A"/>
    <w:rsid w:val="00AE083C"/>
    <w:rsid w:val="00AE0912"/>
    <w:rsid w:val="00AE14F0"/>
    <w:rsid w:val="00AE3F01"/>
    <w:rsid w:val="00AE48B2"/>
    <w:rsid w:val="00AE6CAE"/>
    <w:rsid w:val="00AE77BF"/>
    <w:rsid w:val="00AF2BCA"/>
    <w:rsid w:val="00AF762F"/>
    <w:rsid w:val="00B012EB"/>
    <w:rsid w:val="00B02630"/>
    <w:rsid w:val="00B069EF"/>
    <w:rsid w:val="00B114EB"/>
    <w:rsid w:val="00B11D18"/>
    <w:rsid w:val="00B12ED3"/>
    <w:rsid w:val="00B21788"/>
    <w:rsid w:val="00B21D26"/>
    <w:rsid w:val="00B25242"/>
    <w:rsid w:val="00B26491"/>
    <w:rsid w:val="00B333BC"/>
    <w:rsid w:val="00B33A93"/>
    <w:rsid w:val="00B34922"/>
    <w:rsid w:val="00B34AC6"/>
    <w:rsid w:val="00B35A93"/>
    <w:rsid w:val="00B3771B"/>
    <w:rsid w:val="00B402B9"/>
    <w:rsid w:val="00B40CD4"/>
    <w:rsid w:val="00B4146A"/>
    <w:rsid w:val="00B41C3C"/>
    <w:rsid w:val="00B42F0E"/>
    <w:rsid w:val="00B453D9"/>
    <w:rsid w:val="00B47E93"/>
    <w:rsid w:val="00B50615"/>
    <w:rsid w:val="00B5166E"/>
    <w:rsid w:val="00B516BF"/>
    <w:rsid w:val="00B52D5F"/>
    <w:rsid w:val="00B53864"/>
    <w:rsid w:val="00B54198"/>
    <w:rsid w:val="00B57C10"/>
    <w:rsid w:val="00B61B76"/>
    <w:rsid w:val="00B6372A"/>
    <w:rsid w:val="00B652DB"/>
    <w:rsid w:val="00B65464"/>
    <w:rsid w:val="00B656E1"/>
    <w:rsid w:val="00B67518"/>
    <w:rsid w:val="00B7122A"/>
    <w:rsid w:val="00B720C6"/>
    <w:rsid w:val="00B835FD"/>
    <w:rsid w:val="00B8397E"/>
    <w:rsid w:val="00B84F3C"/>
    <w:rsid w:val="00B878F9"/>
    <w:rsid w:val="00B91327"/>
    <w:rsid w:val="00B9220A"/>
    <w:rsid w:val="00B94F04"/>
    <w:rsid w:val="00B95704"/>
    <w:rsid w:val="00BA258D"/>
    <w:rsid w:val="00BA2E06"/>
    <w:rsid w:val="00BA641C"/>
    <w:rsid w:val="00BB1821"/>
    <w:rsid w:val="00BB2D35"/>
    <w:rsid w:val="00BB45B2"/>
    <w:rsid w:val="00BB4720"/>
    <w:rsid w:val="00BB579A"/>
    <w:rsid w:val="00BB6080"/>
    <w:rsid w:val="00BB6690"/>
    <w:rsid w:val="00BB6F23"/>
    <w:rsid w:val="00BB7526"/>
    <w:rsid w:val="00BC4331"/>
    <w:rsid w:val="00BC6C4E"/>
    <w:rsid w:val="00BC6CC1"/>
    <w:rsid w:val="00BD0E47"/>
    <w:rsid w:val="00BD2847"/>
    <w:rsid w:val="00BD3971"/>
    <w:rsid w:val="00BD4242"/>
    <w:rsid w:val="00BD5FE6"/>
    <w:rsid w:val="00BD631D"/>
    <w:rsid w:val="00BD7462"/>
    <w:rsid w:val="00BD7681"/>
    <w:rsid w:val="00BE164B"/>
    <w:rsid w:val="00BE313C"/>
    <w:rsid w:val="00BE3FBC"/>
    <w:rsid w:val="00BE4504"/>
    <w:rsid w:val="00BE5F62"/>
    <w:rsid w:val="00BE6B10"/>
    <w:rsid w:val="00BE7676"/>
    <w:rsid w:val="00BE7C79"/>
    <w:rsid w:val="00BF6D2A"/>
    <w:rsid w:val="00BF75DD"/>
    <w:rsid w:val="00C00AD1"/>
    <w:rsid w:val="00C03F65"/>
    <w:rsid w:val="00C0669C"/>
    <w:rsid w:val="00C067AE"/>
    <w:rsid w:val="00C06E90"/>
    <w:rsid w:val="00C07C92"/>
    <w:rsid w:val="00C11C71"/>
    <w:rsid w:val="00C11E54"/>
    <w:rsid w:val="00C17276"/>
    <w:rsid w:val="00C21D92"/>
    <w:rsid w:val="00C224D9"/>
    <w:rsid w:val="00C23810"/>
    <w:rsid w:val="00C27744"/>
    <w:rsid w:val="00C27BA0"/>
    <w:rsid w:val="00C3001B"/>
    <w:rsid w:val="00C30A29"/>
    <w:rsid w:val="00C30B09"/>
    <w:rsid w:val="00C30E37"/>
    <w:rsid w:val="00C30F06"/>
    <w:rsid w:val="00C32BF9"/>
    <w:rsid w:val="00C40292"/>
    <w:rsid w:val="00C41F4F"/>
    <w:rsid w:val="00C423F8"/>
    <w:rsid w:val="00C45C2D"/>
    <w:rsid w:val="00C50E86"/>
    <w:rsid w:val="00C52383"/>
    <w:rsid w:val="00C535D8"/>
    <w:rsid w:val="00C54DD8"/>
    <w:rsid w:val="00C66399"/>
    <w:rsid w:val="00C67003"/>
    <w:rsid w:val="00C67BAA"/>
    <w:rsid w:val="00C71005"/>
    <w:rsid w:val="00C72354"/>
    <w:rsid w:val="00C734F0"/>
    <w:rsid w:val="00C74B2F"/>
    <w:rsid w:val="00C816A3"/>
    <w:rsid w:val="00C820A6"/>
    <w:rsid w:val="00C8219C"/>
    <w:rsid w:val="00C8335D"/>
    <w:rsid w:val="00C8599C"/>
    <w:rsid w:val="00C91DB2"/>
    <w:rsid w:val="00C91F34"/>
    <w:rsid w:val="00C91FF2"/>
    <w:rsid w:val="00C93889"/>
    <w:rsid w:val="00C941F7"/>
    <w:rsid w:val="00C96791"/>
    <w:rsid w:val="00CA1068"/>
    <w:rsid w:val="00CA1445"/>
    <w:rsid w:val="00CA18AA"/>
    <w:rsid w:val="00CA21B9"/>
    <w:rsid w:val="00CA26FF"/>
    <w:rsid w:val="00CA271C"/>
    <w:rsid w:val="00CA2B02"/>
    <w:rsid w:val="00CA2C22"/>
    <w:rsid w:val="00CA3862"/>
    <w:rsid w:val="00CA3CB7"/>
    <w:rsid w:val="00CA5310"/>
    <w:rsid w:val="00CA5460"/>
    <w:rsid w:val="00CA5AC4"/>
    <w:rsid w:val="00CA72EC"/>
    <w:rsid w:val="00CB02A8"/>
    <w:rsid w:val="00CB0B9C"/>
    <w:rsid w:val="00CB34C9"/>
    <w:rsid w:val="00CB52B4"/>
    <w:rsid w:val="00CB590E"/>
    <w:rsid w:val="00CB5925"/>
    <w:rsid w:val="00CB6417"/>
    <w:rsid w:val="00CB6836"/>
    <w:rsid w:val="00CC0866"/>
    <w:rsid w:val="00CC1F1F"/>
    <w:rsid w:val="00CC28B5"/>
    <w:rsid w:val="00CC2DD0"/>
    <w:rsid w:val="00CC3FD2"/>
    <w:rsid w:val="00CC4187"/>
    <w:rsid w:val="00CC457F"/>
    <w:rsid w:val="00CC6CCE"/>
    <w:rsid w:val="00CC7B1A"/>
    <w:rsid w:val="00CC7DAD"/>
    <w:rsid w:val="00CD0A97"/>
    <w:rsid w:val="00CD2B06"/>
    <w:rsid w:val="00CD389F"/>
    <w:rsid w:val="00CE0467"/>
    <w:rsid w:val="00CE27F5"/>
    <w:rsid w:val="00CE2FDA"/>
    <w:rsid w:val="00CE392F"/>
    <w:rsid w:val="00CE5D52"/>
    <w:rsid w:val="00CF03BC"/>
    <w:rsid w:val="00CF122A"/>
    <w:rsid w:val="00CF195E"/>
    <w:rsid w:val="00CF3BA5"/>
    <w:rsid w:val="00CF55BA"/>
    <w:rsid w:val="00CF640D"/>
    <w:rsid w:val="00CF7599"/>
    <w:rsid w:val="00CF79FE"/>
    <w:rsid w:val="00D00487"/>
    <w:rsid w:val="00D0154D"/>
    <w:rsid w:val="00D06D16"/>
    <w:rsid w:val="00D07F1B"/>
    <w:rsid w:val="00D10A3F"/>
    <w:rsid w:val="00D10BD3"/>
    <w:rsid w:val="00D11796"/>
    <w:rsid w:val="00D12C68"/>
    <w:rsid w:val="00D17BFA"/>
    <w:rsid w:val="00D20A95"/>
    <w:rsid w:val="00D215C9"/>
    <w:rsid w:val="00D231CF"/>
    <w:rsid w:val="00D236D4"/>
    <w:rsid w:val="00D23987"/>
    <w:rsid w:val="00D24ABD"/>
    <w:rsid w:val="00D24EB7"/>
    <w:rsid w:val="00D25AA8"/>
    <w:rsid w:val="00D26CC6"/>
    <w:rsid w:val="00D272C8"/>
    <w:rsid w:val="00D277A0"/>
    <w:rsid w:val="00D278D8"/>
    <w:rsid w:val="00D310CC"/>
    <w:rsid w:val="00D31B0F"/>
    <w:rsid w:val="00D331F0"/>
    <w:rsid w:val="00D33650"/>
    <w:rsid w:val="00D33F1B"/>
    <w:rsid w:val="00D34D13"/>
    <w:rsid w:val="00D3591E"/>
    <w:rsid w:val="00D35E5E"/>
    <w:rsid w:val="00D36B22"/>
    <w:rsid w:val="00D37E72"/>
    <w:rsid w:val="00D4002E"/>
    <w:rsid w:val="00D43C80"/>
    <w:rsid w:val="00D461D7"/>
    <w:rsid w:val="00D525F4"/>
    <w:rsid w:val="00D5557B"/>
    <w:rsid w:val="00D5611D"/>
    <w:rsid w:val="00D56167"/>
    <w:rsid w:val="00D565B4"/>
    <w:rsid w:val="00D567B9"/>
    <w:rsid w:val="00D60F90"/>
    <w:rsid w:val="00D624CC"/>
    <w:rsid w:val="00D63178"/>
    <w:rsid w:val="00D653FA"/>
    <w:rsid w:val="00D7069E"/>
    <w:rsid w:val="00D70E79"/>
    <w:rsid w:val="00D71BA0"/>
    <w:rsid w:val="00D73969"/>
    <w:rsid w:val="00D749F2"/>
    <w:rsid w:val="00D76404"/>
    <w:rsid w:val="00D76F38"/>
    <w:rsid w:val="00D7789C"/>
    <w:rsid w:val="00D80769"/>
    <w:rsid w:val="00D85907"/>
    <w:rsid w:val="00D863A5"/>
    <w:rsid w:val="00D91203"/>
    <w:rsid w:val="00D9123F"/>
    <w:rsid w:val="00D9368B"/>
    <w:rsid w:val="00D94473"/>
    <w:rsid w:val="00D964CF"/>
    <w:rsid w:val="00DA052C"/>
    <w:rsid w:val="00DA15F0"/>
    <w:rsid w:val="00DA5B87"/>
    <w:rsid w:val="00DA70A8"/>
    <w:rsid w:val="00DA7CF6"/>
    <w:rsid w:val="00DB1811"/>
    <w:rsid w:val="00DB40A5"/>
    <w:rsid w:val="00DB7389"/>
    <w:rsid w:val="00DC2FC4"/>
    <w:rsid w:val="00DC611C"/>
    <w:rsid w:val="00DC644C"/>
    <w:rsid w:val="00DC7643"/>
    <w:rsid w:val="00DD0288"/>
    <w:rsid w:val="00DD17DC"/>
    <w:rsid w:val="00DD74AD"/>
    <w:rsid w:val="00DD7E92"/>
    <w:rsid w:val="00DE39D9"/>
    <w:rsid w:val="00DE5476"/>
    <w:rsid w:val="00DE6313"/>
    <w:rsid w:val="00DE6EA4"/>
    <w:rsid w:val="00DE7B2F"/>
    <w:rsid w:val="00DF3B62"/>
    <w:rsid w:val="00DF41B0"/>
    <w:rsid w:val="00DF47E3"/>
    <w:rsid w:val="00DF6C76"/>
    <w:rsid w:val="00DF70ED"/>
    <w:rsid w:val="00DF7ADC"/>
    <w:rsid w:val="00E009F1"/>
    <w:rsid w:val="00E00C97"/>
    <w:rsid w:val="00E00F88"/>
    <w:rsid w:val="00E01FEF"/>
    <w:rsid w:val="00E030FB"/>
    <w:rsid w:val="00E03B72"/>
    <w:rsid w:val="00E058A4"/>
    <w:rsid w:val="00E05BD6"/>
    <w:rsid w:val="00E0732B"/>
    <w:rsid w:val="00E07D6D"/>
    <w:rsid w:val="00E11B17"/>
    <w:rsid w:val="00E132CD"/>
    <w:rsid w:val="00E17B9F"/>
    <w:rsid w:val="00E20679"/>
    <w:rsid w:val="00E25D14"/>
    <w:rsid w:val="00E264C5"/>
    <w:rsid w:val="00E27061"/>
    <w:rsid w:val="00E303A1"/>
    <w:rsid w:val="00E30A6A"/>
    <w:rsid w:val="00E30D29"/>
    <w:rsid w:val="00E3141F"/>
    <w:rsid w:val="00E3205E"/>
    <w:rsid w:val="00E320D5"/>
    <w:rsid w:val="00E35C21"/>
    <w:rsid w:val="00E40313"/>
    <w:rsid w:val="00E41C4B"/>
    <w:rsid w:val="00E42355"/>
    <w:rsid w:val="00E42740"/>
    <w:rsid w:val="00E4451F"/>
    <w:rsid w:val="00E44566"/>
    <w:rsid w:val="00E44903"/>
    <w:rsid w:val="00E479E3"/>
    <w:rsid w:val="00E510F2"/>
    <w:rsid w:val="00E51470"/>
    <w:rsid w:val="00E543F1"/>
    <w:rsid w:val="00E55C96"/>
    <w:rsid w:val="00E571C7"/>
    <w:rsid w:val="00E57E01"/>
    <w:rsid w:val="00E6079E"/>
    <w:rsid w:val="00E60E9B"/>
    <w:rsid w:val="00E62BCB"/>
    <w:rsid w:val="00E659E2"/>
    <w:rsid w:val="00E6773B"/>
    <w:rsid w:val="00E73FF4"/>
    <w:rsid w:val="00E75ABB"/>
    <w:rsid w:val="00E776FB"/>
    <w:rsid w:val="00E77DC2"/>
    <w:rsid w:val="00E80F59"/>
    <w:rsid w:val="00E82A3E"/>
    <w:rsid w:val="00E8369A"/>
    <w:rsid w:val="00E84984"/>
    <w:rsid w:val="00E8516C"/>
    <w:rsid w:val="00E85372"/>
    <w:rsid w:val="00E8655B"/>
    <w:rsid w:val="00E86E9A"/>
    <w:rsid w:val="00E87608"/>
    <w:rsid w:val="00E915E8"/>
    <w:rsid w:val="00E93EEE"/>
    <w:rsid w:val="00E97547"/>
    <w:rsid w:val="00EA0041"/>
    <w:rsid w:val="00EA02CC"/>
    <w:rsid w:val="00EA085A"/>
    <w:rsid w:val="00EA2F33"/>
    <w:rsid w:val="00EA3E6F"/>
    <w:rsid w:val="00EA740C"/>
    <w:rsid w:val="00EB4ED3"/>
    <w:rsid w:val="00EB52D2"/>
    <w:rsid w:val="00EB65B6"/>
    <w:rsid w:val="00EB70F9"/>
    <w:rsid w:val="00EC3CF0"/>
    <w:rsid w:val="00EC445C"/>
    <w:rsid w:val="00EC6003"/>
    <w:rsid w:val="00EC7544"/>
    <w:rsid w:val="00EC7C4C"/>
    <w:rsid w:val="00ED3C5F"/>
    <w:rsid w:val="00ED5114"/>
    <w:rsid w:val="00ED58FE"/>
    <w:rsid w:val="00ED6A5D"/>
    <w:rsid w:val="00ED75AA"/>
    <w:rsid w:val="00ED7E4C"/>
    <w:rsid w:val="00EE19E3"/>
    <w:rsid w:val="00EE1EF4"/>
    <w:rsid w:val="00EE2592"/>
    <w:rsid w:val="00EE2E84"/>
    <w:rsid w:val="00EF08CE"/>
    <w:rsid w:val="00EF1D00"/>
    <w:rsid w:val="00EF7F03"/>
    <w:rsid w:val="00F0007E"/>
    <w:rsid w:val="00F03F10"/>
    <w:rsid w:val="00F04262"/>
    <w:rsid w:val="00F0753E"/>
    <w:rsid w:val="00F10C1B"/>
    <w:rsid w:val="00F111D1"/>
    <w:rsid w:val="00F121CC"/>
    <w:rsid w:val="00F125C2"/>
    <w:rsid w:val="00F12BE3"/>
    <w:rsid w:val="00F13807"/>
    <w:rsid w:val="00F15169"/>
    <w:rsid w:val="00F15BB5"/>
    <w:rsid w:val="00F17A4E"/>
    <w:rsid w:val="00F17B3E"/>
    <w:rsid w:val="00F20820"/>
    <w:rsid w:val="00F224F2"/>
    <w:rsid w:val="00F22DC4"/>
    <w:rsid w:val="00F23132"/>
    <w:rsid w:val="00F248AB"/>
    <w:rsid w:val="00F24D09"/>
    <w:rsid w:val="00F24F6C"/>
    <w:rsid w:val="00F2608A"/>
    <w:rsid w:val="00F26156"/>
    <w:rsid w:val="00F26615"/>
    <w:rsid w:val="00F2797C"/>
    <w:rsid w:val="00F27B4A"/>
    <w:rsid w:val="00F303AC"/>
    <w:rsid w:val="00F31458"/>
    <w:rsid w:val="00F31BE8"/>
    <w:rsid w:val="00F31C09"/>
    <w:rsid w:val="00F32963"/>
    <w:rsid w:val="00F339CF"/>
    <w:rsid w:val="00F33A6C"/>
    <w:rsid w:val="00F3596B"/>
    <w:rsid w:val="00F36292"/>
    <w:rsid w:val="00F367CA"/>
    <w:rsid w:val="00F37EE6"/>
    <w:rsid w:val="00F4463F"/>
    <w:rsid w:val="00F45729"/>
    <w:rsid w:val="00F500CC"/>
    <w:rsid w:val="00F51116"/>
    <w:rsid w:val="00F51816"/>
    <w:rsid w:val="00F53082"/>
    <w:rsid w:val="00F557AA"/>
    <w:rsid w:val="00F56225"/>
    <w:rsid w:val="00F61B67"/>
    <w:rsid w:val="00F61E89"/>
    <w:rsid w:val="00F63223"/>
    <w:rsid w:val="00F648D6"/>
    <w:rsid w:val="00F668F0"/>
    <w:rsid w:val="00F673BA"/>
    <w:rsid w:val="00F7097E"/>
    <w:rsid w:val="00F71139"/>
    <w:rsid w:val="00F717D9"/>
    <w:rsid w:val="00F71FB4"/>
    <w:rsid w:val="00F745DB"/>
    <w:rsid w:val="00F7534E"/>
    <w:rsid w:val="00F80C74"/>
    <w:rsid w:val="00F8115E"/>
    <w:rsid w:val="00F81AF3"/>
    <w:rsid w:val="00F81DFC"/>
    <w:rsid w:val="00F8240D"/>
    <w:rsid w:val="00F84088"/>
    <w:rsid w:val="00F8460B"/>
    <w:rsid w:val="00F902DC"/>
    <w:rsid w:val="00F9042F"/>
    <w:rsid w:val="00F90508"/>
    <w:rsid w:val="00F91D94"/>
    <w:rsid w:val="00F93A54"/>
    <w:rsid w:val="00F94526"/>
    <w:rsid w:val="00F96AF5"/>
    <w:rsid w:val="00FA1482"/>
    <w:rsid w:val="00FA18CA"/>
    <w:rsid w:val="00FA1A7A"/>
    <w:rsid w:val="00FA4315"/>
    <w:rsid w:val="00FA5C76"/>
    <w:rsid w:val="00FB0B53"/>
    <w:rsid w:val="00FB0E21"/>
    <w:rsid w:val="00FB24AA"/>
    <w:rsid w:val="00FB29C2"/>
    <w:rsid w:val="00FB32BE"/>
    <w:rsid w:val="00FB60CF"/>
    <w:rsid w:val="00FB6B73"/>
    <w:rsid w:val="00FB702C"/>
    <w:rsid w:val="00FB72FB"/>
    <w:rsid w:val="00FC0690"/>
    <w:rsid w:val="00FC0DED"/>
    <w:rsid w:val="00FC1CEC"/>
    <w:rsid w:val="00FC336A"/>
    <w:rsid w:val="00FC356D"/>
    <w:rsid w:val="00FC6958"/>
    <w:rsid w:val="00FC7526"/>
    <w:rsid w:val="00FD07FC"/>
    <w:rsid w:val="00FD15C5"/>
    <w:rsid w:val="00FD1BB3"/>
    <w:rsid w:val="00FD3231"/>
    <w:rsid w:val="00FE0B3D"/>
    <w:rsid w:val="00FE151A"/>
    <w:rsid w:val="00FE22C2"/>
    <w:rsid w:val="00FE31AA"/>
    <w:rsid w:val="00FE4AF4"/>
    <w:rsid w:val="00FF6A55"/>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55BB85C"/>
  <w15:docId w15:val="{2292557A-36D8-4834-9E7D-B80781146D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Standard">
    <w:name w:val="Normal"/>
    <w:qFormat/>
    <w:rsid w:val="002323BD"/>
    <w:pPr>
      <w:spacing w:after="0" w:line="240" w:lineRule="auto"/>
    </w:pPr>
    <w:rPr>
      <w:rFonts w:ascii="Times New Roman" w:eastAsia="Times New Roman" w:hAnsi="Times New Roman" w:cs="Times New Roman"/>
      <w:sz w:val="24"/>
      <w:szCs w:val="20"/>
      <w:lang w:eastAsia="de-DE"/>
    </w:rPr>
  </w:style>
  <w:style w:type="paragraph" w:styleId="berschrift1">
    <w:name w:val="heading 1"/>
    <w:basedOn w:val="Standard"/>
    <w:next w:val="Standard"/>
    <w:link w:val="berschrift1Zchn"/>
    <w:uiPriority w:val="9"/>
    <w:qFormat/>
    <w:rsid w:val="00AD0E32"/>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unhideWhenUsed/>
    <w:qFormat/>
    <w:rsid w:val="002C5B89"/>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unhideWhenUsed/>
    <w:qFormat/>
    <w:rsid w:val="00560018"/>
    <w:pPr>
      <w:keepNext/>
      <w:keepLines/>
      <w:spacing w:before="40"/>
      <w:outlineLvl w:val="2"/>
    </w:pPr>
    <w:rPr>
      <w:rFonts w:asciiTheme="majorHAnsi" w:eastAsiaTheme="majorEastAsia" w:hAnsiTheme="majorHAnsi" w:cstheme="majorBidi"/>
      <w:color w:val="243F60" w:themeColor="accent1" w:themeShade="7F"/>
      <w:szCs w:val="24"/>
    </w:rPr>
  </w:style>
  <w:style w:type="paragraph" w:styleId="berschrift4">
    <w:name w:val="heading 4"/>
    <w:basedOn w:val="Standard"/>
    <w:next w:val="Standard"/>
    <w:link w:val="berschrift4Zchn"/>
    <w:uiPriority w:val="9"/>
    <w:semiHidden/>
    <w:unhideWhenUsed/>
    <w:qFormat/>
    <w:rsid w:val="00973222"/>
    <w:pPr>
      <w:keepNext/>
      <w:keepLines/>
      <w:spacing w:before="40"/>
      <w:outlineLvl w:val="3"/>
    </w:pPr>
    <w:rPr>
      <w:rFonts w:asciiTheme="majorHAnsi" w:eastAsiaTheme="majorEastAsia" w:hAnsiTheme="majorHAnsi" w:cstheme="majorBidi"/>
      <w:i/>
      <w:iCs/>
      <w:color w:val="365F91" w:themeColor="accent1" w:themeShade="BF"/>
    </w:rPr>
  </w:style>
  <w:style w:type="paragraph" w:styleId="berschrift5">
    <w:name w:val="heading 5"/>
    <w:basedOn w:val="Standard"/>
    <w:next w:val="Standard"/>
    <w:link w:val="berschrift5Zchn"/>
    <w:uiPriority w:val="9"/>
    <w:semiHidden/>
    <w:unhideWhenUsed/>
    <w:qFormat/>
    <w:rsid w:val="00973222"/>
    <w:pPr>
      <w:keepNext/>
      <w:keepLines/>
      <w:spacing w:before="40"/>
      <w:outlineLvl w:val="4"/>
    </w:pPr>
    <w:rPr>
      <w:rFonts w:asciiTheme="majorHAnsi" w:eastAsiaTheme="majorEastAsia" w:hAnsiTheme="majorHAnsi" w:cstheme="majorBidi"/>
      <w:color w:val="365F91" w:themeColor="accent1" w:themeShade="BF"/>
    </w:rPr>
  </w:style>
  <w:style w:type="paragraph" w:styleId="berschrift6">
    <w:name w:val="heading 6"/>
    <w:basedOn w:val="Standard"/>
    <w:next w:val="Standard"/>
    <w:link w:val="berschrift6Zchn"/>
    <w:uiPriority w:val="9"/>
    <w:semiHidden/>
    <w:unhideWhenUsed/>
    <w:qFormat/>
    <w:rsid w:val="00973222"/>
    <w:pPr>
      <w:keepNext/>
      <w:keepLines/>
      <w:spacing w:before="4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uiPriority w:val="9"/>
    <w:semiHidden/>
    <w:unhideWhenUsed/>
    <w:qFormat/>
    <w:rsid w:val="00973222"/>
    <w:pPr>
      <w:keepNext/>
      <w:keepLines/>
      <w:spacing w:before="4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973222"/>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973222"/>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AD0E32"/>
    <w:pPr>
      <w:tabs>
        <w:tab w:val="center" w:pos="4536"/>
        <w:tab w:val="right" w:pos="9072"/>
      </w:tabs>
    </w:pPr>
  </w:style>
  <w:style w:type="character" w:customStyle="1" w:styleId="KopfzeileZchn">
    <w:name w:val="Kopfzeile Zchn"/>
    <w:basedOn w:val="Absatz-Standardschriftart"/>
    <w:link w:val="Kopfzeile"/>
    <w:uiPriority w:val="99"/>
    <w:rsid w:val="00AD0E32"/>
    <w:rPr>
      <w:rFonts w:ascii="Times New Roman" w:eastAsia="Times New Roman" w:hAnsi="Times New Roman" w:cs="Times New Roman"/>
      <w:sz w:val="24"/>
      <w:szCs w:val="20"/>
      <w:lang w:eastAsia="de-DE"/>
    </w:rPr>
  </w:style>
  <w:style w:type="paragraph" w:styleId="Fuzeile">
    <w:name w:val="footer"/>
    <w:basedOn w:val="Standard"/>
    <w:link w:val="FuzeileZchn"/>
    <w:uiPriority w:val="99"/>
    <w:unhideWhenUsed/>
    <w:rsid w:val="00AD0E32"/>
    <w:pPr>
      <w:tabs>
        <w:tab w:val="center" w:pos="4536"/>
        <w:tab w:val="right" w:pos="9072"/>
      </w:tabs>
    </w:pPr>
  </w:style>
  <w:style w:type="character" w:customStyle="1" w:styleId="FuzeileZchn">
    <w:name w:val="Fußzeile Zchn"/>
    <w:basedOn w:val="Absatz-Standardschriftart"/>
    <w:link w:val="Fuzeile"/>
    <w:uiPriority w:val="99"/>
    <w:rsid w:val="00AD0E32"/>
    <w:rPr>
      <w:rFonts w:ascii="Times New Roman" w:eastAsia="Times New Roman" w:hAnsi="Times New Roman" w:cs="Times New Roman"/>
      <w:sz w:val="24"/>
      <w:szCs w:val="20"/>
      <w:lang w:eastAsia="de-DE"/>
    </w:rPr>
  </w:style>
  <w:style w:type="paragraph" w:styleId="Sprechblasentext">
    <w:name w:val="Balloon Text"/>
    <w:basedOn w:val="Standard"/>
    <w:link w:val="SprechblasentextZchn"/>
    <w:uiPriority w:val="99"/>
    <w:semiHidden/>
    <w:unhideWhenUsed/>
    <w:rsid w:val="00AD0E32"/>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AD0E32"/>
    <w:rPr>
      <w:rFonts w:ascii="Tahoma" w:eastAsia="Times New Roman" w:hAnsi="Tahoma" w:cs="Tahoma"/>
      <w:sz w:val="16"/>
      <w:szCs w:val="16"/>
      <w:lang w:eastAsia="de-DE"/>
    </w:rPr>
  </w:style>
  <w:style w:type="character" w:customStyle="1" w:styleId="berschrift1Zchn">
    <w:name w:val="Überschrift 1 Zchn"/>
    <w:basedOn w:val="Absatz-Standardschriftart"/>
    <w:link w:val="berschrift1"/>
    <w:uiPriority w:val="9"/>
    <w:rsid w:val="00AD0E32"/>
    <w:rPr>
      <w:rFonts w:asciiTheme="majorHAnsi" w:eastAsiaTheme="majorEastAsia" w:hAnsiTheme="majorHAnsi" w:cstheme="majorBidi"/>
      <w:b/>
      <w:bCs/>
      <w:color w:val="365F91" w:themeColor="accent1" w:themeShade="BF"/>
      <w:sz w:val="28"/>
      <w:szCs w:val="28"/>
      <w:lang w:eastAsia="de-DE"/>
    </w:rPr>
  </w:style>
  <w:style w:type="paragraph" w:styleId="Listenabsatz">
    <w:name w:val="List Paragraph"/>
    <w:basedOn w:val="Standard"/>
    <w:qFormat/>
    <w:rsid w:val="00AD0E32"/>
    <w:pPr>
      <w:ind w:left="720"/>
      <w:contextualSpacing/>
    </w:pPr>
  </w:style>
  <w:style w:type="character" w:customStyle="1" w:styleId="berschrift2Zchn">
    <w:name w:val="Überschrift 2 Zchn"/>
    <w:basedOn w:val="Absatz-Standardschriftart"/>
    <w:link w:val="berschrift2"/>
    <w:uiPriority w:val="9"/>
    <w:rsid w:val="002C5B89"/>
    <w:rPr>
      <w:rFonts w:asciiTheme="majorHAnsi" w:eastAsiaTheme="majorEastAsia" w:hAnsiTheme="majorHAnsi" w:cstheme="majorBidi"/>
      <w:b/>
      <w:bCs/>
      <w:color w:val="4F81BD" w:themeColor="accent1"/>
      <w:sz w:val="26"/>
      <w:szCs w:val="26"/>
      <w:lang w:eastAsia="de-DE"/>
    </w:rPr>
  </w:style>
  <w:style w:type="paragraph" w:styleId="Inhaltsverzeichnisberschrift">
    <w:name w:val="TOC Heading"/>
    <w:basedOn w:val="berschrift1"/>
    <w:next w:val="Standard"/>
    <w:uiPriority w:val="39"/>
    <w:unhideWhenUsed/>
    <w:qFormat/>
    <w:rsid w:val="002169F4"/>
    <w:pPr>
      <w:spacing w:line="276" w:lineRule="auto"/>
      <w:outlineLvl w:val="9"/>
    </w:pPr>
    <w:rPr>
      <w:lang w:eastAsia="en-US"/>
    </w:rPr>
  </w:style>
  <w:style w:type="paragraph" w:styleId="Verzeichnis1">
    <w:name w:val="toc 1"/>
    <w:basedOn w:val="Standard"/>
    <w:next w:val="Standard"/>
    <w:autoRedefine/>
    <w:uiPriority w:val="39"/>
    <w:unhideWhenUsed/>
    <w:rsid w:val="002169F4"/>
    <w:pPr>
      <w:spacing w:before="120"/>
    </w:pPr>
    <w:rPr>
      <w:rFonts w:asciiTheme="minorHAnsi" w:hAnsiTheme="minorHAnsi"/>
      <w:b/>
      <w:bCs/>
      <w:i/>
      <w:iCs/>
      <w:szCs w:val="24"/>
    </w:rPr>
  </w:style>
  <w:style w:type="paragraph" w:styleId="Verzeichnis2">
    <w:name w:val="toc 2"/>
    <w:basedOn w:val="Standard"/>
    <w:next w:val="Standard"/>
    <w:autoRedefine/>
    <w:uiPriority w:val="39"/>
    <w:unhideWhenUsed/>
    <w:rsid w:val="002169F4"/>
    <w:pPr>
      <w:spacing w:before="120"/>
      <w:ind w:left="240"/>
    </w:pPr>
    <w:rPr>
      <w:rFonts w:asciiTheme="minorHAnsi" w:hAnsiTheme="minorHAnsi"/>
      <w:b/>
      <w:bCs/>
      <w:sz w:val="22"/>
      <w:szCs w:val="22"/>
    </w:rPr>
  </w:style>
  <w:style w:type="character" w:styleId="Hyperlink">
    <w:name w:val="Hyperlink"/>
    <w:basedOn w:val="Absatz-Standardschriftart"/>
    <w:uiPriority w:val="99"/>
    <w:unhideWhenUsed/>
    <w:rsid w:val="002169F4"/>
    <w:rPr>
      <w:color w:val="0000FF" w:themeColor="hyperlink"/>
      <w:u w:val="single"/>
    </w:rPr>
  </w:style>
  <w:style w:type="paragraph" w:styleId="Beschriftung">
    <w:name w:val="caption"/>
    <w:basedOn w:val="Standard"/>
    <w:next w:val="Standard"/>
    <w:qFormat/>
    <w:rsid w:val="00CE27F5"/>
    <w:pPr>
      <w:spacing w:before="120" w:after="120" w:line="360" w:lineRule="auto"/>
      <w:jc w:val="both"/>
    </w:pPr>
    <w:rPr>
      <w:b/>
      <w:bCs/>
      <w:sz w:val="20"/>
    </w:rPr>
  </w:style>
  <w:style w:type="paragraph" w:customStyle="1" w:styleId="Default">
    <w:name w:val="Default"/>
    <w:link w:val="DefaultZchn"/>
    <w:rsid w:val="00CE27F5"/>
    <w:pPr>
      <w:autoSpaceDE w:val="0"/>
      <w:autoSpaceDN w:val="0"/>
      <w:adjustRightInd w:val="0"/>
      <w:spacing w:after="0" w:line="240" w:lineRule="auto"/>
    </w:pPr>
    <w:rPr>
      <w:rFonts w:ascii="Arial" w:eastAsia="Times New Roman" w:hAnsi="Arial" w:cs="Arial"/>
      <w:color w:val="000000"/>
      <w:sz w:val="24"/>
      <w:szCs w:val="24"/>
      <w:lang w:eastAsia="de-DE"/>
    </w:rPr>
  </w:style>
  <w:style w:type="paragraph" w:customStyle="1" w:styleId="CitaviBibliographyEntry">
    <w:name w:val="Citavi Bibliography Entry"/>
    <w:basedOn w:val="Standard"/>
    <w:link w:val="CitaviBibliographyEntryZchn"/>
    <w:rsid w:val="00E8655B"/>
    <w:pPr>
      <w:spacing w:after="120"/>
    </w:pPr>
    <w:rPr>
      <w:color w:val="000000"/>
    </w:rPr>
  </w:style>
  <w:style w:type="character" w:customStyle="1" w:styleId="DefaultZchn">
    <w:name w:val="Default Zchn"/>
    <w:basedOn w:val="Absatz-Standardschriftart"/>
    <w:link w:val="Default"/>
    <w:rsid w:val="00E8655B"/>
    <w:rPr>
      <w:rFonts w:ascii="Arial" w:eastAsia="Times New Roman" w:hAnsi="Arial" w:cs="Arial"/>
      <w:color w:val="000000"/>
      <w:sz w:val="24"/>
      <w:szCs w:val="24"/>
      <w:lang w:eastAsia="de-DE"/>
    </w:rPr>
  </w:style>
  <w:style w:type="character" w:customStyle="1" w:styleId="CitaviBibliographyEntryZchn">
    <w:name w:val="Citavi Bibliography Entry Zchn"/>
    <w:basedOn w:val="DefaultZchn"/>
    <w:link w:val="CitaviBibliographyEntry"/>
    <w:rsid w:val="00E8655B"/>
    <w:rPr>
      <w:rFonts w:ascii="Times New Roman" w:eastAsia="Times New Roman" w:hAnsi="Times New Roman" w:cs="Times New Roman"/>
      <w:color w:val="000000"/>
      <w:sz w:val="24"/>
      <w:szCs w:val="20"/>
      <w:lang w:eastAsia="de-DE"/>
    </w:rPr>
  </w:style>
  <w:style w:type="paragraph" w:customStyle="1" w:styleId="CitaviBibliographyHeading">
    <w:name w:val="Citavi Bibliography Heading"/>
    <w:basedOn w:val="berschrift1"/>
    <w:link w:val="CitaviBibliographyHeadingZchn"/>
    <w:rsid w:val="00E8655B"/>
  </w:style>
  <w:style w:type="character" w:customStyle="1" w:styleId="CitaviBibliographyHeadingZchn">
    <w:name w:val="Citavi Bibliography Heading Zchn"/>
    <w:basedOn w:val="DefaultZchn"/>
    <w:link w:val="CitaviBibliographyHeading"/>
    <w:rsid w:val="00E8655B"/>
    <w:rPr>
      <w:rFonts w:asciiTheme="majorHAnsi" w:eastAsiaTheme="majorEastAsia" w:hAnsiTheme="majorHAnsi" w:cstheme="majorBidi"/>
      <w:b/>
      <w:bCs/>
      <w:color w:val="365F91" w:themeColor="accent1" w:themeShade="BF"/>
      <w:sz w:val="28"/>
      <w:szCs w:val="28"/>
      <w:lang w:eastAsia="de-DE"/>
    </w:rPr>
  </w:style>
  <w:style w:type="character" w:customStyle="1" w:styleId="berschrift3Zchn">
    <w:name w:val="Überschrift 3 Zchn"/>
    <w:basedOn w:val="Absatz-Standardschriftart"/>
    <w:link w:val="berschrift3"/>
    <w:uiPriority w:val="9"/>
    <w:rsid w:val="00560018"/>
    <w:rPr>
      <w:rFonts w:asciiTheme="majorHAnsi" w:eastAsiaTheme="majorEastAsia" w:hAnsiTheme="majorHAnsi" w:cstheme="majorBidi"/>
      <w:color w:val="243F60" w:themeColor="accent1" w:themeShade="7F"/>
      <w:sz w:val="24"/>
      <w:szCs w:val="24"/>
      <w:lang w:eastAsia="de-DE"/>
    </w:rPr>
  </w:style>
  <w:style w:type="paragraph" w:styleId="Abbildungsverzeichnis">
    <w:name w:val="table of figures"/>
    <w:basedOn w:val="Standard"/>
    <w:next w:val="Standard"/>
    <w:uiPriority w:val="99"/>
    <w:unhideWhenUsed/>
    <w:rsid w:val="00AA6B2F"/>
  </w:style>
  <w:style w:type="character" w:customStyle="1" w:styleId="apple-converted-space">
    <w:name w:val="apple-converted-space"/>
    <w:basedOn w:val="Absatz-Standardschriftart"/>
    <w:rsid w:val="00146278"/>
  </w:style>
  <w:style w:type="paragraph" w:styleId="Funotentext">
    <w:name w:val="footnote text"/>
    <w:basedOn w:val="Standard"/>
    <w:link w:val="FunotentextZchn"/>
    <w:uiPriority w:val="99"/>
    <w:semiHidden/>
    <w:unhideWhenUsed/>
    <w:rsid w:val="001F331E"/>
    <w:rPr>
      <w:sz w:val="20"/>
    </w:rPr>
  </w:style>
  <w:style w:type="character" w:customStyle="1" w:styleId="FunotentextZchn">
    <w:name w:val="Fußnotentext Zchn"/>
    <w:basedOn w:val="Absatz-Standardschriftart"/>
    <w:link w:val="Funotentext"/>
    <w:uiPriority w:val="99"/>
    <w:semiHidden/>
    <w:rsid w:val="001F331E"/>
    <w:rPr>
      <w:rFonts w:ascii="Times New Roman" w:eastAsia="Times New Roman" w:hAnsi="Times New Roman" w:cs="Times New Roman"/>
      <w:sz w:val="20"/>
      <w:szCs w:val="20"/>
      <w:lang w:eastAsia="de-DE"/>
    </w:rPr>
  </w:style>
  <w:style w:type="character" w:styleId="Funotenzeichen">
    <w:name w:val="footnote reference"/>
    <w:basedOn w:val="Absatz-Standardschriftart"/>
    <w:uiPriority w:val="99"/>
    <w:semiHidden/>
    <w:unhideWhenUsed/>
    <w:rsid w:val="001F331E"/>
    <w:rPr>
      <w:vertAlign w:val="superscript"/>
    </w:rPr>
  </w:style>
  <w:style w:type="character" w:styleId="Kommentarzeichen">
    <w:name w:val="annotation reference"/>
    <w:basedOn w:val="Absatz-Standardschriftart"/>
    <w:uiPriority w:val="99"/>
    <w:semiHidden/>
    <w:unhideWhenUsed/>
    <w:rsid w:val="00953275"/>
    <w:rPr>
      <w:sz w:val="18"/>
      <w:szCs w:val="18"/>
    </w:rPr>
  </w:style>
  <w:style w:type="paragraph" w:styleId="Kommentartext">
    <w:name w:val="annotation text"/>
    <w:basedOn w:val="Standard"/>
    <w:link w:val="KommentartextZchn"/>
    <w:uiPriority w:val="99"/>
    <w:semiHidden/>
    <w:unhideWhenUsed/>
    <w:rsid w:val="00953275"/>
    <w:rPr>
      <w:szCs w:val="24"/>
    </w:rPr>
  </w:style>
  <w:style w:type="character" w:customStyle="1" w:styleId="KommentartextZchn">
    <w:name w:val="Kommentartext Zchn"/>
    <w:basedOn w:val="Absatz-Standardschriftart"/>
    <w:link w:val="Kommentartext"/>
    <w:uiPriority w:val="99"/>
    <w:semiHidden/>
    <w:rsid w:val="00953275"/>
    <w:rPr>
      <w:rFonts w:ascii="Times New Roman" w:eastAsia="Times New Roman" w:hAnsi="Times New Roman" w:cs="Times New Roman"/>
      <w:sz w:val="24"/>
      <w:szCs w:val="24"/>
      <w:lang w:eastAsia="de-DE"/>
    </w:rPr>
  </w:style>
  <w:style w:type="paragraph" w:styleId="Kommentarthema">
    <w:name w:val="annotation subject"/>
    <w:basedOn w:val="Kommentartext"/>
    <w:next w:val="Kommentartext"/>
    <w:link w:val="KommentarthemaZchn"/>
    <w:uiPriority w:val="99"/>
    <w:semiHidden/>
    <w:unhideWhenUsed/>
    <w:rsid w:val="00953275"/>
    <w:rPr>
      <w:b/>
      <w:bCs/>
      <w:sz w:val="20"/>
      <w:szCs w:val="20"/>
    </w:rPr>
  </w:style>
  <w:style w:type="character" w:customStyle="1" w:styleId="KommentarthemaZchn">
    <w:name w:val="Kommentarthema Zchn"/>
    <w:basedOn w:val="KommentartextZchn"/>
    <w:link w:val="Kommentarthema"/>
    <w:uiPriority w:val="99"/>
    <w:semiHidden/>
    <w:rsid w:val="00953275"/>
    <w:rPr>
      <w:rFonts w:ascii="Times New Roman" w:eastAsia="Times New Roman" w:hAnsi="Times New Roman" w:cs="Times New Roman"/>
      <w:b/>
      <w:bCs/>
      <w:sz w:val="20"/>
      <w:szCs w:val="20"/>
      <w:lang w:eastAsia="de-DE"/>
    </w:rPr>
  </w:style>
  <w:style w:type="character" w:styleId="Hervorhebung">
    <w:name w:val="Emphasis"/>
    <w:basedOn w:val="Absatz-Standardschriftart"/>
    <w:uiPriority w:val="20"/>
    <w:qFormat/>
    <w:rsid w:val="00CC3FD2"/>
    <w:rPr>
      <w:i/>
      <w:iCs/>
    </w:rPr>
  </w:style>
  <w:style w:type="paragraph" w:styleId="Literaturverzeichnis">
    <w:name w:val="Bibliography"/>
    <w:basedOn w:val="Standard"/>
    <w:next w:val="Standard"/>
    <w:uiPriority w:val="37"/>
    <w:semiHidden/>
    <w:unhideWhenUsed/>
    <w:rsid w:val="00973222"/>
  </w:style>
  <w:style w:type="character" w:styleId="Buchtitel">
    <w:name w:val="Book Title"/>
    <w:basedOn w:val="Absatz-Standardschriftart"/>
    <w:uiPriority w:val="33"/>
    <w:qFormat/>
    <w:rsid w:val="00973222"/>
    <w:rPr>
      <w:b/>
      <w:bCs/>
      <w:i/>
      <w:iCs/>
      <w:spacing w:val="5"/>
    </w:rPr>
  </w:style>
  <w:style w:type="character" w:styleId="IntensiverVerweis">
    <w:name w:val="Intense Reference"/>
    <w:basedOn w:val="Absatz-Standardschriftart"/>
    <w:uiPriority w:val="32"/>
    <w:qFormat/>
    <w:rsid w:val="00973222"/>
    <w:rPr>
      <w:b/>
      <w:bCs/>
      <w:smallCaps/>
      <w:color w:val="4F81BD" w:themeColor="accent1"/>
      <w:spacing w:val="5"/>
    </w:rPr>
  </w:style>
  <w:style w:type="character" w:styleId="SchwacherVerweis">
    <w:name w:val="Subtle Reference"/>
    <w:basedOn w:val="Absatz-Standardschriftart"/>
    <w:uiPriority w:val="31"/>
    <w:qFormat/>
    <w:rsid w:val="00973222"/>
    <w:rPr>
      <w:smallCaps/>
      <w:color w:val="5A5A5A" w:themeColor="text1" w:themeTint="A5"/>
    </w:rPr>
  </w:style>
  <w:style w:type="character" w:styleId="IntensiveHervorhebung">
    <w:name w:val="Intense Emphasis"/>
    <w:basedOn w:val="Absatz-Standardschriftart"/>
    <w:uiPriority w:val="21"/>
    <w:qFormat/>
    <w:rsid w:val="00973222"/>
    <w:rPr>
      <w:i/>
      <w:iCs/>
      <w:color w:val="4F81BD" w:themeColor="accent1"/>
    </w:rPr>
  </w:style>
  <w:style w:type="character" w:styleId="SchwacheHervorhebung">
    <w:name w:val="Subtle Emphasis"/>
    <w:basedOn w:val="Absatz-Standardschriftart"/>
    <w:uiPriority w:val="19"/>
    <w:qFormat/>
    <w:rsid w:val="00973222"/>
    <w:rPr>
      <w:i/>
      <w:iCs/>
      <w:color w:val="404040" w:themeColor="text1" w:themeTint="BF"/>
    </w:rPr>
  </w:style>
  <w:style w:type="paragraph" w:styleId="IntensivesZitat">
    <w:name w:val="Intense Quote"/>
    <w:basedOn w:val="Standard"/>
    <w:next w:val="Standard"/>
    <w:link w:val="IntensivesZitatZchn"/>
    <w:uiPriority w:val="30"/>
    <w:qFormat/>
    <w:rsid w:val="00973222"/>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973222"/>
    <w:rPr>
      <w:rFonts w:ascii="Times New Roman" w:eastAsia="Times New Roman" w:hAnsi="Times New Roman" w:cs="Times New Roman"/>
      <w:i/>
      <w:iCs/>
      <w:color w:val="4F81BD" w:themeColor="accent1"/>
      <w:sz w:val="24"/>
      <w:szCs w:val="20"/>
      <w:lang w:eastAsia="de-DE"/>
    </w:rPr>
  </w:style>
  <w:style w:type="paragraph" w:styleId="Zitat">
    <w:name w:val="Quote"/>
    <w:basedOn w:val="Standard"/>
    <w:next w:val="Standard"/>
    <w:link w:val="ZitatZchn"/>
    <w:uiPriority w:val="29"/>
    <w:qFormat/>
    <w:rsid w:val="00973222"/>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973222"/>
    <w:rPr>
      <w:rFonts w:ascii="Times New Roman" w:eastAsia="Times New Roman" w:hAnsi="Times New Roman" w:cs="Times New Roman"/>
      <w:i/>
      <w:iCs/>
      <w:color w:val="404040" w:themeColor="text1" w:themeTint="BF"/>
      <w:sz w:val="24"/>
      <w:szCs w:val="20"/>
      <w:lang w:eastAsia="de-DE"/>
    </w:rPr>
  </w:style>
  <w:style w:type="table" w:styleId="MittlereListe1-Akzent1">
    <w:name w:val="Medium List 1 Accent 1"/>
    <w:basedOn w:val="NormaleTabelle"/>
    <w:uiPriority w:val="65"/>
    <w:semiHidden/>
    <w:unhideWhenUsed/>
    <w:rsid w:val="00973222"/>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973222"/>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973222"/>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973222"/>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973222"/>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973222"/>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973222"/>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973222"/>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973222"/>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973222"/>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973222"/>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973222"/>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973222"/>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973222"/>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973222"/>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973222"/>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973222"/>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97322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97322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97322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973222"/>
    <w:pPr>
      <w:spacing w:after="0" w:line="240" w:lineRule="auto"/>
    </w:pPr>
    <w:rPr>
      <w:rFonts w:ascii="Times New Roman" w:eastAsia="Times New Roman" w:hAnsi="Times New Roman" w:cs="Times New Roman"/>
      <w:sz w:val="24"/>
      <w:szCs w:val="20"/>
      <w:lang w:eastAsia="de-DE"/>
    </w:rPr>
  </w:style>
  <w:style w:type="character" w:styleId="HTMLVariable">
    <w:name w:val="HTML Variable"/>
    <w:basedOn w:val="Absatz-Standardschriftart"/>
    <w:uiPriority w:val="99"/>
    <w:semiHidden/>
    <w:unhideWhenUsed/>
    <w:rsid w:val="00973222"/>
    <w:rPr>
      <w:i/>
      <w:iCs/>
    </w:rPr>
  </w:style>
  <w:style w:type="character" w:styleId="HTMLSchreibmaschine">
    <w:name w:val="HTML Typewriter"/>
    <w:basedOn w:val="Absatz-Standardschriftart"/>
    <w:uiPriority w:val="99"/>
    <w:semiHidden/>
    <w:unhideWhenUsed/>
    <w:rsid w:val="00973222"/>
    <w:rPr>
      <w:rFonts w:ascii="Consolas" w:hAnsi="Consolas"/>
      <w:sz w:val="20"/>
      <w:szCs w:val="20"/>
    </w:rPr>
  </w:style>
  <w:style w:type="character" w:styleId="HTMLBeispiel">
    <w:name w:val="HTML Sample"/>
    <w:basedOn w:val="Absatz-Standardschriftart"/>
    <w:uiPriority w:val="99"/>
    <w:semiHidden/>
    <w:unhideWhenUsed/>
    <w:rsid w:val="00973222"/>
    <w:rPr>
      <w:rFonts w:ascii="Consolas" w:hAnsi="Consolas"/>
      <w:sz w:val="24"/>
      <w:szCs w:val="24"/>
    </w:rPr>
  </w:style>
  <w:style w:type="paragraph" w:styleId="HTMLVorformatiert">
    <w:name w:val="HTML Preformatted"/>
    <w:basedOn w:val="Standard"/>
    <w:link w:val="HTMLVorformatiertZchn"/>
    <w:uiPriority w:val="99"/>
    <w:semiHidden/>
    <w:unhideWhenUsed/>
    <w:rsid w:val="00973222"/>
    <w:rPr>
      <w:rFonts w:ascii="Consolas" w:hAnsi="Consolas"/>
      <w:sz w:val="20"/>
    </w:rPr>
  </w:style>
  <w:style w:type="character" w:customStyle="1" w:styleId="HTMLVorformatiertZchn">
    <w:name w:val="HTML Vorformatiert Zchn"/>
    <w:basedOn w:val="Absatz-Standardschriftart"/>
    <w:link w:val="HTMLVorformatiert"/>
    <w:uiPriority w:val="99"/>
    <w:semiHidden/>
    <w:rsid w:val="00973222"/>
    <w:rPr>
      <w:rFonts w:ascii="Consolas" w:eastAsia="Times New Roman" w:hAnsi="Consolas" w:cs="Times New Roman"/>
      <w:sz w:val="20"/>
      <w:szCs w:val="20"/>
      <w:lang w:eastAsia="de-DE"/>
    </w:rPr>
  </w:style>
  <w:style w:type="character" w:styleId="HTMLTastatur">
    <w:name w:val="HTML Keyboard"/>
    <w:basedOn w:val="Absatz-Standardschriftart"/>
    <w:uiPriority w:val="99"/>
    <w:semiHidden/>
    <w:unhideWhenUsed/>
    <w:rsid w:val="00973222"/>
    <w:rPr>
      <w:rFonts w:ascii="Consolas" w:hAnsi="Consolas"/>
      <w:sz w:val="20"/>
      <w:szCs w:val="20"/>
    </w:rPr>
  </w:style>
  <w:style w:type="character" w:styleId="HTMLDefinition">
    <w:name w:val="HTML Definition"/>
    <w:basedOn w:val="Absatz-Standardschriftart"/>
    <w:uiPriority w:val="99"/>
    <w:semiHidden/>
    <w:unhideWhenUsed/>
    <w:rsid w:val="00973222"/>
    <w:rPr>
      <w:i/>
      <w:iCs/>
    </w:rPr>
  </w:style>
  <w:style w:type="character" w:styleId="HTMLCode">
    <w:name w:val="HTML Code"/>
    <w:basedOn w:val="Absatz-Standardschriftart"/>
    <w:uiPriority w:val="99"/>
    <w:semiHidden/>
    <w:unhideWhenUsed/>
    <w:rsid w:val="00973222"/>
    <w:rPr>
      <w:rFonts w:ascii="Consolas" w:hAnsi="Consolas"/>
      <w:sz w:val="20"/>
      <w:szCs w:val="20"/>
    </w:rPr>
  </w:style>
  <w:style w:type="character" w:styleId="HTMLZitat">
    <w:name w:val="HTML Cite"/>
    <w:basedOn w:val="Absatz-Standardschriftart"/>
    <w:uiPriority w:val="99"/>
    <w:semiHidden/>
    <w:unhideWhenUsed/>
    <w:rsid w:val="00973222"/>
    <w:rPr>
      <w:i/>
      <w:iCs/>
    </w:rPr>
  </w:style>
  <w:style w:type="paragraph" w:styleId="HTMLAdresse">
    <w:name w:val="HTML Address"/>
    <w:basedOn w:val="Standard"/>
    <w:link w:val="HTMLAdresseZchn"/>
    <w:uiPriority w:val="99"/>
    <w:semiHidden/>
    <w:unhideWhenUsed/>
    <w:rsid w:val="00973222"/>
    <w:rPr>
      <w:i/>
      <w:iCs/>
    </w:rPr>
  </w:style>
  <w:style w:type="character" w:customStyle="1" w:styleId="HTMLAdresseZchn">
    <w:name w:val="HTML Adresse Zchn"/>
    <w:basedOn w:val="Absatz-Standardschriftart"/>
    <w:link w:val="HTMLAdresse"/>
    <w:uiPriority w:val="99"/>
    <w:semiHidden/>
    <w:rsid w:val="00973222"/>
    <w:rPr>
      <w:rFonts w:ascii="Times New Roman" w:eastAsia="Times New Roman" w:hAnsi="Times New Roman" w:cs="Times New Roman"/>
      <w:i/>
      <w:iCs/>
      <w:sz w:val="24"/>
      <w:szCs w:val="20"/>
      <w:lang w:eastAsia="de-DE"/>
    </w:rPr>
  </w:style>
  <w:style w:type="character" w:styleId="HTMLAkronym">
    <w:name w:val="HTML Acronym"/>
    <w:basedOn w:val="Absatz-Standardschriftart"/>
    <w:uiPriority w:val="99"/>
    <w:semiHidden/>
    <w:unhideWhenUsed/>
    <w:rsid w:val="00973222"/>
  </w:style>
  <w:style w:type="paragraph" w:styleId="StandardWeb">
    <w:name w:val="Normal (Web)"/>
    <w:basedOn w:val="Standard"/>
    <w:uiPriority w:val="99"/>
    <w:unhideWhenUsed/>
    <w:rsid w:val="00973222"/>
    <w:rPr>
      <w:szCs w:val="24"/>
    </w:rPr>
  </w:style>
  <w:style w:type="paragraph" w:styleId="NurText">
    <w:name w:val="Plain Text"/>
    <w:basedOn w:val="Standard"/>
    <w:link w:val="NurTextZchn"/>
    <w:uiPriority w:val="99"/>
    <w:semiHidden/>
    <w:unhideWhenUsed/>
    <w:rsid w:val="00973222"/>
    <w:rPr>
      <w:rFonts w:ascii="Consolas" w:hAnsi="Consolas"/>
      <w:sz w:val="21"/>
      <w:szCs w:val="21"/>
    </w:rPr>
  </w:style>
  <w:style w:type="character" w:customStyle="1" w:styleId="NurTextZchn">
    <w:name w:val="Nur Text Zchn"/>
    <w:basedOn w:val="Absatz-Standardschriftart"/>
    <w:link w:val="NurText"/>
    <w:uiPriority w:val="99"/>
    <w:semiHidden/>
    <w:rsid w:val="00973222"/>
    <w:rPr>
      <w:rFonts w:ascii="Consolas" w:eastAsia="Times New Roman" w:hAnsi="Consolas" w:cs="Times New Roman"/>
      <w:sz w:val="21"/>
      <w:szCs w:val="21"/>
      <w:lang w:eastAsia="de-DE"/>
    </w:rPr>
  </w:style>
  <w:style w:type="paragraph" w:styleId="Dokumentstruktur">
    <w:name w:val="Document Map"/>
    <w:basedOn w:val="Standard"/>
    <w:link w:val="DokumentstrukturZchn"/>
    <w:uiPriority w:val="99"/>
    <w:semiHidden/>
    <w:unhideWhenUsed/>
    <w:rsid w:val="00973222"/>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973222"/>
    <w:rPr>
      <w:rFonts w:ascii="Segoe UI" w:eastAsia="Times New Roman" w:hAnsi="Segoe UI" w:cs="Segoe UI"/>
      <w:sz w:val="16"/>
      <w:szCs w:val="16"/>
      <w:lang w:eastAsia="de-DE"/>
    </w:rPr>
  </w:style>
  <w:style w:type="character" w:styleId="Fett">
    <w:name w:val="Strong"/>
    <w:basedOn w:val="Absatz-Standardschriftart"/>
    <w:uiPriority w:val="22"/>
    <w:qFormat/>
    <w:rsid w:val="00973222"/>
    <w:rPr>
      <w:b/>
      <w:bCs/>
    </w:rPr>
  </w:style>
  <w:style w:type="character" w:styleId="BesuchterLink">
    <w:name w:val="FollowedHyperlink"/>
    <w:basedOn w:val="Absatz-Standardschriftart"/>
    <w:uiPriority w:val="99"/>
    <w:semiHidden/>
    <w:unhideWhenUsed/>
    <w:rsid w:val="00973222"/>
    <w:rPr>
      <w:color w:val="800080" w:themeColor="followedHyperlink"/>
      <w:u w:val="single"/>
    </w:rPr>
  </w:style>
  <w:style w:type="paragraph" w:styleId="Blocktext">
    <w:name w:val="Block Text"/>
    <w:basedOn w:val="Standard"/>
    <w:uiPriority w:val="99"/>
    <w:semiHidden/>
    <w:unhideWhenUsed/>
    <w:rsid w:val="00973222"/>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973222"/>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973222"/>
    <w:rPr>
      <w:rFonts w:ascii="Times New Roman" w:eastAsia="Times New Roman" w:hAnsi="Times New Roman" w:cs="Times New Roman"/>
      <w:sz w:val="16"/>
      <w:szCs w:val="16"/>
      <w:lang w:eastAsia="de-DE"/>
    </w:rPr>
  </w:style>
  <w:style w:type="paragraph" w:styleId="Textkrper-Einzug2">
    <w:name w:val="Body Text Indent 2"/>
    <w:basedOn w:val="Standard"/>
    <w:link w:val="Textkrper-Einzug2Zchn"/>
    <w:uiPriority w:val="99"/>
    <w:semiHidden/>
    <w:unhideWhenUsed/>
    <w:rsid w:val="00973222"/>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973222"/>
    <w:rPr>
      <w:rFonts w:ascii="Times New Roman" w:eastAsia="Times New Roman" w:hAnsi="Times New Roman" w:cs="Times New Roman"/>
      <w:sz w:val="24"/>
      <w:szCs w:val="20"/>
      <w:lang w:eastAsia="de-DE"/>
    </w:rPr>
  </w:style>
  <w:style w:type="paragraph" w:styleId="Textkrper3">
    <w:name w:val="Body Text 3"/>
    <w:basedOn w:val="Standard"/>
    <w:link w:val="Textkrper3Zchn"/>
    <w:uiPriority w:val="99"/>
    <w:semiHidden/>
    <w:unhideWhenUsed/>
    <w:rsid w:val="00973222"/>
    <w:pPr>
      <w:spacing w:after="120"/>
    </w:pPr>
    <w:rPr>
      <w:sz w:val="16"/>
      <w:szCs w:val="16"/>
    </w:rPr>
  </w:style>
  <w:style w:type="character" w:customStyle="1" w:styleId="Textkrper3Zchn">
    <w:name w:val="Textkörper 3 Zchn"/>
    <w:basedOn w:val="Absatz-Standardschriftart"/>
    <w:link w:val="Textkrper3"/>
    <w:uiPriority w:val="99"/>
    <w:semiHidden/>
    <w:rsid w:val="00973222"/>
    <w:rPr>
      <w:rFonts w:ascii="Times New Roman" w:eastAsia="Times New Roman" w:hAnsi="Times New Roman" w:cs="Times New Roman"/>
      <w:sz w:val="16"/>
      <w:szCs w:val="16"/>
      <w:lang w:eastAsia="de-DE"/>
    </w:rPr>
  </w:style>
  <w:style w:type="paragraph" w:styleId="Textkrper2">
    <w:name w:val="Body Text 2"/>
    <w:basedOn w:val="Standard"/>
    <w:link w:val="Textkrper2Zchn"/>
    <w:uiPriority w:val="99"/>
    <w:semiHidden/>
    <w:unhideWhenUsed/>
    <w:rsid w:val="00973222"/>
    <w:pPr>
      <w:spacing w:after="120" w:line="480" w:lineRule="auto"/>
    </w:pPr>
  </w:style>
  <w:style w:type="character" w:customStyle="1" w:styleId="Textkrper2Zchn">
    <w:name w:val="Textkörper 2 Zchn"/>
    <w:basedOn w:val="Absatz-Standardschriftart"/>
    <w:link w:val="Textkrper2"/>
    <w:uiPriority w:val="99"/>
    <w:semiHidden/>
    <w:rsid w:val="00973222"/>
    <w:rPr>
      <w:rFonts w:ascii="Times New Roman" w:eastAsia="Times New Roman" w:hAnsi="Times New Roman" w:cs="Times New Roman"/>
      <w:sz w:val="24"/>
      <w:szCs w:val="20"/>
      <w:lang w:eastAsia="de-DE"/>
    </w:rPr>
  </w:style>
  <w:style w:type="paragraph" w:styleId="Fu-Endnotenberschrift">
    <w:name w:val="Note Heading"/>
    <w:basedOn w:val="Standard"/>
    <w:next w:val="Standard"/>
    <w:link w:val="Fu-EndnotenberschriftZchn"/>
    <w:uiPriority w:val="99"/>
    <w:semiHidden/>
    <w:unhideWhenUsed/>
    <w:rsid w:val="00973222"/>
  </w:style>
  <w:style w:type="character" w:customStyle="1" w:styleId="Fu-EndnotenberschriftZchn">
    <w:name w:val="Fuß/-Endnotenüberschrift Zchn"/>
    <w:basedOn w:val="Absatz-Standardschriftart"/>
    <w:link w:val="Fu-Endnotenberschrift"/>
    <w:uiPriority w:val="99"/>
    <w:semiHidden/>
    <w:rsid w:val="00973222"/>
    <w:rPr>
      <w:rFonts w:ascii="Times New Roman" w:eastAsia="Times New Roman" w:hAnsi="Times New Roman" w:cs="Times New Roman"/>
      <w:sz w:val="24"/>
      <w:szCs w:val="20"/>
      <w:lang w:eastAsia="de-DE"/>
    </w:rPr>
  </w:style>
  <w:style w:type="paragraph" w:styleId="Textkrper-Zeileneinzug">
    <w:name w:val="Body Text Indent"/>
    <w:basedOn w:val="Standard"/>
    <w:link w:val="Textkrper-ZeileneinzugZchn"/>
    <w:uiPriority w:val="99"/>
    <w:semiHidden/>
    <w:unhideWhenUsed/>
    <w:rsid w:val="00973222"/>
    <w:pPr>
      <w:spacing w:after="120"/>
      <w:ind w:left="283"/>
    </w:pPr>
  </w:style>
  <w:style w:type="character" w:customStyle="1" w:styleId="Textkrper-ZeileneinzugZchn">
    <w:name w:val="Textkörper-Zeileneinzug Zchn"/>
    <w:basedOn w:val="Absatz-Standardschriftart"/>
    <w:link w:val="Textkrper-Zeileneinzug"/>
    <w:uiPriority w:val="99"/>
    <w:semiHidden/>
    <w:rsid w:val="00973222"/>
    <w:rPr>
      <w:rFonts w:ascii="Times New Roman" w:eastAsia="Times New Roman" w:hAnsi="Times New Roman" w:cs="Times New Roman"/>
      <w:sz w:val="24"/>
      <w:szCs w:val="20"/>
      <w:lang w:eastAsia="de-DE"/>
    </w:rPr>
  </w:style>
  <w:style w:type="paragraph" w:styleId="Textkrper-Erstzeileneinzug2">
    <w:name w:val="Body Text First Indent 2"/>
    <w:basedOn w:val="Textkrper-Zeileneinzug"/>
    <w:link w:val="Textkrper-Erstzeileneinzug2Zchn"/>
    <w:uiPriority w:val="99"/>
    <w:semiHidden/>
    <w:unhideWhenUsed/>
    <w:rsid w:val="00973222"/>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973222"/>
    <w:rPr>
      <w:rFonts w:ascii="Times New Roman" w:eastAsia="Times New Roman" w:hAnsi="Times New Roman" w:cs="Times New Roman"/>
      <w:sz w:val="24"/>
      <w:szCs w:val="20"/>
      <w:lang w:eastAsia="de-DE"/>
    </w:rPr>
  </w:style>
  <w:style w:type="paragraph" w:styleId="Textkrper">
    <w:name w:val="Body Text"/>
    <w:basedOn w:val="Standard"/>
    <w:link w:val="TextkrperZchn"/>
    <w:uiPriority w:val="99"/>
    <w:semiHidden/>
    <w:unhideWhenUsed/>
    <w:rsid w:val="00973222"/>
    <w:pPr>
      <w:spacing w:after="120"/>
    </w:pPr>
  </w:style>
  <w:style w:type="character" w:customStyle="1" w:styleId="TextkrperZchn">
    <w:name w:val="Textkörper Zchn"/>
    <w:basedOn w:val="Absatz-Standardschriftart"/>
    <w:link w:val="Textkrper"/>
    <w:uiPriority w:val="99"/>
    <w:semiHidden/>
    <w:rsid w:val="00973222"/>
    <w:rPr>
      <w:rFonts w:ascii="Times New Roman" w:eastAsia="Times New Roman" w:hAnsi="Times New Roman" w:cs="Times New Roman"/>
      <w:sz w:val="24"/>
      <w:szCs w:val="20"/>
      <w:lang w:eastAsia="de-DE"/>
    </w:rPr>
  </w:style>
  <w:style w:type="paragraph" w:styleId="Textkrper-Erstzeileneinzug">
    <w:name w:val="Body Text First Indent"/>
    <w:basedOn w:val="Textkrper"/>
    <w:link w:val="Textkrper-ErstzeileneinzugZchn"/>
    <w:uiPriority w:val="99"/>
    <w:semiHidden/>
    <w:unhideWhenUsed/>
    <w:rsid w:val="00973222"/>
    <w:pPr>
      <w:spacing w:after="0"/>
      <w:ind w:firstLine="360"/>
    </w:pPr>
  </w:style>
  <w:style w:type="character" w:customStyle="1" w:styleId="Textkrper-ErstzeileneinzugZchn">
    <w:name w:val="Textkörper-Erstzeileneinzug Zchn"/>
    <w:basedOn w:val="TextkrperZchn"/>
    <w:link w:val="Textkrper-Erstzeileneinzug"/>
    <w:uiPriority w:val="99"/>
    <w:semiHidden/>
    <w:rsid w:val="00973222"/>
    <w:rPr>
      <w:rFonts w:ascii="Times New Roman" w:eastAsia="Times New Roman" w:hAnsi="Times New Roman" w:cs="Times New Roman"/>
      <w:sz w:val="24"/>
      <w:szCs w:val="20"/>
      <w:lang w:eastAsia="de-DE"/>
    </w:rPr>
  </w:style>
  <w:style w:type="paragraph" w:styleId="Datum">
    <w:name w:val="Date"/>
    <w:basedOn w:val="Standard"/>
    <w:next w:val="Standard"/>
    <w:link w:val="DatumZchn"/>
    <w:uiPriority w:val="99"/>
    <w:semiHidden/>
    <w:unhideWhenUsed/>
    <w:rsid w:val="00973222"/>
  </w:style>
  <w:style w:type="character" w:customStyle="1" w:styleId="DatumZchn">
    <w:name w:val="Datum Zchn"/>
    <w:basedOn w:val="Absatz-Standardschriftart"/>
    <w:link w:val="Datum"/>
    <w:uiPriority w:val="99"/>
    <w:semiHidden/>
    <w:rsid w:val="00973222"/>
    <w:rPr>
      <w:rFonts w:ascii="Times New Roman" w:eastAsia="Times New Roman" w:hAnsi="Times New Roman" w:cs="Times New Roman"/>
      <w:sz w:val="24"/>
      <w:szCs w:val="20"/>
      <w:lang w:eastAsia="de-DE"/>
    </w:rPr>
  </w:style>
  <w:style w:type="paragraph" w:styleId="Anrede">
    <w:name w:val="Salutation"/>
    <w:basedOn w:val="Standard"/>
    <w:next w:val="Standard"/>
    <w:link w:val="AnredeZchn"/>
    <w:uiPriority w:val="99"/>
    <w:semiHidden/>
    <w:unhideWhenUsed/>
    <w:rsid w:val="00973222"/>
  </w:style>
  <w:style w:type="character" w:customStyle="1" w:styleId="AnredeZchn">
    <w:name w:val="Anrede Zchn"/>
    <w:basedOn w:val="Absatz-Standardschriftart"/>
    <w:link w:val="Anrede"/>
    <w:uiPriority w:val="99"/>
    <w:semiHidden/>
    <w:rsid w:val="00973222"/>
    <w:rPr>
      <w:rFonts w:ascii="Times New Roman" w:eastAsia="Times New Roman" w:hAnsi="Times New Roman" w:cs="Times New Roman"/>
      <w:sz w:val="24"/>
      <w:szCs w:val="20"/>
      <w:lang w:eastAsia="de-DE"/>
    </w:rPr>
  </w:style>
  <w:style w:type="paragraph" w:styleId="Untertitel">
    <w:name w:val="Subtitle"/>
    <w:basedOn w:val="Standard"/>
    <w:next w:val="Standard"/>
    <w:link w:val="UntertitelZchn"/>
    <w:uiPriority w:val="11"/>
    <w:qFormat/>
    <w:rsid w:val="00973222"/>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UntertitelZchn">
    <w:name w:val="Untertitel Zchn"/>
    <w:basedOn w:val="Absatz-Standardschriftart"/>
    <w:link w:val="Untertitel"/>
    <w:uiPriority w:val="11"/>
    <w:rsid w:val="00973222"/>
    <w:rPr>
      <w:rFonts w:eastAsiaTheme="minorEastAsia"/>
      <w:color w:val="5A5A5A" w:themeColor="text1" w:themeTint="A5"/>
      <w:spacing w:val="15"/>
      <w:lang w:eastAsia="de-DE"/>
    </w:rPr>
  </w:style>
  <w:style w:type="paragraph" w:styleId="Nachrichtenkopf">
    <w:name w:val="Message Header"/>
    <w:basedOn w:val="Standard"/>
    <w:link w:val="NachrichtenkopfZchn"/>
    <w:uiPriority w:val="99"/>
    <w:semiHidden/>
    <w:unhideWhenUsed/>
    <w:rsid w:val="00973222"/>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973222"/>
    <w:rPr>
      <w:rFonts w:asciiTheme="majorHAnsi" w:eastAsiaTheme="majorEastAsia" w:hAnsiTheme="majorHAnsi" w:cstheme="majorBidi"/>
      <w:sz w:val="24"/>
      <w:szCs w:val="24"/>
      <w:shd w:val="pct20" w:color="auto" w:fill="auto"/>
      <w:lang w:eastAsia="de-DE"/>
    </w:rPr>
  </w:style>
  <w:style w:type="paragraph" w:styleId="Listenfortsetzung5">
    <w:name w:val="List Continue 5"/>
    <w:basedOn w:val="Standard"/>
    <w:uiPriority w:val="99"/>
    <w:semiHidden/>
    <w:unhideWhenUsed/>
    <w:rsid w:val="00973222"/>
    <w:pPr>
      <w:spacing w:after="120"/>
      <w:ind w:left="1415"/>
      <w:contextualSpacing/>
    </w:pPr>
  </w:style>
  <w:style w:type="paragraph" w:styleId="Listenfortsetzung4">
    <w:name w:val="List Continue 4"/>
    <w:basedOn w:val="Standard"/>
    <w:uiPriority w:val="99"/>
    <w:semiHidden/>
    <w:unhideWhenUsed/>
    <w:rsid w:val="00973222"/>
    <w:pPr>
      <w:spacing w:after="120"/>
      <w:ind w:left="1132"/>
      <w:contextualSpacing/>
    </w:pPr>
  </w:style>
  <w:style w:type="paragraph" w:styleId="Listenfortsetzung3">
    <w:name w:val="List Continue 3"/>
    <w:basedOn w:val="Standard"/>
    <w:uiPriority w:val="99"/>
    <w:semiHidden/>
    <w:unhideWhenUsed/>
    <w:rsid w:val="00973222"/>
    <w:pPr>
      <w:spacing w:after="120"/>
      <w:ind w:left="849"/>
      <w:contextualSpacing/>
    </w:pPr>
  </w:style>
  <w:style w:type="paragraph" w:styleId="Listenfortsetzung2">
    <w:name w:val="List Continue 2"/>
    <w:basedOn w:val="Standard"/>
    <w:uiPriority w:val="99"/>
    <w:semiHidden/>
    <w:unhideWhenUsed/>
    <w:rsid w:val="00973222"/>
    <w:pPr>
      <w:spacing w:after="120"/>
      <w:ind w:left="566"/>
      <w:contextualSpacing/>
    </w:pPr>
  </w:style>
  <w:style w:type="paragraph" w:styleId="Listenfortsetzung">
    <w:name w:val="List Continue"/>
    <w:basedOn w:val="Standard"/>
    <w:uiPriority w:val="99"/>
    <w:semiHidden/>
    <w:unhideWhenUsed/>
    <w:rsid w:val="00973222"/>
    <w:pPr>
      <w:spacing w:after="120"/>
      <w:ind w:left="283"/>
      <w:contextualSpacing/>
    </w:pPr>
  </w:style>
  <w:style w:type="paragraph" w:styleId="Unterschrift">
    <w:name w:val="Signature"/>
    <w:basedOn w:val="Standard"/>
    <w:link w:val="UnterschriftZchn"/>
    <w:uiPriority w:val="99"/>
    <w:semiHidden/>
    <w:unhideWhenUsed/>
    <w:rsid w:val="00973222"/>
    <w:pPr>
      <w:ind w:left="4252"/>
    </w:pPr>
  </w:style>
  <w:style w:type="character" w:customStyle="1" w:styleId="UnterschriftZchn">
    <w:name w:val="Unterschrift Zchn"/>
    <w:basedOn w:val="Absatz-Standardschriftart"/>
    <w:link w:val="Unterschrift"/>
    <w:uiPriority w:val="99"/>
    <w:semiHidden/>
    <w:rsid w:val="00973222"/>
    <w:rPr>
      <w:rFonts w:ascii="Times New Roman" w:eastAsia="Times New Roman" w:hAnsi="Times New Roman" w:cs="Times New Roman"/>
      <w:sz w:val="24"/>
      <w:szCs w:val="20"/>
      <w:lang w:eastAsia="de-DE"/>
    </w:rPr>
  </w:style>
  <w:style w:type="paragraph" w:styleId="Gruformel">
    <w:name w:val="Closing"/>
    <w:basedOn w:val="Standard"/>
    <w:link w:val="GruformelZchn"/>
    <w:uiPriority w:val="99"/>
    <w:semiHidden/>
    <w:unhideWhenUsed/>
    <w:rsid w:val="00973222"/>
    <w:pPr>
      <w:ind w:left="4252"/>
    </w:pPr>
  </w:style>
  <w:style w:type="character" w:customStyle="1" w:styleId="GruformelZchn">
    <w:name w:val="Grußformel Zchn"/>
    <w:basedOn w:val="Absatz-Standardschriftart"/>
    <w:link w:val="Gruformel"/>
    <w:uiPriority w:val="99"/>
    <w:semiHidden/>
    <w:rsid w:val="00973222"/>
    <w:rPr>
      <w:rFonts w:ascii="Times New Roman" w:eastAsia="Times New Roman" w:hAnsi="Times New Roman" w:cs="Times New Roman"/>
      <w:sz w:val="24"/>
      <w:szCs w:val="20"/>
      <w:lang w:eastAsia="de-DE"/>
    </w:rPr>
  </w:style>
  <w:style w:type="paragraph" w:styleId="Titel">
    <w:name w:val="Title"/>
    <w:basedOn w:val="Standard"/>
    <w:next w:val="Standard"/>
    <w:link w:val="TitelZchn"/>
    <w:uiPriority w:val="10"/>
    <w:qFormat/>
    <w:rsid w:val="00973222"/>
    <w:pPr>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973222"/>
    <w:rPr>
      <w:rFonts w:asciiTheme="majorHAnsi" w:eastAsiaTheme="majorEastAsia" w:hAnsiTheme="majorHAnsi" w:cstheme="majorBidi"/>
      <w:spacing w:val="-10"/>
      <w:kern w:val="28"/>
      <w:sz w:val="56"/>
      <w:szCs w:val="56"/>
      <w:lang w:eastAsia="de-DE"/>
    </w:rPr>
  </w:style>
  <w:style w:type="paragraph" w:styleId="Listennummer5">
    <w:name w:val="List Number 5"/>
    <w:basedOn w:val="Standard"/>
    <w:uiPriority w:val="99"/>
    <w:semiHidden/>
    <w:unhideWhenUsed/>
    <w:rsid w:val="00973222"/>
    <w:pPr>
      <w:numPr>
        <w:numId w:val="7"/>
      </w:numPr>
      <w:contextualSpacing/>
    </w:pPr>
  </w:style>
  <w:style w:type="paragraph" w:styleId="Listennummer4">
    <w:name w:val="List Number 4"/>
    <w:basedOn w:val="Standard"/>
    <w:uiPriority w:val="99"/>
    <w:semiHidden/>
    <w:unhideWhenUsed/>
    <w:rsid w:val="00973222"/>
    <w:pPr>
      <w:numPr>
        <w:numId w:val="8"/>
      </w:numPr>
      <w:contextualSpacing/>
    </w:pPr>
  </w:style>
  <w:style w:type="paragraph" w:styleId="Listennummer3">
    <w:name w:val="List Number 3"/>
    <w:basedOn w:val="Standard"/>
    <w:uiPriority w:val="99"/>
    <w:semiHidden/>
    <w:unhideWhenUsed/>
    <w:rsid w:val="00973222"/>
    <w:pPr>
      <w:numPr>
        <w:numId w:val="9"/>
      </w:numPr>
      <w:contextualSpacing/>
    </w:pPr>
  </w:style>
  <w:style w:type="paragraph" w:styleId="Listennummer2">
    <w:name w:val="List Number 2"/>
    <w:basedOn w:val="Standard"/>
    <w:uiPriority w:val="99"/>
    <w:semiHidden/>
    <w:unhideWhenUsed/>
    <w:rsid w:val="00973222"/>
    <w:pPr>
      <w:numPr>
        <w:numId w:val="10"/>
      </w:numPr>
      <w:contextualSpacing/>
    </w:pPr>
  </w:style>
  <w:style w:type="paragraph" w:styleId="Aufzhlungszeichen5">
    <w:name w:val="List Bullet 5"/>
    <w:basedOn w:val="Standard"/>
    <w:uiPriority w:val="99"/>
    <w:semiHidden/>
    <w:unhideWhenUsed/>
    <w:rsid w:val="00973222"/>
    <w:pPr>
      <w:numPr>
        <w:numId w:val="11"/>
      </w:numPr>
      <w:contextualSpacing/>
    </w:pPr>
  </w:style>
  <w:style w:type="paragraph" w:styleId="Aufzhlungszeichen4">
    <w:name w:val="List Bullet 4"/>
    <w:basedOn w:val="Standard"/>
    <w:uiPriority w:val="99"/>
    <w:semiHidden/>
    <w:unhideWhenUsed/>
    <w:rsid w:val="00973222"/>
    <w:pPr>
      <w:numPr>
        <w:numId w:val="12"/>
      </w:numPr>
      <w:contextualSpacing/>
    </w:pPr>
  </w:style>
  <w:style w:type="paragraph" w:styleId="Aufzhlungszeichen3">
    <w:name w:val="List Bullet 3"/>
    <w:basedOn w:val="Standard"/>
    <w:uiPriority w:val="99"/>
    <w:semiHidden/>
    <w:unhideWhenUsed/>
    <w:rsid w:val="00973222"/>
    <w:pPr>
      <w:numPr>
        <w:numId w:val="13"/>
      </w:numPr>
      <w:contextualSpacing/>
    </w:pPr>
  </w:style>
  <w:style w:type="paragraph" w:styleId="Aufzhlungszeichen2">
    <w:name w:val="List Bullet 2"/>
    <w:basedOn w:val="Standard"/>
    <w:uiPriority w:val="99"/>
    <w:semiHidden/>
    <w:unhideWhenUsed/>
    <w:rsid w:val="00973222"/>
    <w:pPr>
      <w:numPr>
        <w:numId w:val="14"/>
      </w:numPr>
      <w:contextualSpacing/>
    </w:pPr>
  </w:style>
  <w:style w:type="paragraph" w:styleId="Liste5">
    <w:name w:val="List 5"/>
    <w:basedOn w:val="Standard"/>
    <w:uiPriority w:val="99"/>
    <w:semiHidden/>
    <w:unhideWhenUsed/>
    <w:rsid w:val="00973222"/>
    <w:pPr>
      <w:ind w:left="1415" w:hanging="283"/>
      <w:contextualSpacing/>
    </w:pPr>
  </w:style>
  <w:style w:type="paragraph" w:styleId="Liste4">
    <w:name w:val="List 4"/>
    <w:basedOn w:val="Standard"/>
    <w:uiPriority w:val="99"/>
    <w:semiHidden/>
    <w:unhideWhenUsed/>
    <w:rsid w:val="00973222"/>
    <w:pPr>
      <w:ind w:left="1132" w:hanging="283"/>
      <w:contextualSpacing/>
    </w:pPr>
  </w:style>
  <w:style w:type="paragraph" w:styleId="Liste3">
    <w:name w:val="List 3"/>
    <w:basedOn w:val="Standard"/>
    <w:uiPriority w:val="99"/>
    <w:semiHidden/>
    <w:unhideWhenUsed/>
    <w:rsid w:val="00973222"/>
    <w:pPr>
      <w:ind w:left="849" w:hanging="283"/>
      <w:contextualSpacing/>
    </w:pPr>
  </w:style>
  <w:style w:type="paragraph" w:styleId="Liste2">
    <w:name w:val="List 2"/>
    <w:basedOn w:val="Standard"/>
    <w:uiPriority w:val="99"/>
    <w:semiHidden/>
    <w:unhideWhenUsed/>
    <w:rsid w:val="00973222"/>
    <w:pPr>
      <w:ind w:left="566" w:hanging="283"/>
      <w:contextualSpacing/>
    </w:pPr>
  </w:style>
  <w:style w:type="paragraph" w:styleId="Listennummer">
    <w:name w:val="List Number"/>
    <w:basedOn w:val="Standard"/>
    <w:uiPriority w:val="99"/>
    <w:semiHidden/>
    <w:unhideWhenUsed/>
    <w:rsid w:val="00973222"/>
    <w:pPr>
      <w:numPr>
        <w:numId w:val="15"/>
      </w:numPr>
      <w:contextualSpacing/>
    </w:pPr>
  </w:style>
  <w:style w:type="paragraph" w:styleId="Aufzhlungszeichen">
    <w:name w:val="List Bullet"/>
    <w:basedOn w:val="Standard"/>
    <w:uiPriority w:val="99"/>
    <w:semiHidden/>
    <w:unhideWhenUsed/>
    <w:rsid w:val="00973222"/>
    <w:pPr>
      <w:numPr>
        <w:numId w:val="16"/>
      </w:numPr>
      <w:contextualSpacing/>
    </w:pPr>
  </w:style>
  <w:style w:type="paragraph" w:styleId="Liste">
    <w:name w:val="List"/>
    <w:basedOn w:val="Standard"/>
    <w:uiPriority w:val="99"/>
    <w:semiHidden/>
    <w:unhideWhenUsed/>
    <w:rsid w:val="00973222"/>
    <w:pPr>
      <w:ind w:left="283" w:hanging="283"/>
      <w:contextualSpacing/>
    </w:pPr>
  </w:style>
  <w:style w:type="paragraph" w:styleId="RGV-berschrift">
    <w:name w:val="toa heading"/>
    <w:basedOn w:val="Standard"/>
    <w:next w:val="Standard"/>
    <w:uiPriority w:val="99"/>
    <w:semiHidden/>
    <w:unhideWhenUsed/>
    <w:rsid w:val="00973222"/>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973222"/>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nsolas" w:eastAsia="Times New Roman" w:hAnsi="Consolas" w:cs="Times New Roman"/>
      <w:sz w:val="20"/>
      <w:szCs w:val="20"/>
      <w:lang w:eastAsia="de-DE"/>
    </w:rPr>
  </w:style>
  <w:style w:type="character" w:customStyle="1" w:styleId="MakrotextZchn">
    <w:name w:val="Makrotext Zchn"/>
    <w:basedOn w:val="Absatz-Standardschriftart"/>
    <w:link w:val="Makrotext"/>
    <w:uiPriority w:val="99"/>
    <w:semiHidden/>
    <w:rsid w:val="00973222"/>
    <w:rPr>
      <w:rFonts w:ascii="Consolas" w:eastAsia="Times New Roman" w:hAnsi="Consolas" w:cs="Times New Roman"/>
      <w:sz w:val="20"/>
      <w:szCs w:val="20"/>
      <w:lang w:eastAsia="de-DE"/>
    </w:rPr>
  </w:style>
  <w:style w:type="paragraph" w:styleId="Rechtsgrundlagenverzeichnis">
    <w:name w:val="table of authorities"/>
    <w:basedOn w:val="Standard"/>
    <w:next w:val="Standard"/>
    <w:uiPriority w:val="99"/>
    <w:semiHidden/>
    <w:unhideWhenUsed/>
    <w:rsid w:val="00973222"/>
    <w:pPr>
      <w:ind w:left="240" w:hanging="240"/>
    </w:pPr>
  </w:style>
  <w:style w:type="paragraph" w:styleId="Endnotentext">
    <w:name w:val="endnote text"/>
    <w:basedOn w:val="Standard"/>
    <w:link w:val="EndnotentextZchn"/>
    <w:uiPriority w:val="99"/>
    <w:semiHidden/>
    <w:unhideWhenUsed/>
    <w:rsid w:val="00973222"/>
    <w:rPr>
      <w:sz w:val="20"/>
    </w:rPr>
  </w:style>
  <w:style w:type="character" w:customStyle="1" w:styleId="EndnotentextZchn">
    <w:name w:val="Endnotentext Zchn"/>
    <w:basedOn w:val="Absatz-Standardschriftart"/>
    <w:link w:val="Endnotentext"/>
    <w:uiPriority w:val="99"/>
    <w:semiHidden/>
    <w:rsid w:val="00973222"/>
    <w:rPr>
      <w:rFonts w:ascii="Times New Roman" w:eastAsia="Times New Roman" w:hAnsi="Times New Roman" w:cs="Times New Roman"/>
      <w:sz w:val="20"/>
      <w:szCs w:val="20"/>
      <w:lang w:eastAsia="de-DE"/>
    </w:rPr>
  </w:style>
  <w:style w:type="character" w:styleId="Endnotenzeichen">
    <w:name w:val="endnote reference"/>
    <w:basedOn w:val="Absatz-Standardschriftart"/>
    <w:uiPriority w:val="99"/>
    <w:semiHidden/>
    <w:unhideWhenUsed/>
    <w:rsid w:val="00973222"/>
    <w:rPr>
      <w:vertAlign w:val="superscript"/>
    </w:rPr>
  </w:style>
  <w:style w:type="character" w:styleId="Seitenzahl">
    <w:name w:val="page number"/>
    <w:basedOn w:val="Absatz-Standardschriftart"/>
    <w:uiPriority w:val="99"/>
    <w:semiHidden/>
    <w:unhideWhenUsed/>
    <w:rsid w:val="00973222"/>
  </w:style>
  <w:style w:type="character" w:styleId="Zeilennummer">
    <w:name w:val="line number"/>
    <w:basedOn w:val="Absatz-Standardschriftart"/>
    <w:uiPriority w:val="99"/>
    <w:semiHidden/>
    <w:unhideWhenUsed/>
    <w:rsid w:val="00973222"/>
  </w:style>
  <w:style w:type="paragraph" w:styleId="Umschlagabsenderadresse">
    <w:name w:val="envelope return"/>
    <w:basedOn w:val="Standard"/>
    <w:uiPriority w:val="99"/>
    <w:semiHidden/>
    <w:unhideWhenUsed/>
    <w:rsid w:val="00973222"/>
    <w:rPr>
      <w:rFonts w:asciiTheme="majorHAnsi" w:eastAsiaTheme="majorEastAsia" w:hAnsiTheme="majorHAnsi" w:cstheme="majorBidi"/>
      <w:sz w:val="20"/>
    </w:rPr>
  </w:style>
  <w:style w:type="paragraph" w:styleId="Umschlagadresse">
    <w:name w:val="envelope address"/>
    <w:basedOn w:val="Standard"/>
    <w:uiPriority w:val="99"/>
    <w:semiHidden/>
    <w:unhideWhenUsed/>
    <w:rsid w:val="00973222"/>
    <w:pPr>
      <w:framePr w:w="4320" w:h="2160" w:hRule="exact" w:hSpace="141" w:wrap="auto" w:hAnchor="page" w:xAlign="center" w:yAlign="bottom"/>
      <w:ind w:left="1"/>
    </w:pPr>
    <w:rPr>
      <w:rFonts w:asciiTheme="majorHAnsi" w:eastAsiaTheme="majorEastAsia" w:hAnsiTheme="majorHAnsi" w:cstheme="majorBidi"/>
      <w:szCs w:val="24"/>
    </w:rPr>
  </w:style>
  <w:style w:type="paragraph" w:styleId="Index1">
    <w:name w:val="index 1"/>
    <w:basedOn w:val="Standard"/>
    <w:next w:val="Standard"/>
    <w:autoRedefine/>
    <w:uiPriority w:val="99"/>
    <w:semiHidden/>
    <w:unhideWhenUsed/>
    <w:rsid w:val="00973222"/>
    <w:pPr>
      <w:ind w:left="240" w:hanging="240"/>
    </w:pPr>
  </w:style>
  <w:style w:type="paragraph" w:styleId="Indexberschrift">
    <w:name w:val="index heading"/>
    <w:basedOn w:val="Standard"/>
    <w:next w:val="Index1"/>
    <w:uiPriority w:val="99"/>
    <w:semiHidden/>
    <w:unhideWhenUsed/>
    <w:rsid w:val="00973222"/>
    <w:rPr>
      <w:rFonts w:asciiTheme="majorHAnsi" w:eastAsiaTheme="majorEastAsia" w:hAnsiTheme="majorHAnsi" w:cstheme="majorBidi"/>
      <w:b/>
      <w:bCs/>
    </w:rPr>
  </w:style>
  <w:style w:type="paragraph" w:styleId="Standardeinzug">
    <w:name w:val="Normal Indent"/>
    <w:basedOn w:val="Standard"/>
    <w:uiPriority w:val="99"/>
    <w:semiHidden/>
    <w:unhideWhenUsed/>
    <w:rsid w:val="00973222"/>
    <w:pPr>
      <w:ind w:left="708"/>
    </w:pPr>
  </w:style>
  <w:style w:type="paragraph" w:styleId="Verzeichnis9">
    <w:name w:val="toc 9"/>
    <w:basedOn w:val="Standard"/>
    <w:next w:val="Standard"/>
    <w:autoRedefine/>
    <w:uiPriority w:val="39"/>
    <w:unhideWhenUsed/>
    <w:rsid w:val="00973222"/>
    <w:pPr>
      <w:ind w:left="1920"/>
    </w:pPr>
    <w:rPr>
      <w:rFonts w:asciiTheme="minorHAnsi" w:hAnsiTheme="minorHAnsi"/>
      <w:sz w:val="20"/>
    </w:rPr>
  </w:style>
  <w:style w:type="paragraph" w:styleId="Verzeichnis8">
    <w:name w:val="toc 8"/>
    <w:basedOn w:val="Standard"/>
    <w:next w:val="Standard"/>
    <w:autoRedefine/>
    <w:uiPriority w:val="39"/>
    <w:unhideWhenUsed/>
    <w:rsid w:val="00973222"/>
    <w:pPr>
      <w:ind w:left="1680"/>
    </w:pPr>
    <w:rPr>
      <w:rFonts w:asciiTheme="minorHAnsi" w:hAnsiTheme="minorHAnsi"/>
      <w:sz w:val="20"/>
    </w:rPr>
  </w:style>
  <w:style w:type="paragraph" w:styleId="Verzeichnis7">
    <w:name w:val="toc 7"/>
    <w:basedOn w:val="Standard"/>
    <w:next w:val="Standard"/>
    <w:autoRedefine/>
    <w:uiPriority w:val="39"/>
    <w:unhideWhenUsed/>
    <w:rsid w:val="00973222"/>
    <w:pPr>
      <w:ind w:left="1440"/>
    </w:pPr>
    <w:rPr>
      <w:rFonts w:asciiTheme="minorHAnsi" w:hAnsiTheme="minorHAnsi"/>
      <w:sz w:val="20"/>
    </w:rPr>
  </w:style>
  <w:style w:type="paragraph" w:styleId="Verzeichnis6">
    <w:name w:val="toc 6"/>
    <w:basedOn w:val="Standard"/>
    <w:next w:val="Standard"/>
    <w:autoRedefine/>
    <w:uiPriority w:val="39"/>
    <w:unhideWhenUsed/>
    <w:rsid w:val="00973222"/>
    <w:pPr>
      <w:ind w:left="1200"/>
    </w:pPr>
    <w:rPr>
      <w:rFonts w:asciiTheme="minorHAnsi" w:hAnsiTheme="minorHAnsi"/>
      <w:sz w:val="20"/>
    </w:rPr>
  </w:style>
  <w:style w:type="paragraph" w:styleId="Verzeichnis5">
    <w:name w:val="toc 5"/>
    <w:basedOn w:val="Standard"/>
    <w:next w:val="Standard"/>
    <w:autoRedefine/>
    <w:uiPriority w:val="39"/>
    <w:unhideWhenUsed/>
    <w:rsid w:val="00973222"/>
    <w:pPr>
      <w:ind w:left="960"/>
    </w:pPr>
    <w:rPr>
      <w:rFonts w:asciiTheme="minorHAnsi" w:hAnsiTheme="minorHAnsi"/>
      <w:sz w:val="20"/>
    </w:rPr>
  </w:style>
  <w:style w:type="paragraph" w:styleId="Verzeichnis4">
    <w:name w:val="toc 4"/>
    <w:basedOn w:val="Standard"/>
    <w:next w:val="Standard"/>
    <w:autoRedefine/>
    <w:uiPriority w:val="39"/>
    <w:unhideWhenUsed/>
    <w:rsid w:val="00973222"/>
    <w:pPr>
      <w:ind w:left="720"/>
    </w:pPr>
    <w:rPr>
      <w:rFonts w:asciiTheme="minorHAnsi" w:hAnsiTheme="minorHAnsi"/>
      <w:sz w:val="20"/>
    </w:rPr>
  </w:style>
  <w:style w:type="paragraph" w:styleId="Verzeichnis3">
    <w:name w:val="toc 3"/>
    <w:basedOn w:val="Standard"/>
    <w:next w:val="Standard"/>
    <w:autoRedefine/>
    <w:uiPriority w:val="39"/>
    <w:unhideWhenUsed/>
    <w:rsid w:val="00973222"/>
    <w:pPr>
      <w:ind w:left="480"/>
    </w:pPr>
    <w:rPr>
      <w:rFonts w:asciiTheme="minorHAnsi" w:hAnsiTheme="minorHAnsi"/>
      <w:sz w:val="20"/>
    </w:rPr>
  </w:style>
  <w:style w:type="paragraph" w:styleId="Index9">
    <w:name w:val="index 9"/>
    <w:basedOn w:val="Standard"/>
    <w:next w:val="Standard"/>
    <w:autoRedefine/>
    <w:uiPriority w:val="99"/>
    <w:semiHidden/>
    <w:unhideWhenUsed/>
    <w:rsid w:val="00973222"/>
    <w:pPr>
      <w:ind w:left="2160" w:hanging="240"/>
    </w:pPr>
  </w:style>
  <w:style w:type="paragraph" w:styleId="Index8">
    <w:name w:val="index 8"/>
    <w:basedOn w:val="Standard"/>
    <w:next w:val="Standard"/>
    <w:autoRedefine/>
    <w:uiPriority w:val="99"/>
    <w:semiHidden/>
    <w:unhideWhenUsed/>
    <w:rsid w:val="00973222"/>
    <w:pPr>
      <w:ind w:left="1920" w:hanging="240"/>
    </w:pPr>
  </w:style>
  <w:style w:type="paragraph" w:styleId="Index7">
    <w:name w:val="index 7"/>
    <w:basedOn w:val="Standard"/>
    <w:next w:val="Standard"/>
    <w:autoRedefine/>
    <w:uiPriority w:val="99"/>
    <w:semiHidden/>
    <w:unhideWhenUsed/>
    <w:rsid w:val="00973222"/>
    <w:pPr>
      <w:ind w:left="1680" w:hanging="240"/>
    </w:pPr>
  </w:style>
  <w:style w:type="paragraph" w:styleId="Index6">
    <w:name w:val="index 6"/>
    <w:basedOn w:val="Standard"/>
    <w:next w:val="Standard"/>
    <w:autoRedefine/>
    <w:uiPriority w:val="99"/>
    <w:semiHidden/>
    <w:unhideWhenUsed/>
    <w:rsid w:val="00973222"/>
    <w:pPr>
      <w:ind w:left="1440" w:hanging="240"/>
    </w:pPr>
  </w:style>
  <w:style w:type="paragraph" w:styleId="Index5">
    <w:name w:val="index 5"/>
    <w:basedOn w:val="Standard"/>
    <w:next w:val="Standard"/>
    <w:autoRedefine/>
    <w:uiPriority w:val="99"/>
    <w:semiHidden/>
    <w:unhideWhenUsed/>
    <w:rsid w:val="00973222"/>
    <w:pPr>
      <w:ind w:left="1200" w:hanging="240"/>
    </w:pPr>
  </w:style>
  <w:style w:type="paragraph" w:styleId="Index4">
    <w:name w:val="index 4"/>
    <w:basedOn w:val="Standard"/>
    <w:next w:val="Standard"/>
    <w:autoRedefine/>
    <w:uiPriority w:val="99"/>
    <w:semiHidden/>
    <w:unhideWhenUsed/>
    <w:rsid w:val="00973222"/>
    <w:pPr>
      <w:ind w:left="960" w:hanging="240"/>
    </w:pPr>
  </w:style>
  <w:style w:type="paragraph" w:styleId="Index3">
    <w:name w:val="index 3"/>
    <w:basedOn w:val="Standard"/>
    <w:next w:val="Standard"/>
    <w:autoRedefine/>
    <w:uiPriority w:val="99"/>
    <w:semiHidden/>
    <w:unhideWhenUsed/>
    <w:rsid w:val="00973222"/>
    <w:pPr>
      <w:ind w:left="720" w:hanging="240"/>
    </w:pPr>
  </w:style>
  <w:style w:type="paragraph" w:styleId="Index2">
    <w:name w:val="index 2"/>
    <w:basedOn w:val="Standard"/>
    <w:next w:val="Standard"/>
    <w:autoRedefine/>
    <w:uiPriority w:val="99"/>
    <w:semiHidden/>
    <w:unhideWhenUsed/>
    <w:rsid w:val="00973222"/>
    <w:pPr>
      <w:ind w:left="480" w:hanging="240"/>
    </w:pPr>
  </w:style>
  <w:style w:type="character" w:customStyle="1" w:styleId="berschrift9Zchn">
    <w:name w:val="Überschrift 9 Zchn"/>
    <w:basedOn w:val="Absatz-Standardschriftart"/>
    <w:link w:val="berschrift9"/>
    <w:uiPriority w:val="9"/>
    <w:semiHidden/>
    <w:rsid w:val="00973222"/>
    <w:rPr>
      <w:rFonts w:asciiTheme="majorHAnsi" w:eastAsiaTheme="majorEastAsia" w:hAnsiTheme="majorHAnsi" w:cstheme="majorBidi"/>
      <w:i/>
      <w:iCs/>
      <w:color w:val="272727" w:themeColor="text1" w:themeTint="D8"/>
      <w:sz w:val="21"/>
      <w:szCs w:val="21"/>
      <w:lang w:eastAsia="de-DE"/>
    </w:rPr>
  </w:style>
  <w:style w:type="character" w:customStyle="1" w:styleId="berschrift8Zchn">
    <w:name w:val="Überschrift 8 Zchn"/>
    <w:basedOn w:val="Absatz-Standardschriftart"/>
    <w:link w:val="berschrift8"/>
    <w:uiPriority w:val="9"/>
    <w:semiHidden/>
    <w:rsid w:val="00973222"/>
    <w:rPr>
      <w:rFonts w:asciiTheme="majorHAnsi" w:eastAsiaTheme="majorEastAsia" w:hAnsiTheme="majorHAnsi" w:cstheme="majorBidi"/>
      <w:color w:val="272727" w:themeColor="text1" w:themeTint="D8"/>
      <w:sz w:val="21"/>
      <w:szCs w:val="21"/>
      <w:lang w:eastAsia="de-DE"/>
    </w:rPr>
  </w:style>
  <w:style w:type="character" w:customStyle="1" w:styleId="berschrift7Zchn">
    <w:name w:val="Überschrift 7 Zchn"/>
    <w:basedOn w:val="Absatz-Standardschriftart"/>
    <w:link w:val="berschrift7"/>
    <w:uiPriority w:val="9"/>
    <w:semiHidden/>
    <w:rsid w:val="00973222"/>
    <w:rPr>
      <w:rFonts w:asciiTheme="majorHAnsi" w:eastAsiaTheme="majorEastAsia" w:hAnsiTheme="majorHAnsi" w:cstheme="majorBidi"/>
      <w:i/>
      <w:iCs/>
      <w:color w:val="243F60" w:themeColor="accent1" w:themeShade="7F"/>
      <w:sz w:val="24"/>
      <w:szCs w:val="20"/>
      <w:lang w:eastAsia="de-DE"/>
    </w:rPr>
  </w:style>
  <w:style w:type="character" w:customStyle="1" w:styleId="berschrift6Zchn">
    <w:name w:val="Überschrift 6 Zchn"/>
    <w:basedOn w:val="Absatz-Standardschriftart"/>
    <w:link w:val="berschrift6"/>
    <w:uiPriority w:val="9"/>
    <w:semiHidden/>
    <w:rsid w:val="00973222"/>
    <w:rPr>
      <w:rFonts w:asciiTheme="majorHAnsi" w:eastAsiaTheme="majorEastAsia" w:hAnsiTheme="majorHAnsi" w:cstheme="majorBidi"/>
      <w:color w:val="243F60" w:themeColor="accent1" w:themeShade="7F"/>
      <w:sz w:val="24"/>
      <w:szCs w:val="20"/>
      <w:lang w:eastAsia="de-DE"/>
    </w:rPr>
  </w:style>
  <w:style w:type="character" w:customStyle="1" w:styleId="berschrift5Zchn">
    <w:name w:val="Überschrift 5 Zchn"/>
    <w:basedOn w:val="Absatz-Standardschriftart"/>
    <w:link w:val="berschrift5"/>
    <w:uiPriority w:val="9"/>
    <w:semiHidden/>
    <w:rsid w:val="00973222"/>
    <w:rPr>
      <w:rFonts w:asciiTheme="majorHAnsi" w:eastAsiaTheme="majorEastAsia" w:hAnsiTheme="majorHAnsi" w:cstheme="majorBidi"/>
      <w:color w:val="365F91" w:themeColor="accent1" w:themeShade="BF"/>
      <w:sz w:val="24"/>
      <w:szCs w:val="20"/>
      <w:lang w:eastAsia="de-DE"/>
    </w:rPr>
  </w:style>
  <w:style w:type="character" w:customStyle="1" w:styleId="berschrift4Zchn">
    <w:name w:val="Überschrift 4 Zchn"/>
    <w:basedOn w:val="Absatz-Standardschriftart"/>
    <w:link w:val="berschrift4"/>
    <w:uiPriority w:val="9"/>
    <w:semiHidden/>
    <w:rsid w:val="00973222"/>
    <w:rPr>
      <w:rFonts w:asciiTheme="majorHAnsi" w:eastAsiaTheme="majorEastAsia" w:hAnsiTheme="majorHAnsi" w:cstheme="majorBidi"/>
      <w:i/>
      <w:iCs/>
      <w:color w:val="365F91" w:themeColor="accent1" w:themeShade="BF"/>
      <w:sz w:val="24"/>
      <w:szCs w:val="20"/>
      <w:lang w:eastAsia="de-DE"/>
    </w:rPr>
  </w:style>
  <w:style w:type="table" w:styleId="Tabellenraster">
    <w:name w:val="Table Grid"/>
    <w:basedOn w:val="NormaleTabelle"/>
    <w:uiPriority w:val="39"/>
    <w:rsid w:val="001C72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02361347">
      <w:bodyDiv w:val="1"/>
      <w:marLeft w:val="0"/>
      <w:marRight w:val="0"/>
      <w:marTop w:val="0"/>
      <w:marBottom w:val="0"/>
      <w:divBdr>
        <w:top w:val="none" w:sz="0" w:space="0" w:color="auto"/>
        <w:left w:val="none" w:sz="0" w:space="0" w:color="auto"/>
        <w:bottom w:val="none" w:sz="0" w:space="0" w:color="auto"/>
        <w:right w:val="none" w:sz="0" w:space="0" w:color="auto"/>
      </w:divBdr>
    </w:div>
    <w:div w:id="750081538">
      <w:bodyDiv w:val="1"/>
      <w:marLeft w:val="0"/>
      <w:marRight w:val="0"/>
      <w:marTop w:val="0"/>
      <w:marBottom w:val="0"/>
      <w:divBdr>
        <w:top w:val="none" w:sz="0" w:space="0" w:color="auto"/>
        <w:left w:val="none" w:sz="0" w:space="0" w:color="auto"/>
        <w:bottom w:val="none" w:sz="0" w:space="0" w:color="auto"/>
        <w:right w:val="none" w:sz="0" w:space="0" w:color="auto"/>
      </w:divBdr>
    </w:div>
    <w:div w:id="813761064">
      <w:bodyDiv w:val="1"/>
      <w:marLeft w:val="0"/>
      <w:marRight w:val="0"/>
      <w:marTop w:val="0"/>
      <w:marBottom w:val="0"/>
      <w:divBdr>
        <w:top w:val="none" w:sz="0" w:space="0" w:color="auto"/>
        <w:left w:val="none" w:sz="0" w:space="0" w:color="auto"/>
        <w:bottom w:val="none" w:sz="0" w:space="0" w:color="auto"/>
        <w:right w:val="none" w:sz="0" w:space="0" w:color="auto"/>
      </w:divBdr>
    </w:div>
    <w:div w:id="1072390313">
      <w:bodyDiv w:val="1"/>
      <w:marLeft w:val="0"/>
      <w:marRight w:val="0"/>
      <w:marTop w:val="0"/>
      <w:marBottom w:val="0"/>
      <w:divBdr>
        <w:top w:val="none" w:sz="0" w:space="0" w:color="auto"/>
        <w:left w:val="none" w:sz="0" w:space="0" w:color="auto"/>
        <w:bottom w:val="none" w:sz="0" w:space="0" w:color="auto"/>
        <w:right w:val="none" w:sz="0" w:space="0" w:color="auto"/>
      </w:divBdr>
    </w:div>
    <w:div w:id="1276866894">
      <w:bodyDiv w:val="1"/>
      <w:marLeft w:val="0"/>
      <w:marRight w:val="0"/>
      <w:marTop w:val="0"/>
      <w:marBottom w:val="0"/>
      <w:divBdr>
        <w:top w:val="none" w:sz="0" w:space="0" w:color="auto"/>
        <w:left w:val="none" w:sz="0" w:space="0" w:color="auto"/>
        <w:bottom w:val="none" w:sz="0" w:space="0" w:color="auto"/>
        <w:right w:val="none" w:sz="0" w:space="0" w:color="auto"/>
      </w:divBdr>
    </w:div>
    <w:div w:id="1391689155">
      <w:bodyDiv w:val="1"/>
      <w:marLeft w:val="0"/>
      <w:marRight w:val="0"/>
      <w:marTop w:val="0"/>
      <w:marBottom w:val="0"/>
      <w:divBdr>
        <w:top w:val="none" w:sz="0" w:space="0" w:color="auto"/>
        <w:left w:val="none" w:sz="0" w:space="0" w:color="auto"/>
        <w:bottom w:val="none" w:sz="0" w:space="0" w:color="auto"/>
        <w:right w:val="none" w:sz="0" w:space="0" w:color="auto"/>
      </w:divBdr>
    </w:div>
    <w:div w:id="1890729048">
      <w:bodyDiv w:val="1"/>
      <w:marLeft w:val="0"/>
      <w:marRight w:val="0"/>
      <w:marTop w:val="0"/>
      <w:marBottom w:val="0"/>
      <w:divBdr>
        <w:top w:val="none" w:sz="0" w:space="0" w:color="auto"/>
        <w:left w:val="none" w:sz="0" w:space="0" w:color="auto"/>
        <w:bottom w:val="none" w:sz="0" w:space="0" w:color="auto"/>
        <w:right w:val="none" w:sz="0" w:space="0" w:color="auto"/>
      </w:divBdr>
    </w:div>
    <w:div w:id="1893350173">
      <w:bodyDiv w:val="1"/>
      <w:marLeft w:val="0"/>
      <w:marRight w:val="0"/>
      <w:marTop w:val="0"/>
      <w:marBottom w:val="0"/>
      <w:divBdr>
        <w:top w:val="none" w:sz="0" w:space="0" w:color="auto"/>
        <w:left w:val="none" w:sz="0" w:space="0" w:color="auto"/>
        <w:bottom w:val="none" w:sz="0" w:space="0" w:color="auto"/>
        <w:right w:val="none" w:sz="0" w:space="0" w:color="auto"/>
      </w:divBdr>
    </w:div>
    <w:div w:id="20565383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jpeg"/><Relationship Id="rId33" Type="http://schemas.openxmlformats.org/officeDocument/2006/relationships/header" Target="header4.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chart" Target="charts/chart1.xm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footer" Target="footer5.xml"/><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19.png"/></Relationships>
</file>

<file path=word/charts/_rels/chart1.xml.rels><?xml version="1.0" encoding="UTF-8" standalone="yes"?>
<Relationships xmlns="http://schemas.openxmlformats.org/package/2006/relationships"><Relationship Id="rId3" Type="http://schemas.openxmlformats.org/officeDocument/2006/relationships/oleObject" Target="Mappe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de-DE"/>
              <a:t>Bevorzugte Kategorie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de-DE"/>
        </a:p>
      </c:txPr>
    </c:title>
    <c:autoTitleDeleted val="0"/>
    <c:plotArea>
      <c:layout/>
      <c:barChart>
        <c:barDir val="col"/>
        <c:grouping val="clustered"/>
        <c:varyColors val="0"/>
        <c:ser>
          <c:idx val="0"/>
          <c:order val="0"/>
          <c:tx>
            <c:strRef>
              <c:f>Tabelle1!$C$6</c:f>
              <c:strCache>
                <c:ptCount val="1"/>
                <c:pt idx="0">
                  <c:v>Medikamentendosierer</c:v>
                </c:pt>
              </c:strCache>
            </c:strRef>
          </c:tx>
          <c:spPr>
            <a:solidFill>
              <a:schemeClr val="accent1"/>
            </a:solidFill>
            <a:ln>
              <a:noFill/>
            </a:ln>
            <a:effectLst/>
          </c:spPr>
          <c:invertIfNegative val="0"/>
          <c:cat>
            <c:strRef>
              <c:f>Tabelle1!$B$7:$B$10</c:f>
              <c:strCache>
                <c:ptCount val="4"/>
                <c:pt idx="0">
                  <c:v>Rang 1</c:v>
                </c:pt>
                <c:pt idx="1">
                  <c:v>Rang 2</c:v>
                </c:pt>
                <c:pt idx="2">
                  <c:v>Rang 3</c:v>
                </c:pt>
                <c:pt idx="3">
                  <c:v>Rang 4</c:v>
                </c:pt>
              </c:strCache>
            </c:strRef>
          </c:cat>
          <c:val>
            <c:numRef>
              <c:f>Tabelle1!$C$7:$C$10</c:f>
              <c:numCache>
                <c:formatCode>General</c:formatCode>
                <c:ptCount val="4"/>
                <c:pt idx="0">
                  <c:v>3</c:v>
                </c:pt>
                <c:pt idx="1">
                  <c:v>0</c:v>
                </c:pt>
                <c:pt idx="2">
                  <c:v>0</c:v>
                </c:pt>
                <c:pt idx="3">
                  <c:v>0</c:v>
                </c:pt>
              </c:numCache>
            </c:numRef>
          </c:val>
          <c:extLst>
            <c:ext xmlns:c16="http://schemas.microsoft.com/office/drawing/2014/chart" uri="{C3380CC4-5D6E-409C-BE32-E72D297353CC}">
              <c16:uniqueId val="{00000000-C1FB-4C30-85E5-AA6EF088B401}"/>
            </c:ext>
          </c:extLst>
        </c:ser>
        <c:ser>
          <c:idx val="1"/>
          <c:order val="1"/>
          <c:tx>
            <c:strRef>
              <c:f>Tabelle1!$D$6</c:f>
              <c:strCache>
                <c:ptCount val="1"/>
                <c:pt idx="0">
                  <c:v>Medikamentendispenser</c:v>
                </c:pt>
              </c:strCache>
            </c:strRef>
          </c:tx>
          <c:spPr>
            <a:solidFill>
              <a:schemeClr val="accent2"/>
            </a:solidFill>
            <a:ln>
              <a:noFill/>
            </a:ln>
            <a:effectLst/>
          </c:spPr>
          <c:invertIfNegative val="0"/>
          <c:cat>
            <c:strRef>
              <c:f>Tabelle1!$B$7:$B$10</c:f>
              <c:strCache>
                <c:ptCount val="4"/>
                <c:pt idx="0">
                  <c:v>Rang 1</c:v>
                </c:pt>
                <c:pt idx="1">
                  <c:v>Rang 2</c:v>
                </c:pt>
                <c:pt idx="2">
                  <c:v>Rang 3</c:v>
                </c:pt>
                <c:pt idx="3">
                  <c:v>Rang 4</c:v>
                </c:pt>
              </c:strCache>
            </c:strRef>
          </c:cat>
          <c:val>
            <c:numRef>
              <c:f>Tabelle1!$D$7:$D$10</c:f>
              <c:numCache>
                <c:formatCode>General</c:formatCode>
                <c:ptCount val="4"/>
                <c:pt idx="0">
                  <c:v>0</c:v>
                </c:pt>
                <c:pt idx="1">
                  <c:v>2</c:v>
                </c:pt>
                <c:pt idx="2">
                  <c:v>1</c:v>
                </c:pt>
                <c:pt idx="3">
                  <c:v>0</c:v>
                </c:pt>
              </c:numCache>
            </c:numRef>
          </c:val>
          <c:extLst>
            <c:ext xmlns:c16="http://schemas.microsoft.com/office/drawing/2014/chart" uri="{C3380CC4-5D6E-409C-BE32-E72D297353CC}">
              <c16:uniqueId val="{00000001-C1FB-4C30-85E5-AA6EF088B401}"/>
            </c:ext>
          </c:extLst>
        </c:ser>
        <c:ser>
          <c:idx val="2"/>
          <c:order val="2"/>
          <c:tx>
            <c:strRef>
              <c:f>Tabelle1!$E$6</c:f>
              <c:strCache>
                <c:ptCount val="1"/>
                <c:pt idx="0">
                  <c:v>Medikamentendose</c:v>
                </c:pt>
              </c:strCache>
            </c:strRef>
          </c:tx>
          <c:spPr>
            <a:solidFill>
              <a:schemeClr val="accent3"/>
            </a:solidFill>
            <a:ln>
              <a:noFill/>
            </a:ln>
            <a:effectLst/>
          </c:spPr>
          <c:invertIfNegative val="0"/>
          <c:cat>
            <c:strRef>
              <c:f>Tabelle1!$B$7:$B$10</c:f>
              <c:strCache>
                <c:ptCount val="4"/>
                <c:pt idx="0">
                  <c:v>Rang 1</c:v>
                </c:pt>
                <c:pt idx="1">
                  <c:v>Rang 2</c:v>
                </c:pt>
                <c:pt idx="2">
                  <c:v>Rang 3</c:v>
                </c:pt>
                <c:pt idx="3">
                  <c:v>Rang 4</c:v>
                </c:pt>
              </c:strCache>
            </c:strRef>
          </c:cat>
          <c:val>
            <c:numRef>
              <c:f>Tabelle1!$E$7:$E$10</c:f>
              <c:numCache>
                <c:formatCode>General</c:formatCode>
                <c:ptCount val="4"/>
                <c:pt idx="0">
                  <c:v>0</c:v>
                </c:pt>
                <c:pt idx="1">
                  <c:v>1</c:v>
                </c:pt>
                <c:pt idx="2">
                  <c:v>2</c:v>
                </c:pt>
                <c:pt idx="3">
                  <c:v>0</c:v>
                </c:pt>
              </c:numCache>
            </c:numRef>
          </c:val>
          <c:extLst>
            <c:ext xmlns:c16="http://schemas.microsoft.com/office/drawing/2014/chart" uri="{C3380CC4-5D6E-409C-BE32-E72D297353CC}">
              <c16:uniqueId val="{00000002-C1FB-4C30-85E5-AA6EF088B401}"/>
            </c:ext>
          </c:extLst>
        </c:ser>
        <c:ser>
          <c:idx val="3"/>
          <c:order val="3"/>
          <c:tx>
            <c:strRef>
              <c:f>Tabelle1!$F$6</c:f>
              <c:strCache>
                <c:ptCount val="1"/>
                <c:pt idx="0">
                  <c:v>Aufsätze</c:v>
                </c:pt>
              </c:strCache>
            </c:strRef>
          </c:tx>
          <c:spPr>
            <a:solidFill>
              <a:schemeClr val="accent4"/>
            </a:solidFill>
            <a:ln>
              <a:noFill/>
            </a:ln>
            <a:effectLst/>
          </c:spPr>
          <c:invertIfNegative val="0"/>
          <c:cat>
            <c:strRef>
              <c:f>Tabelle1!$B$7:$B$10</c:f>
              <c:strCache>
                <c:ptCount val="4"/>
                <c:pt idx="0">
                  <c:v>Rang 1</c:v>
                </c:pt>
                <c:pt idx="1">
                  <c:v>Rang 2</c:v>
                </c:pt>
                <c:pt idx="2">
                  <c:v>Rang 3</c:v>
                </c:pt>
                <c:pt idx="3">
                  <c:v>Rang 4</c:v>
                </c:pt>
              </c:strCache>
            </c:strRef>
          </c:cat>
          <c:val>
            <c:numRef>
              <c:f>Tabelle1!$F$7:$F$10</c:f>
              <c:numCache>
                <c:formatCode>General</c:formatCode>
                <c:ptCount val="4"/>
                <c:pt idx="0">
                  <c:v>0</c:v>
                </c:pt>
                <c:pt idx="1">
                  <c:v>0</c:v>
                </c:pt>
                <c:pt idx="2">
                  <c:v>0</c:v>
                </c:pt>
                <c:pt idx="3">
                  <c:v>3</c:v>
                </c:pt>
              </c:numCache>
            </c:numRef>
          </c:val>
          <c:extLst>
            <c:ext xmlns:c16="http://schemas.microsoft.com/office/drawing/2014/chart" uri="{C3380CC4-5D6E-409C-BE32-E72D297353CC}">
              <c16:uniqueId val="{00000003-C1FB-4C30-85E5-AA6EF088B401}"/>
            </c:ext>
          </c:extLst>
        </c:ser>
        <c:dLbls>
          <c:showLegendKey val="0"/>
          <c:showVal val="0"/>
          <c:showCatName val="0"/>
          <c:showSerName val="0"/>
          <c:showPercent val="0"/>
          <c:showBubbleSize val="0"/>
        </c:dLbls>
        <c:gapWidth val="219"/>
        <c:overlap val="-27"/>
        <c:axId val="519970632"/>
        <c:axId val="519970960"/>
      </c:barChart>
      <c:catAx>
        <c:axId val="5199706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Räng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519970960"/>
        <c:crosses val="autoZero"/>
        <c:auto val="1"/>
        <c:lblAlgn val="ctr"/>
        <c:lblOffset val="100"/>
        <c:noMultiLvlLbl val="0"/>
      </c:catAx>
      <c:valAx>
        <c:axId val="5199709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de-DE"/>
                  <a:t>Stimme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de-DE"/>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5199706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9223907-55F1-4B92-91CB-F36F314C07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61974</Words>
  <Characters>390439</Characters>
  <Application>Microsoft Office Word</Application>
  <DocSecurity>0</DocSecurity>
  <Lines>3253</Lines>
  <Paragraphs>903</Paragraphs>
  <ScaleCrop>false</ScaleCrop>
  <HeadingPairs>
    <vt:vector size="2" baseType="variant">
      <vt:variant>
        <vt:lpstr>Titel</vt:lpstr>
      </vt:variant>
      <vt:variant>
        <vt:i4>1</vt:i4>
      </vt:variant>
    </vt:vector>
  </HeadingPairs>
  <TitlesOfParts>
    <vt:vector size="1" baseType="lpstr">
      <vt:lpstr>Seminar - Titel</vt:lpstr>
    </vt:vector>
  </TitlesOfParts>
  <Company/>
  <LinksUpToDate>false</LinksUpToDate>
  <CharactersWithSpaces>4515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minar - Titel</dc:title>
  <dc:subject/>
  <dc:creator>Pittel</dc:creator>
  <cp:keywords/>
  <dc:description/>
  <cp:lastModifiedBy>Waldemar Jaufmann</cp:lastModifiedBy>
  <cp:revision>91</cp:revision>
  <cp:lastPrinted>2016-11-21T14:01:00Z</cp:lastPrinted>
  <dcterms:created xsi:type="dcterms:W3CDTF">2016-10-26T10:21:00Z</dcterms:created>
  <dcterms:modified xsi:type="dcterms:W3CDTF">2016-12-06T1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f1ed8f7d-1c65-4f06-ad48-3e96e725bea1</vt:lpwstr>
  </property>
  <property fmtid="{D5CDD505-2E9C-101B-9397-08002B2CF9AE}" pid="3" name="CitaviDocumentProperty_7">
    <vt:lpwstr>Masterarbeit</vt:lpwstr>
  </property>
  <property fmtid="{D5CDD505-2E9C-101B-9397-08002B2CF9AE}" pid="4" name="CitaviDocumentProperty_11">
    <vt:lpwstr>Überschrift 1</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28">
    <vt:lpwstr>False</vt:lpwstr>
  </property>
  <property fmtid="{D5CDD505-2E9C-101B-9397-08002B2CF9AE}" pid="11" name="CitaviDocumentProperty_8">
    <vt:lpwstr>C:\Users\wjauf\Documents\Citavi 5\Projects\Masterarbeit\Masterarbeit.ctv5</vt:lpwstr>
  </property>
  <property fmtid="{D5CDD505-2E9C-101B-9397-08002B2CF9AE}" pid="12" name="CitaviDocumentProperty_1">
    <vt:lpwstr>5.4.0.2</vt:lpwstr>
  </property>
  <property fmtid="{D5CDD505-2E9C-101B-9397-08002B2CF9AE}" pid="13" name="CitaviDocumentProperty_6">
    <vt:lpwstr>False</vt:lpwstr>
  </property>
</Properties>
</file>